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E62D7" w:rsidRDefault="005B580D" w:rsidP="007C69D4">
      <w:pPr>
        <w:pStyle w:val="Default"/>
        <w:rPr>
          <w:lang w:val="cs-CZ"/>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proofErr w:type="gramEnd"/>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w:t>
      </w:r>
      <w:proofErr w:type="gramStart"/>
      <w:r w:rsidRPr="001F6849">
        <w:t>thesis</w:t>
      </w:r>
      <w:r w:rsidR="001D4061" w:rsidRPr="001F6849">
        <w:t>..</w:t>
      </w:r>
      <w:proofErr w:type="gramEnd"/>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52E9D3C7"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ZADÁNÍ </w:t>
      </w:r>
      <w:r w:rsidR="008C4FDE">
        <w:rPr>
          <w:rFonts w:eastAsia="Times New Roman" w:cs="Times New Roman"/>
          <w:b/>
          <w:bCs/>
          <w:sz w:val="36"/>
          <w:szCs w:val="24"/>
          <w:lang w:eastAsia="cs-CZ"/>
        </w:rPr>
        <w:t>DIPLOMOVÉ</w:t>
      </w:r>
      <w:r w:rsidRPr="001F6849">
        <w:rPr>
          <w:rFonts w:eastAsia="Times New Roman" w:cs="Times New Roman"/>
          <w:b/>
          <w:bCs/>
          <w:sz w:val="36"/>
          <w:szCs w:val="24"/>
          <w:lang w:eastAsia="cs-CZ"/>
        </w:rPr>
        <w:t xml:space="preserve">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w:t>
      </w:r>
      <w:proofErr w:type="gramStart"/>
      <w:r w:rsidRPr="001F6849">
        <w:rPr>
          <w:rFonts w:eastAsia="Times New Roman" w:cs="Times New Roman"/>
          <w:sz w:val="24"/>
          <w:szCs w:val="24"/>
          <w:lang w:eastAsia="cs-CZ"/>
        </w:rPr>
        <w:t xml:space="preserve">zprávy:  </w:t>
      </w:r>
      <w:r w:rsidRPr="001F6849">
        <w:rPr>
          <w:rFonts w:eastAsia="Times New Roman" w:cs="Times New Roman"/>
          <w:sz w:val="24"/>
          <w:szCs w:val="24"/>
          <w:lang w:eastAsia="cs-CZ"/>
        </w:rPr>
        <w:tab/>
      </w:r>
      <w:proofErr w:type="gramEnd"/>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t>
      </w:r>
      <w:proofErr w:type="gramStart"/>
      <w:r w:rsidRPr="001F6849">
        <w:t>Web</w:t>
      </w:r>
      <w:proofErr w:type="gramEnd"/>
      <w:r w:rsidRPr="001F6849">
        <w:t>-</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w:t>
      </w:r>
      <w:proofErr w:type="gramStart"/>
      <w:r w:rsidRPr="001F6849">
        <w:t>3D</w:t>
      </w:r>
      <w:proofErr w:type="gramEnd"/>
      <w:r w:rsidRPr="001F6849">
        <w:t xml:space="preserve">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 xml:space="preserve">Vedoucí bakalářské </w:t>
      </w:r>
      <w:proofErr w:type="gramStart"/>
      <w:r w:rsidRPr="001F6849">
        <w:rPr>
          <w:rFonts w:eastAsia="Times New Roman" w:cs="Times New Roman"/>
          <w:i/>
          <w:sz w:val="24"/>
          <w:szCs w:val="24"/>
          <w:lang w:eastAsia="cs-CZ"/>
        </w:rPr>
        <w:t>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proofErr w:type="gramEnd"/>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B71937" w:rsidRDefault="00B04AF2" w:rsidP="00B04AF2">
      <w:pPr>
        <w:pStyle w:val="Normlnprvnodsazen"/>
        <w:ind w:firstLine="0"/>
        <w:rPr>
          <w:color w:val="000000" w:themeColor="text1"/>
          <w:highlight w:val="yellow"/>
        </w:rPr>
      </w:pPr>
      <w:r w:rsidRPr="00B71937">
        <w:rPr>
          <w:color w:val="000000" w:themeColor="text1"/>
          <w:highlight w:val="yellow"/>
        </w:rPr>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B71937">
        <w:rPr>
          <w:color w:val="000000" w:themeColor="text1"/>
          <w:highlight w:val="yellow"/>
        </w:rPr>
        <w:t>je možné</w:t>
      </w:r>
      <w:r w:rsidRPr="00B71937">
        <w:rPr>
          <w:color w:val="000000" w:themeColor="text1"/>
          <w:highlight w:val="yellow"/>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B71937" w:rsidRDefault="00B04AF2" w:rsidP="00B04AF2">
      <w:pPr>
        <w:pStyle w:val="Normlnprvnodsazen"/>
        <w:rPr>
          <w:color w:val="000000" w:themeColor="text1"/>
          <w:highlight w:val="yellow"/>
        </w:rPr>
      </w:pPr>
      <w:r w:rsidRPr="00B71937">
        <w:rPr>
          <w:color w:val="000000" w:themeColor="text1"/>
          <w:highlight w:val="yellow"/>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B71937">
        <w:rPr>
          <w:color w:val="000000" w:themeColor="text1"/>
          <w:highlight w:val="yellow"/>
        </w:rPr>
        <w:t xml:space="preserve"> </w:t>
      </w:r>
      <w:proofErr w:type="gramStart"/>
      <w:r w:rsidRPr="00B71937">
        <w:rPr>
          <w:color w:val="000000" w:themeColor="text1"/>
          <w:highlight w:val="yellow"/>
        </w:rPr>
        <w:t>slouží</w:t>
      </w:r>
      <w:proofErr w:type="gramEnd"/>
      <w:r w:rsidRPr="00B71937">
        <w:rPr>
          <w:color w:val="000000" w:themeColor="text1"/>
          <w:highlight w:val="yellow"/>
        </w:rPr>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B71937" w:rsidRDefault="00B32117" w:rsidP="00B04AF2">
      <w:pPr>
        <w:pStyle w:val="Normlnprvnodsazen"/>
        <w:rPr>
          <w:color w:val="000000" w:themeColor="text1"/>
          <w:highlight w:val="yellow"/>
        </w:rPr>
      </w:pPr>
      <w:r w:rsidRPr="00B71937">
        <w:rPr>
          <w:color w:val="000000" w:themeColor="text1"/>
          <w:highlight w:val="yellow"/>
        </w:rPr>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B71937" w:rsidRDefault="005E4F9C" w:rsidP="00EE7FB6">
      <w:pPr>
        <w:pStyle w:val="Normlnprvnodsazen"/>
        <w:rPr>
          <w:color w:val="000000" w:themeColor="text1"/>
          <w:highlight w:val="yellow"/>
        </w:rPr>
      </w:pPr>
      <w:r w:rsidRPr="00B71937">
        <w:rPr>
          <w:color w:val="000000" w:themeColor="text1"/>
          <w:highlight w:val="yellow"/>
        </w:rPr>
        <w:t xml:space="preserve">V případě pohledu na virtuální realitu jako způsobu komunikace </w:t>
      </w:r>
      <w:r w:rsidR="00530769" w:rsidRPr="00B71937">
        <w:rPr>
          <w:color w:val="000000" w:themeColor="text1"/>
          <w:highlight w:val="yellow"/>
        </w:rPr>
        <w:t>se nabízí</w:t>
      </w:r>
      <w:r w:rsidRPr="00B71937">
        <w:rPr>
          <w:color w:val="000000" w:themeColor="text1"/>
          <w:highlight w:val="yellow"/>
        </w:rPr>
        <w:t xml:space="preserve"> myšlenka jejího propojení s internetovým prostředím, kte</w:t>
      </w:r>
      <w:r w:rsidR="00530769" w:rsidRPr="00B71937">
        <w:rPr>
          <w:color w:val="000000" w:themeColor="text1"/>
          <w:highlight w:val="yellow"/>
        </w:rPr>
        <w:t xml:space="preserve">ré je možné považovat za stále rostoucí způsob </w:t>
      </w:r>
      <w:r w:rsidRPr="00B71937">
        <w:rPr>
          <w:color w:val="000000" w:themeColor="text1"/>
          <w:highlight w:val="yellow"/>
        </w:rPr>
        <w:t>lidské komunikace a interakce. Toto propojení přináší jednak dostupnost tak i možnost sdílení, interakce, popř. vzájemné kolaborace což odborná literatura považuje za stěžejní pilíře virtuální reality.</w:t>
      </w:r>
      <w:r w:rsidR="00EE7FB6" w:rsidRPr="00B71937">
        <w:rPr>
          <w:color w:val="000000" w:themeColor="text1"/>
          <w:highlight w:val="yellow"/>
        </w:rPr>
        <w:t xml:space="preserve"> </w:t>
      </w:r>
    </w:p>
    <w:p w14:paraId="665132E9" w14:textId="607F551A" w:rsidR="005E4F9C" w:rsidRPr="00B71937" w:rsidRDefault="005E4F9C" w:rsidP="00EE7FB6">
      <w:pPr>
        <w:pStyle w:val="Normlnprvnodsazen"/>
        <w:rPr>
          <w:color w:val="000000" w:themeColor="text1"/>
          <w:highlight w:val="yellow"/>
        </w:rPr>
      </w:pPr>
      <w:r w:rsidRPr="00B71937">
        <w:rPr>
          <w:color w:val="000000" w:themeColor="text1"/>
          <w:highlight w:val="yellow"/>
        </w:rPr>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B71937">
        <w:rPr>
          <w:color w:val="000000" w:themeColor="text1"/>
          <w:highlight w:val="yellow"/>
        </w:rPr>
        <w:t>nechtějí</w:t>
      </w:r>
      <w:r w:rsidR="00EE7FB6" w:rsidRPr="00B71937">
        <w:rPr>
          <w:color w:val="000000" w:themeColor="text1"/>
          <w:highlight w:val="yellow"/>
        </w:rPr>
        <w:t xml:space="preserve"> naučit</w:t>
      </w:r>
      <w:r w:rsidR="008C5718" w:rsidRPr="00B71937">
        <w:rPr>
          <w:color w:val="000000" w:themeColor="text1"/>
          <w:highlight w:val="yellow"/>
        </w:rPr>
        <w:t>,</w:t>
      </w:r>
      <w:r w:rsidRPr="00B71937">
        <w:rPr>
          <w:color w:val="000000" w:themeColor="text1"/>
          <w:highlight w:val="yellow"/>
        </w:rPr>
        <w:t xml:space="preserve"> popř. ani nejsou schopni </w:t>
      </w:r>
      <w:r w:rsidR="00EE7FB6" w:rsidRPr="00B71937">
        <w:rPr>
          <w:color w:val="000000" w:themeColor="text1"/>
          <w:highlight w:val="yellow"/>
        </w:rPr>
        <w:t>pracovat s často složitými desktopovými</w:t>
      </w:r>
      <w:r w:rsidRPr="00B71937">
        <w:rPr>
          <w:color w:val="000000" w:themeColor="text1"/>
          <w:highlight w:val="yellow"/>
        </w:rPr>
        <w:t xml:space="preserve"> programy. Právě v této souvislosti umožňují nástroje ve webovém prostředí alternativu. </w:t>
      </w:r>
      <w:r w:rsidR="00035264" w:rsidRPr="00B71937">
        <w:rPr>
          <w:color w:val="000000" w:themeColor="text1"/>
          <w:highlight w:val="yellow"/>
        </w:rPr>
        <w:t xml:space="preserve">Volba webového prostředí jakožto </w:t>
      </w:r>
      <w:r w:rsidR="00240083" w:rsidRPr="00B71937">
        <w:rPr>
          <w:color w:val="000000" w:themeColor="text1"/>
          <w:highlight w:val="yellow"/>
        </w:rPr>
        <w:t>platformy pro</w:t>
      </w:r>
      <w:r w:rsidR="00035264" w:rsidRPr="00B71937">
        <w:rPr>
          <w:color w:val="000000" w:themeColor="text1"/>
          <w:highlight w:val="yellow"/>
        </w:rPr>
        <w:t xml:space="preserve"> virtuální realitu</w:t>
      </w:r>
      <w:r w:rsidR="00EE7FB6" w:rsidRPr="00B71937">
        <w:rPr>
          <w:color w:val="000000" w:themeColor="text1"/>
          <w:highlight w:val="yellow"/>
        </w:rPr>
        <w:t xml:space="preserve"> však</w:t>
      </w:r>
      <w:r w:rsidR="00035264" w:rsidRPr="00B71937">
        <w:rPr>
          <w:color w:val="000000" w:themeColor="text1"/>
          <w:highlight w:val="yellow"/>
        </w:rPr>
        <w:t xml:space="preserve"> </w:t>
      </w:r>
      <w:r w:rsidR="00240083" w:rsidRPr="00B71937">
        <w:rPr>
          <w:color w:val="000000" w:themeColor="text1"/>
          <w:highlight w:val="yellow"/>
        </w:rPr>
        <w:t xml:space="preserve">nepřináší pouze benefity. Ačkoliv </w:t>
      </w:r>
      <w:r w:rsidR="00035264" w:rsidRPr="00B71937">
        <w:rPr>
          <w:color w:val="000000" w:themeColor="text1"/>
          <w:highlight w:val="yellow"/>
        </w:rPr>
        <w:t xml:space="preserve">odstraňuje mnohé překážky pro </w:t>
      </w:r>
      <w:r w:rsidR="00240083" w:rsidRPr="00B71937">
        <w:rPr>
          <w:color w:val="000000" w:themeColor="text1"/>
          <w:highlight w:val="yellow"/>
        </w:rPr>
        <w:t>uživatele</w:t>
      </w:r>
      <w:r w:rsidR="00EE7FB6" w:rsidRPr="00B71937">
        <w:rPr>
          <w:color w:val="000000" w:themeColor="text1"/>
          <w:highlight w:val="yellow"/>
        </w:rPr>
        <w:t xml:space="preserve">, </w:t>
      </w:r>
      <w:r w:rsidR="00240083" w:rsidRPr="00B71937">
        <w:rPr>
          <w:color w:val="000000" w:themeColor="text1"/>
          <w:highlight w:val="yellow"/>
        </w:rPr>
        <w:t>v některých aspektech (detail, výkonost, komplexita) je přenáší na vývojáře / tvůrce</w:t>
      </w:r>
      <w:r w:rsidR="00EE7FB6" w:rsidRPr="00B71937">
        <w:rPr>
          <w:color w:val="000000" w:themeColor="text1"/>
          <w:highlight w:val="yellow"/>
        </w:rPr>
        <w:t xml:space="preserve"> virtuální reality</w:t>
      </w:r>
      <w:r w:rsidR="00240083" w:rsidRPr="00B71937">
        <w:rPr>
          <w:color w:val="000000" w:themeColor="text1"/>
          <w:highlight w:val="yellow"/>
        </w:rPr>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280A88A3" w:rsidR="00035264" w:rsidRDefault="007F6369" w:rsidP="00240083">
      <w:pPr>
        <w:pStyle w:val="Normlnprvnodsazen"/>
        <w:rPr>
          <w:color w:val="000000" w:themeColor="text1"/>
        </w:rPr>
      </w:pPr>
      <w:r w:rsidRPr="00B71937">
        <w:rPr>
          <w:color w:val="000000" w:themeColor="text1"/>
          <w:highlight w:val="yellow"/>
        </w:rPr>
        <w:t>Dosavadní způsob, jakým byla geografická informace</w:t>
      </w:r>
      <w:r w:rsidR="00530769" w:rsidRPr="00B71937">
        <w:rPr>
          <w:color w:val="000000" w:themeColor="text1"/>
          <w:highlight w:val="yellow"/>
        </w:rPr>
        <w:t xml:space="preserve"> vizualizována a komunikována </w:t>
      </w:r>
      <w:r w:rsidRPr="00B71937">
        <w:rPr>
          <w:color w:val="000000" w:themeColor="text1"/>
          <w:highlight w:val="yellow"/>
        </w:rPr>
        <w:t xml:space="preserve">se převážně soustředil na </w:t>
      </w:r>
      <w:proofErr w:type="gramStart"/>
      <w:r w:rsidRPr="00B71937">
        <w:rPr>
          <w:color w:val="000000" w:themeColor="text1"/>
          <w:highlight w:val="yellow"/>
        </w:rPr>
        <w:t>2D</w:t>
      </w:r>
      <w:proofErr w:type="gramEnd"/>
      <w:r w:rsidRPr="00B71937">
        <w:rPr>
          <w:color w:val="000000" w:themeColor="text1"/>
          <w:highlight w:val="yellow"/>
        </w:rPr>
        <w:t xml:space="preserve"> reprezentaci, tedy na mapy. Avšak v dnešní digitální éře technologický vývoj vede k tomu, že je možné si představit a prozkoumávat prostor ve třetí dimenzi. Zde se naskýtá otázka, jaký vztah existuje mezi tradičními mapami a novou formou virtuální realit</w:t>
      </w:r>
      <w:r w:rsidR="00530769" w:rsidRPr="00B71937">
        <w:rPr>
          <w:color w:val="000000" w:themeColor="text1"/>
          <w:highlight w:val="yellow"/>
        </w:rPr>
        <w:t>y?</w:t>
      </w:r>
      <w:r w:rsidRPr="00B71937">
        <w:rPr>
          <w:color w:val="000000" w:themeColor="text1"/>
          <w:highlight w:val="yellow"/>
        </w:rPr>
        <w:t xml:space="preserve"> Je virtuální realita pouze dalším médium nebo znamená pokrok ve způsobu, jakým komunikujeme prostorové informace? Je možné virtuální realitu zobrazující geoprostorovou informaci považovat za interaktivní </w:t>
      </w:r>
      <w:proofErr w:type="gramStart"/>
      <w:r w:rsidRPr="00B71937">
        <w:rPr>
          <w:color w:val="000000" w:themeColor="text1"/>
          <w:highlight w:val="yellow"/>
        </w:rPr>
        <w:t>3D</w:t>
      </w:r>
      <w:proofErr w:type="gramEnd"/>
      <w:r w:rsidRPr="00B71937">
        <w:rPr>
          <w:color w:val="000000" w:themeColor="text1"/>
          <w:highlight w:val="yellow"/>
        </w:rPr>
        <w:t xml:space="preserve"> mapu? Kde </w:t>
      </w:r>
      <w:proofErr w:type="gramStart"/>
      <w:r w:rsidRPr="00B71937">
        <w:rPr>
          <w:color w:val="000000" w:themeColor="text1"/>
          <w:highlight w:val="yellow"/>
        </w:rPr>
        <w:t>leží</w:t>
      </w:r>
      <w:proofErr w:type="gramEnd"/>
      <w:r w:rsidRPr="00B71937">
        <w:rPr>
          <w:color w:val="000000" w:themeColor="text1"/>
          <w:highlight w:val="yellow"/>
        </w:rPr>
        <w:t xml:space="preserve"> hranice</w:t>
      </w:r>
      <w:r w:rsidR="00530769" w:rsidRPr="00B71937">
        <w:rPr>
          <w:color w:val="000000" w:themeColor="text1"/>
          <w:highlight w:val="yellow"/>
        </w:rPr>
        <w:t xml:space="preserve"> mezi mapou a virtuální realitou</w:t>
      </w:r>
      <w:r w:rsidRPr="00B71937">
        <w:rPr>
          <w:color w:val="000000" w:themeColor="text1"/>
          <w:highlight w:val="yellow"/>
        </w:rPr>
        <w:t xml:space="preserve"> do jaké míry jsou oba tyto prostředky abstrakcí reality?</w:t>
      </w:r>
      <w:r w:rsidR="00035264" w:rsidRPr="00B71937">
        <w:rPr>
          <w:color w:val="000000" w:themeColor="text1"/>
          <w:highlight w:val="yellow"/>
        </w:rPr>
        <w:t xml:space="preserve"> </w:t>
      </w:r>
    </w:p>
    <w:p w14:paraId="2C88F803" w14:textId="77777777" w:rsidR="00736AD5" w:rsidRPr="00B71937" w:rsidRDefault="00736AD5" w:rsidP="00240083">
      <w:pPr>
        <w:pStyle w:val="Normlnprvnodsazen"/>
        <w:rPr>
          <w:color w:val="000000" w:themeColor="text1"/>
        </w:rPr>
      </w:pPr>
    </w:p>
    <w:p w14:paraId="2D988960" w14:textId="3151316D" w:rsidR="00B32117" w:rsidRPr="001F6849" w:rsidRDefault="00240083" w:rsidP="00827743">
      <w:pPr>
        <w:pStyle w:val="Normlnprvnodsazen"/>
      </w:pPr>
      <w:r w:rsidRPr="001F6849">
        <w:lastRenderedPageBreak/>
        <w:t xml:space="preserve">Práce se nejdříve </w:t>
      </w:r>
      <w:proofErr w:type="gramStart"/>
      <w:r w:rsidRPr="001F6849">
        <w:t>zaměří</w:t>
      </w:r>
      <w:proofErr w:type="gramEnd"/>
      <w:r w:rsidRPr="001F6849">
        <w:t xml:space="preserve">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1BDCC940"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3E9646F5" w14:textId="76511054" w:rsidR="00E9514F" w:rsidRPr="001F6849" w:rsidRDefault="006C4BF4" w:rsidP="00E9514F">
      <w:pPr>
        <w:pStyle w:val="Normlnprvnodsazen"/>
        <w:numPr>
          <w:ilvl w:val="0"/>
          <w:numId w:val="26"/>
        </w:numPr>
      </w:pPr>
      <w:ins w:id="17" w:author="Jan Horák" w:date="2023-06-15T11:15:00Z">
        <w:r w:rsidRPr="001F6849">
          <w:rPr>
            <w:highlight w:val="yellow"/>
          </w:rPr>
          <w:t>Vývoj pilotní aplikace pomocí vybraných technologií.</w:t>
        </w:r>
      </w:ins>
      <w:r w:rsidR="00E9514F">
        <w:t xml:space="preserve"> </w:t>
      </w:r>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EADB28B" w14:textId="1D9F5D10" w:rsidR="00584638" w:rsidRDefault="00FB3633" w:rsidP="00736AD5">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0EB2BE91" w14:textId="77777777" w:rsidR="00736AD5" w:rsidRPr="00736AD5" w:rsidRDefault="00736AD5" w:rsidP="00736AD5">
      <w:pPr>
        <w:pStyle w:val="Malnadpis"/>
        <w:rPr>
          <w:highlight w:val="yellow"/>
        </w:rPr>
      </w:pPr>
      <w:r w:rsidRPr="00736AD5">
        <w:rPr>
          <w:highlight w:val="yellow"/>
        </w:rPr>
        <w:t>TLDR</w:t>
      </w:r>
    </w:p>
    <w:p w14:paraId="2EABC509" w14:textId="578296F3" w:rsidR="00736AD5" w:rsidRPr="00736AD5" w:rsidRDefault="00736AD5" w:rsidP="00736AD5">
      <w:pPr>
        <w:pStyle w:val="Malnadpis"/>
        <w:rPr>
          <w:lang w:val="en-US"/>
        </w:rPr>
      </w:pPr>
      <w:r w:rsidRPr="00736AD5">
        <w:rPr>
          <w:highlight w:val="yellow"/>
          <w:lang w:val="en-US"/>
        </w:rPr>
        <w:t xml:space="preserve">“Jak </w:t>
      </w:r>
      <w:proofErr w:type="spellStart"/>
      <w:r w:rsidRPr="00736AD5">
        <w:rPr>
          <w:highlight w:val="yellow"/>
          <w:lang w:val="en-US"/>
        </w:rPr>
        <w:t>dostat</w:t>
      </w:r>
      <w:proofErr w:type="spellEnd"/>
      <w:r w:rsidRPr="00736AD5">
        <w:rPr>
          <w:highlight w:val="yellow"/>
          <w:lang w:val="en-US"/>
        </w:rPr>
        <w:t xml:space="preserve"> </w:t>
      </w:r>
      <w:proofErr w:type="spellStart"/>
      <w:r w:rsidRPr="00736AD5">
        <w:rPr>
          <w:highlight w:val="yellow"/>
          <w:lang w:val="en-US"/>
        </w:rPr>
        <w:t>geografická</w:t>
      </w:r>
      <w:proofErr w:type="spellEnd"/>
      <w:r w:rsidRPr="00736AD5">
        <w:rPr>
          <w:highlight w:val="yellow"/>
          <w:lang w:val="en-US"/>
        </w:rPr>
        <w:t xml:space="preserve"> data </w:t>
      </w:r>
      <w:proofErr w:type="spellStart"/>
      <w:r w:rsidRPr="00736AD5">
        <w:rPr>
          <w:highlight w:val="yellow"/>
          <w:lang w:val="en-US"/>
        </w:rPr>
        <w:t>na</w:t>
      </w:r>
      <w:proofErr w:type="spellEnd"/>
      <w:r w:rsidRPr="00736AD5">
        <w:rPr>
          <w:highlight w:val="yellow"/>
          <w:lang w:val="en-US"/>
        </w:rPr>
        <w:t xml:space="preserve"> web </w:t>
      </w:r>
      <w:proofErr w:type="spellStart"/>
      <w:r w:rsidRPr="00736AD5">
        <w:rPr>
          <w:highlight w:val="yellow"/>
          <w:lang w:val="en-US"/>
        </w:rPr>
        <w:t>ve</w:t>
      </w:r>
      <w:proofErr w:type="spellEnd"/>
      <w:r w:rsidRPr="00736AD5">
        <w:rPr>
          <w:highlight w:val="yellow"/>
          <w:lang w:val="en-US"/>
        </w:rPr>
        <w:t xml:space="preserve"> VR.”</w:t>
      </w:r>
      <w:r w:rsidRPr="00A46F0E">
        <w:rPr>
          <w:lang w:val="en-US"/>
        </w:rPr>
        <w:t xml:space="preserve"> </w:t>
      </w:r>
    </w:p>
    <w:p w14:paraId="4CD8FE7A" w14:textId="00873BA7" w:rsidR="00CA385D"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6EDE337A" w14:textId="2CC5687A" w:rsidR="001078D6" w:rsidRDefault="001078D6" w:rsidP="00190CD2">
      <w:pPr>
        <w:pStyle w:val="Normlnprvnodsazen"/>
        <w:ind w:firstLine="0"/>
        <w:rPr>
          <w:lang w:eastAsia="en-US"/>
        </w:rPr>
      </w:pPr>
      <w:proofErr w:type="spellStart"/>
      <w:r>
        <w:rPr>
          <w:lang w:eastAsia="en-US"/>
        </w:rPr>
        <w:t>Navrh</w:t>
      </w:r>
      <w:proofErr w:type="spellEnd"/>
      <w:r>
        <w:rPr>
          <w:lang w:eastAsia="en-US"/>
        </w:rPr>
        <w:t>:</w:t>
      </w:r>
    </w:p>
    <w:p w14:paraId="7064EDEE" w14:textId="5A3A2AC7" w:rsidR="001078D6" w:rsidRDefault="001078D6" w:rsidP="00190CD2">
      <w:pPr>
        <w:pStyle w:val="Normlnprvnodsazen"/>
        <w:ind w:firstLine="0"/>
        <w:rPr>
          <w:lang w:eastAsia="en-US"/>
        </w:rPr>
      </w:pPr>
      <w:r w:rsidRPr="001078D6">
        <w:rPr>
          <w:lang w:eastAsia="en-US"/>
        </w:rPr>
        <w:t>Jak dostat geografická data do VR pomocí webových technologií?</w:t>
      </w:r>
    </w:p>
    <w:p w14:paraId="0D49C5B4" w14:textId="0FA62B7D" w:rsidR="001078D6" w:rsidRDefault="001078D6" w:rsidP="00190CD2">
      <w:pPr>
        <w:pStyle w:val="Normlnprvnodsazen"/>
        <w:ind w:firstLine="0"/>
        <w:rPr>
          <w:lang w:eastAsia="en-US"/>
        </w:rPr>
      </w:pPr>
      <w:r w:rsidRPr="001078D6">
        <w:rPr>
          <w:lang w:eastAsia="en-US"/>
        </w:rPr>
        <w:t>Jaké v jsou v současnosti dostupné webové technologie podporující tvorbu VR?</w:t>
      </w:r>
    </w:p>
    <w:p w14:paraId="49B5F913" w14:textId="77777777" w:rsidR="001078D6" w:rsidRDefault="001078D6" w:rsidP="00190CD2">
      <w:pPr>
        <w:pStyle w:val="Normlnprvnodsazen"/>
        <w:ind w:firstLine="0"/>
        <w:rPr>
          <w:lang w:eastAsia="en-US"/>
        </w:rPr>
      </w:pPr>
    </w:p>
    <w:p w14:paraId="0E8D1BE0" w14:textId="77777777" w:rsidR="00736AD5" w:rsidRPr="001F6849" w:rsidRDefault="00736AD5" w:rsidP="00190CD2">
      <w:pPr>
        <w:pStyle w:val="Normlnprvnodsazen"/>
        <w:ind w:firstLine="0"/>
        <w:rPr>
          <w:lang w:eastAsia="en-US"/>
        </w:rPr>
      </w:pPr>
    </w:p>
    <w:p w14:paraId="472BE984" w14:textId="08D60428" w:rsidR="00224D8F" w:rsidRDefault="001D4061" w:rsidP="00736AD5">
      <w:pPr>
        <w:pStyle w:val="Heading1"/>
        <w:numPr>
          <w:ilvl w:val="0"/>
          <w:numId w:val="0"/>
        </w:numPr>
        <w:ind w:left="432"/>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01B82F1B" w14:textId="0637B692" w:rsidR="006D0E6E" w:rsidRDefault="006D0E6E" w:rsidP="006D0E6E">
      <w:pPr>
        <w:pStyle w:val="ListParagraph"/>
        <w:numPr>
          <w:ilvl w:val="0"/>
          <w:numId w:val="49"/>
        </w:numPr>
        <w:rPr>
          <w:highlight w:val="yellow"/>
          <w:lang w:eastAsia="cs-CZ"/>
        </w:rPr>
      </w:pPr>
      <w:r>
        <w:rPr>
          <w:highlight w:val="yellow"/>
          <w:lang w:eastAsia="cs-CZ"/>
        </w:rPr>
        <w:t xml:space="preserve">Zpracovat metodiku VR, </w:t>
      </w:r>
      <w:proofErr w:type="gramStart"/>
      <w:r>
        <w:rPr>
          <w:highlight w:val="yellow"/>
          <w:lang w:eastAsia="cs-CZ"/>
        </w:rPr>
        <w:t>3D</w:t>
      </w:r>
      <w:proofErr w:type="gramEnd"/>
      <w:r>
        <w:rPr>
          <w:highlight w:val="yellow"/>
          <w:lang w:eastAsia="cs-CZ"/>
        </w:rPr>
        <w:t xml:space="preserve"> </w:t>
      </w:r>
      <w:proofErr w:type="spellStart"/>
      <w:r>
        <w:rPr>
          <w:highlight w:val="yellow"/>
          <w:lang w:eastAsia="cs-CZ"/>
        </w:rPr>
        <w:t>modelovani</w:t>
      </w:r>
      <w:proofErr w:type="spellEnd"/>
      <w:r w:rsidR="00776F6B">
        <w:rPr>
          <w:highlight w:val="yellow"/>
          <w:lang w:eastAsia="cs-CZ"/>
        </w:rPr>
        <w:t>.</w:t>
      </w:r>
    </w:p>
    <w:p w14:paraId="66231F5B" w14:textId="0E6EDD2A" w:rsidR="00776F6B" w:rsidRDefault="00776F6B" w:rsidP="006D0E6E">
      <w:pPr>
        <w:pStyle w:val="ListParagraph"/>
        <w:numPr>
          <w:ilvl w:val="0"/>
          <w:numId w:val="49"/>
        </w:numPr>
        <w:rPr>
          <w:highlight w:val="yellow"/>
          <w:lang w:eastAsia="cs-CZ"/>
        </w:rPr>
      </w:pPr>
      <w:r>
        <w:rPr>
          <w:highlight w:val="yellow"/>
          <w:lang w:eastAsia="cs-CZ"/>
        </w:rPr>
        <w:t>Popsat</w:t>
      </w:r>
      <w:r w:rsidR="00736AD5">
        <w:rPr>
          <w:highlight w:val="yellow"/>
          <w:lang w:eastAsia="cs-CZ"/>
        </w:rPr>
        <w:t xml:space="preserve"> a otestovat</w:t>
      </w:r>
      <w:r>
        <w:rPr>
          <w:highlight w:val="yellow"/>
          <w:lang w:eastAsia="cs-CZ"/>
        </w:rPr>
        <w:t xml:space="preserve"> základní technologie umožňující VR na webu – SW – základní API </w:t>
      </w:r>
      <w:proofErr w:type="spellStart"/>
      <w:r>
        <w:rPr>
          <w:highlight w:val="yellow"/>
          <w:lang w:eastAsia="cs-CZ"/>
        </w:rPr>
        <w:t>WebGL</w:t>
      </w:r>
      <w:proofErr w:type="spellEnd"/>
      <w:r>
        <w:rPr>
          <w:highlight w:val="yellow"/>
          <w:lang w:eastAsia="cs-CZ"/>
        </w:rPr>
        <w:t>, XR atd.</w:t>
      </w:r>
    </w:p>
    <w:p w14:paraId="53E11633" w14:textId="7F92ACB4" w:rsidR="00776F6B" w:rsidRDefault="00776F6B" w:rsidP="006D0E6E">
      <w:pPr>
        <w:pStyle w:val="ListParagraph"/>
        <w:numPr>
          <w:ilvl w:val="0"/>
          <w:numId w:val="49"/>
        </w:numPr>
        <w:rPr>
          <w:highlight w:val="yellow"/>
          <w:lang w:eastAsia="cs-CZ"/>
        </w:rPr>
      </w:pPr>
      <w:r>
        <w:rPr>
          <w:highlight w:val="yellow"/>
          <w:lang w:eastAsia="cs-CZ"/>
        </w:rPr>
        <w:t>Seznam a popsat nástavby nad základními API</w:t>
      </w:r>
    </w:p>
    <w:p w14:paraId="2DA4A6E6" w14:textId="71444EE0" w:rsidR="00776F6B" w:rsidRDefault="00776F6B" w:rsidP="006D0E6E">
      <w:pPr>
        <w:pStyle w:val="ListParagraph"/>
        <w:numPr>
          <w:ilvl w:val="0"/>
          <w:numId w:val="49"/>
        </w:numPr>
        <w:rPr>
          <w:highlight w:val="yellow"/>
          <w:lang w:eastAsia="cs-CZ"/>
        </w:rPr>
      </w:pPr>
      <w:r>
        <w:rPr>
          <w:highlight w:val="yellow"/>
          <w:lang w:eastAsia="cs-CZ"/>
        </w:rPr>
        <w:t>Vybrat tech</w:t>
      </w:r>
    </w:p>
    <w:p w14:paraId="6F63F19F" w14:textId="4AE2900B" w:rsidR="00776F6B" w:rsidRPr="006D0E6E" w:rsidRDefault="00776F6B" w:rsidP="006D0E6E">
      <w:pPr>
        <w:pStyle w:val="ListParagraph"/>
        <w:numPr>
          <w:ilvl w:val="0"/>
          <w:numId w:val="49"/>
        </w:numPr>
        <w:rPr>
          <w:highlight w:val="yellow"/>
          <w:lang w:eastAsia="cs-CZ"/>
        </w:rPr>
      </w:pPr>
      <w:r>
        <w:rPr>
          <w:highlight w:val="yellow"/>
          <w:lang w:eastAsia="cs-CZ"/>
        </w:rPr>
        <w:t xml:space="preserve">Udělat </w:t>
      </w:r>
      <w:proofErr w:type="spellStart"/>
      <w:r>
        <w:rPr>
          <w:highlight w:val="yellow"/>
          <w:lang w:eastAsia="cs-CZ"/>
        </w:rPr>
        <w:t>appku</w:t>
      </w:r>
      <w:proofErr w:type="spellEnd"/>
      <w:r>
        <w:rPr>
          <w:highlight w:val="yellow"/>
          <w:lang w:eastAsia="cs-CZ"/>
        </w:rPr>
        <w:t xml:space="preserve"> </w:t>
      </w:r>
      <w:r w:rsidRPr="00776F6B">
        <w:rPr>
          <mc:AlternateContent>
            <mc:Choice Requires="w16se"/>
            <mc:Fallback>
              <w:rFonts w:ascii="Segoe UI Emoji" w:eastAsia="Segoe UI Emoji" w:hAnsi="Segoe UI Emoji" w:cs="Segoe UI Emoji"/>
            </mc:Fallback>
          </mc:AlternateContent>
          <w:highlight w:val="yellow"/>
          <w:lang w:eastAsia="cs-CZ"/>
        </w:rPr>
        <mc:AlternateContent>
          <mc:Choice Requires="w16se">
            <w16se:symEx w16se:font="Segoe UI Emoji" w16se:char="1F60A"/>
          </mc:Choice>
          <mc:Fallback>
            <w:t>😊</w:t>
          </mc:Fallback>
        </mc:AlternateConten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528E8C08" w:rsidR="00A677BE" w:rsidRDefault="00A677BE" w:rsidP="00884983">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9116B7">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ScMclNLs/hQLLaAcA","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Guo, Goodchild, Annoni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Slocum 2014; Çöltekin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557EB761"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w:t>
      </w:r>
    </w:p>
    <w:p w14:paraId="15477509" w14:textId="71618547" w:rsidR="002B3EE7" w:rsidRPr="001F6849" w:rsidRDefault="00174B1A" w:rsidP="002B3EE7">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Ugwitz,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r w:rsidR="002B3EE7">
        <w:t xml:space="preserve">. </w:t>
      </w:r>
    </w:p>
    <w:p w14:paraId="5B73E8F3" w14:textId="3D7B1DD9"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p>
    <w:p w14:paraId="4C7139A4" w14:textId="2BBC70DF" w:rsidR="00413905" w:rsidRPr="001F6849" w:rsidRDefault="008A172B" w:rsidP="00736AD5">
      <w:pPr>
        <w:pStyle w:val="Normlnprvnodsazen"/>
        <w:divId w:val="1117915535"/>
      </w:pPr>
      <w:r w:rsidRPr="001F6849">
        <w:rPr>
          <w:lang w:eastAsia="en-US"/>
        </w:rPr>
        <w:lastRenderedPageBreak/>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w:t>
      </w:r>
      <w:r w:rsidR="00736AD5">
        <w:t xml:space="preserve"> </w:t>
      </w:r>
      <w:r w:rsidR="009F7D92" w:rsidRPr="001F6849">
        <w:t xml:space="preserve">Důležitým aspektem vývoje pro webové prostředí je porozumění ekosystému </w:t>
      </w:r>
      <w:proofErr w:type="spellStart"/>
      <w:r w:rsidR="009F7D92" w:rsidRPr="001F6849">
        <w:t>techologií</w:t>
      </w:r>
      <w:proofErr w:type="spellEnd"/>
      <w:r w:rsidR="009F7D92" w:rsidRPr="001F6849">
        <w:t xml:space="preserve">, které jej umožňují. Vývoj aplikací pro web zahrnující propojení s geoprostorovou informací se zabývá </w:t>
      </w:r>
      <w:r w:rsidR="009F7D92" w:rsidRPr="001F6849">
        <w:fldChar w:fldCharType="begin"/>
      </w:r>
      <w:r w:rsidR="009F7D92"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009F7D92" w:rsidRPr="001F6849">
        <w:fldChar w:fldCharType="separate"/>
      </w:r>
      <w:r w:rsidR="009F7D92" w:rsidRPr="001F6849">
        <w:rPr>
          <w:rFonts w:cs="Times New Roman"/>
          <w:szCs w:val="24"/>
        </w:rPr>
        <w:t>(Peňák 2017)</w:t>
      </w:r>
      <w:r w:rsidR="009F7D92" w:rsidRPr="001F6849">
        <w:fldChar w:fldCharType="end"/>
      </w:r>
      <w:r w:rsidR="00736AD5">
        <w:t xml:space="preserve"> … </w:t>
      </w:r>
      <w:del w:id="33" w:author="Jan Horák" w:date="2023-06-15T11:55:00Z">
        <w:r w:rsidR="00413905" w:rsidRPr="001F6849" w:rsidDel="00BC59E7">
          <w:rPr>
            <w:highlight w:val="yellow"/>
          </w:rPr>
          <w:delText>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1078D6">
      <w:pPr>
        <w:pStyle w:val="Quote"/>
        <w:jc w:val="both"/>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1078D6">
      <w:pPr>
        <w:pStyle w:val="Quote"/>
        <w:jc w:val="both"/>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virtuální reality. V případě, že virtuální svět je vytvořen na základě reálného / geografického, je možné mluvit o virtuálním 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w:t>
      </w:r>
      <w:r w:rsidR="00D36A82" w:rsidRPr="001F6849">
        <w:lastRenderedPageBreak/>
        <w:t>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w:t>
      </w:r>
      <w:proofErr w:type="gramStart"/>
      <w:r w:rsidR="00E7237C" w:rsidRPr="001F6849">
        <w:t>liší</w:t>
      </w:r>
      <w:proofErr w:type="gramEnd"/>
      <w:r w:rsidR="00E7237C" w:rsidRPr="001F6849">
        <w:t xml:space="preserve">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682521C2"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 zobrazovacím zařízení (HMD). V rámci </w:t>
      </w:r>
      <w:r w:rsidR="0079621B">
        <w:t>imerzního</w:t>
      </w:r>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w:t>
      </w:r>
      <w:r w:rsidR="00713779" w:rsidRPr="001F6849">
        <w:lastRenderedPageBreak/>
        <w:t>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6F7BB6B5"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94A03">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B4226C">
        <w:instrText xml:space="preserve"> ADDIN ZOTERO_ITEM CSL_CITATION {"citationID":"VMSlwatI","properties":{"formattedCitation":"(vytvo\\uc0\\u345{}eno podle: Sherman, Craig 2019)","plainCitation":"(vytvořeno podle: Sherman, Craig 2019)","dontUpdate":true,"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w:t>
      </w:r>
      <w:r w:rsidR="001078D6">
        <w:rPr>
          <w:rFonts w:cs="Times New Roman"/>
          <w:szCs w:val="24"/>
        </w:rPr>
        <w:t>upraveno</w:t>
      </w:r>
      <w:r w:rsidRPr="001F6849">
        <w:rPr>
          <w:rFonts w:cs="Times New Roman"/>
          <w:szCs w:val="24"/>
        </w:rPr>
        <w:t xml:space="preserve">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103720AC" w14:textId="3CDB7CB0" w:rsidR="00957EA9" w:rsidRDefault="006E31FC" w:rsidP="00957EA9">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45D08D58"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Jedná se o: topografická data a analýz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1EF7D50A" w14:textId="5C10650E" w:rsidR="00957EA9" w:rsidRDefault="00957EA9" w:rsidP="00957EA9">
      <w:pPr>
        <w:pStyle w:val="Normlnprvnodsazen"/>
      </w:pPr>
      <w:r w:rsidRPr="00957EA9">
        <w:lastRenderedPageBreak/>
        <w:t xml:space="preserve">V případě přidání 3. dimenze do kartografie vyvstává terminologický konflikt ohledně toho, co je 3D model a co mapa, popř. co je 3D mapa. Definice se různí napříč literaturou, </w:t>
      </w:r>
      <w:r w:rsidRPr="00957EA9">
        <w:fldChar w:fldCharType="begin"/>
      </w:r>
      <w:r w:rsidRPr="00957EA9">
        <w:instrText xml:space="preserve"> ADDIN ZOTERO_ITEM CSL_CITATION {"citationID":"5HFOAV9s","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957EA9">
        <w:fldChar w:fldCharType="separate"/>
      </w:r>
      <w:r w:rsidRPr="00957EA9">
        <w:t>(Herman 2019)</w:t>
      </w:r>
      <w:r w:rsidRPr="00957EA9">
        <w:fldChar w:fldCharType="end"/>
      </w:r>
      <w:r w:rsidRPr="00957EA9">
        <w:t xml:space="preserve"> definuje 3D mapu jako: “3D mapu lze definovat jako reprezentaci povrchu Země nebo různých přírodních a socioekonomických prvků ve </w:t>
      </w:r>
      <w:r>
        <w:t xml:space="preserve">formě </w:t>
      </w:r>
      <w:r>
        <w:rPr>
          <w:i/>
          <w:iCs/>
        </w:rPr>
        <w:t xml:space="preserve">rea-3D </w:t>
      </w:r>
      <w:r>
        <w:t xml:space="preserve">(využívá binokulárních i monokulárních vodítek) </w:t>
      </w:r>
      <w:r w:rsidRPr="00957EA9">
        <w:t xml:space="preserve">nebo ve formě </w:t>
      </w:r>
      <w:r>
        <w:rPr>
          <w:i/>
          <w:iCs/>
        </w:rPr>
        <w:t xml:space="preserve">pseudo-3D </w:t>
      </w:r>
      <w:r>
        <w:rPr>
          <w:lang w:val="en-US"/>
        </w:rPr>
        <w:t>(</w:t>
      </w:r>
      <w:proofErr w:type="spellStart"/>
      <w:r>
        <w:rPr>
          <w:lang w:val="en-US"/>
        </w:rPr>
        <w:t>vyu</w:t>
      </w:r>
      <w:r>
        <w:t>žívá</w:t>
      </w:r>
      <w:proofErr w:type="spellEnd"/>
      <w:r>
        <w:t xml:space="preserve"> pouze monokulárních vodítek </w:t>
      </w:r>
      <w:r w:rsidRPr="00957EA9">
        <w:rPr>
          <w:highlight w:val="yellow"/>
        </w:rPr>
        <w:t>– viz. kap. X</w:t>
      </w:r>
      <w:r>
        <w:t xml:space="preserve">), </w:t>
      </w:r>
      <w:r w:rsidRPr="00957EA9">
        <w:t>s využitím matematického základu. Tento základ zahrnuje geografické nebo projekční souřadnicové systémy a zahrnuje škálu Z</w:t>
      </w:r>
      <w:r>
        <w:t xml:space="preserve"> (výškové)</w:t>
      </w:r>
      <w:r w:rsidRPr="00957EA9">
        <w:t xml:space="preserve"> osy pro vstupní data. Tyto 3D mapy často také zahrnují</w:t>
      </w:r>
      <w:r>
        <w:t xml:space="preserve"> </w:t>
      </w:r>
      <w:r w:rsidRPr="00957EA9">
        <w:t>perspektivní nebo ortogonální grafické projekce</w:t>
      </w:r>
      <w:r>
        <w:t xml:space="preserve">. </w:t>
      </w:r>
    </w:p>
    <w:p w14:paraId="7711C968" w14:textId="7592982C" w:rsidR="006847D4" w:rsidRPr="00957EA9" w:rsidRDefault="006847D4" w:rsidP="00957EA9">
      <w:pPr>
        <w:pStyle w:val="Normlnprvnodsazen"/>
      </w:pPr>
      <w:r>
        <w:t xml:space="preserve">Virtuální prostředí v kartografii a geoinformatice jsou často spojovány s termíny VGE, Digital </w:t>
      </w:r>
      <w:proofErr w:type="spellStart"/>
      <w:r>
        <w:t>Earth</w:t>
      </w:r>
      <w:proofErr w:type="spellEnd"/>
      <w:r>
        <w:t xml:space="preserve"> a </w:t>
      </w:r>
      <w:proofErr w:type="spellStart"/>
      <w:r>
        <w:t>Metaverse</w:t>
      </w:r>
      <w:proofErr w:type="spellEnd"/>
      <w:r>
        <w:t xml:space="preserve">. Následující podkapitoly se </w:t>
      </w:r>
      <w:proofErr w:type="gramStart"/>
      <w:r>
        <w:t>snaží</w:t>
      </w:r>
      <w:proofErr w:type="gramEnd"/>
      <w:r>
        <w:t xml:space="preserve">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1078D6">
      <w:pPr>
        <w:pStyle w:val="Quote"/>
        <w:jc w:val="both"/>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64552959"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představuje rozsáhlý systém dat a informací, který agreguje a 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w:t>
      </w:r>
      <w:r w:rsidRPr="00573340">
        <w:rPr>
          <w:lang w:eastAsia="en-US"/>
        </w:rPr>
        <w:lastRenderedPageBreak/>
        <w:t xml:space="preserve">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Default="00FC59D6" w:rsidP="001078D6">
      <w:pPr>
        <w:pStyle w:val="Quote"/>
        <w:jc w:val="both"/>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0BE33214"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w:t>
      </w:r>
      <w:proofErr w:type="gramStart"/>
      <w:r>
        <w:t>snaží</w:t>
      </w:r>
      <w:proofErr w:type="gramEnd"/>
      <w:r>
        <w:t xml:space="preserve">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4F5D10D1"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r w:rsidR="007E1EA4" w:rsidRPr="001F6849">
        <w:t>Uživatel</w:t>
      </w:r>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6" w:author="Jan Horák" w:date="2023-06-15T11:48:00Z">
        <w:r w:rsidR="00BC59E7" w:rsidRPr="001F6849">
          <w:t xml:space="preserve">a </w:t>
        </w:r>
      </w:ins>
      <w:del w:id="57" w:author="Jan Horák" w:date="2023-06-15T11:48:00Z">
        <w:r w:rsidR="003061F0" w:rsidRPr="001F6849" w:rsidDel="00BC59E7">
          <w:delText>a Účastník</w:delText>
        </w:r>
      </w:del>
      <w:ins w:id="58"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9116B7">
        <w:instrText xml:space="preserve"> ADDIN ZOTERO_ITEM CSL_CITATION {"citationID":"3CtlPLsy","properties":{"formattedCitation":"(Coltekin et al. 2020)","plainCitation":"(Coltekin et al. 2020)","noteIndex":0},"citationItems":[{"id":"ScMclNLs/qZaCYDo3","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Coltekin et al. 2020)</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lastRenderedPageBreak/>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59"/>
      <w:commentRangeEnd w:id="59"/>
      <w:r w:rsidR="00FB781A" w:rsidRPr="001F6849">
        <w:rPr>
          <w:rStyle w:val="CommentReference"/>
          <w:lang w:eastAsia="en-US"/>
        </w:rPr>
        <w:commentReference w:id="59"/>
      </w:r>
    </w:p>
    <w:p w14:paraId="4D63C7D5" w14:textId="3DE7FF76"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94A03">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21419E82" w:rsidR="00BA1BB7" w:rsidRPr="001F6849" w:rsidDel="00BC59E7" w:rsidRDefault="003061F0" w:rsidP="00713779">
      <w:pPr>
        <w:pStyle w:val="Caption"/>
        <w:rPr>
          <w:del w:id="60" w:author="Jan Horák" w:date="2023-06-15T11:49:00Z"/>
          <w:highlight w:val="yellow"/>
        </w:rPr>
      </w:pPr>
      <w:r w:rsidRPr="001F6849">
        <w:t xml:space="preserve">Obr. </w:t>
      </w:r>
      <w:r w:rsidRPr="001F6849">
        <w:rPr>
          <w:b w:val="0"/>
          <w:iCs w:val="0"/>
          <w:lang w:eastAsia="cs-CZ"/>
        </w:rPr>
        <w:fldChar w:fldCharType="begin"/>
      </w:r>
      <w:r w:rsidRPr="001F6849">
        <w:instrText xml:space="preserve"> SEQ Obr. \* ARABIC </w:instrText>
      </w:r>
      <w:r w:rsidRPr="001F6849">
        <w:rPr>
          <w:b w:val="0"/>
          <w:iCs w:val="0"/>
          <w:lang w:eastAsia="cs-CZ"/>
        </w:rPr>
        <w:fldChar w:fldCharType="separate"/>
      </w:r>
      <w:r w:rsidR="00894A03">
        <w:rPr>
          <w:noProof/>
        </w:rPr>
        <w:t>3</w:t>
      </w:r>
      <w:r w:rsidRPr="001F6849">
        <w:rPr>
          <w:b w:val="0"/>
          <w:iCs w:val="0"/>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b w:val="0"/>
          <w:iCs w:val="0"/>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b w:val="0"/>
          <w:iCs w:val="0"/>
          <w:lang w:eastAsia="cs-CZ"/>
        </w:rPr>
        <w:fldChar w:fldCharType="separate"/>
      </w:r>
      <w:r w:rsidRPr="001F6849">
        <w:t>(LaValle 2020)</w:t>
      </w:r>
      <w:r w:rsidRPr="001F6849">
        <w:rPr>
          <w:b w:val="0"/>
          <w:iCs w:val="0"/>
          <w:lang w:eastAsia="cs-CZ"/>
        </w:rPr>
        <w:fldChar w:fldCharType="end"/>
      </w:r>
    </w:p>
    <w:p w14:paraId="0D6C743B" w14:textId="08114752" w:rsidR="00D8680E" w:rsidRPr="001F6849" w:rsidRDefault="00D8680E">
      <w:pPr>
        <w:pStyle w:val="Caption"/>
        <w:pPrChange w:id="61"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w:t>
      </w:r>
      <w:proofErr w:type="gramStart"/>
      <w:r w:rsidRPr="001F6849">
        <w:t>vytváří</w:t>
      </w:r>
      <w:proofErr w:type="gramEnd"/>
      <w:r w:rsidRPr="001F6849">
        <w:t xml:space="preserve">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2" w:author="Lukáš Herman" w:date="2023-02-21T16:18:00Z">
        <w:r w:rsidR="00F729B0" w:rsidRPr="001F6849" w:rsidDel="006613F9">
          <w:rPr>
            <w:i/>
            <w:iCs/>
          </w:rPr>
          <w:delText>u</w:delText>
        </w:r>
      </w:del>
      <w:r w:rsidR="00F729B0" w:rsidRPr="001F6849">
        <w:rPr>
          <w:i/>
          <w:iCs/>
        </w:rPr>
        <w:t>t</w:t>
      </w:r>
      <w:ins w:id="63"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0869CFF3"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4" w:author="Lukáš Herman" w:date="2023-02-21T16:18:00Z">
        <w:r w:rsidR="00247F6B" w:rsidRPr="001F6849">
          <w:rPr>
            <w:b/>
            <w:bCs/>
          </w:rPr>
          <w:t>z</w:t>
        </w:r>
      </w:ins>
      <w:del w:id="65"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w:t>
      </w:r>
      <w:r w:rsidR="007E1EA4">
        <w:t xml:space="preserve"> </w:t>
      </w:r>
      <w:r w:rsidR="007E1EA4" w:rsidRPr="007E1EA4">
        <w:rPr>
          <w:highlight w:val="yellow"/>
        </w:rPr>
        <w:t>(viz. kap.  X)</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w:t>
      </w:r>
      <w:proofErr w:type="gramStart"/>
      <w:r w:rsidR="00643DB4" w:rsidRPr="001F6849">
        <w:t>liší</w:t>
      </w:r>
      <w:proofErr w:type="gramEnd"/>
      <w:r w:rsidR="00643DB4" w:rsidRPr="001F6849">
        <w:t xml:space="preserve">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 xml:space="preserve">Orientace je měřena pomocí IMU </w:t>
      </w:r>
      <w:r w:rsidR="008C0C63" w:rsidRPr="001F6849">
        <w:lastRenderedPageBreak/>
        <w:t>(</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w:t>
      </w:r>
      <w:r w:rsidR="00080800" w:rsidRPr="007E1EA4">
        <w:rPr>
          <w:highlight w:val="yellow"/>
        </w:rPr>
        <w:t xml:space="preserve">V případě 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6"/>
      <w:commentRangeStart w:id="67"/>
      <w:commentRangeEnd w:id="66"/>
      <w:r w:rsidR="00FB781A" w:rsidRPr="001F6849">
        <w:rPr>
          <w:rStyle w:val="CommentReference"/>
        </w:rPr>
        <w:commentReference w:id="66"/>
      </w:r>
      <w:commentRangeEnd w:id="67"/>
      <w:r w:rsidR="00080800">
        <w:rPr>
          <w:rStyle w:val="CommentReference"/>
        </w:rPr>
        <w:commentReference w:id="67"/>
      </w:r>
    </w:p>
    <w:p w14:paraId="17C65BD7" w14:textId="6EA8FDFD"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94A03">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74" w:author="Jan Horák" w:date="2023-06-15T11:51:00Z"/>
        </w:rPr>
        <w:pPrChange w:id="75" w:author="Jan Horák" w:date="2023-06-15T11:51:00Z">
          <w:pPr>
            <w:pStyle w:val="Normlnprvnodsazen"/>
            <w:ind w:firstLine="0"/>
          </w:pPr>
        </w:pPrChange>
      </w:pPr>
      <w:moveFrom w:id="76"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77" w:author="Jan Horák" w:date="2023-06-15T11:51:00Z"/>
        </w:rPr>
      </w:pPr>
      <w:moveFrom w:id="7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0"/>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r>
        <w:rPr>
          <w:lang w:eastAsia="cs-CZ"/>
        </w:rPr>
        <w:t>Výstup – Output</w:t>
      </w:r>
    </w:p>
    <w:p w14:paraId="4F77B700" w14:textId="4772886D"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9116B7">
        <w:instrText xml:space="preserve"> ADDIN ZOTERO_ITEM CSL_CITATION {"citationID":"1qIlQgrk","properties":{"formattedCitation":"(Coltekin et al. 2020)","plainCitation":"(Coltekin et al. 2020)","noteIndex":0},"citationItems":[{"id":"ScMclNLs/qZaCYDo3","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Coltekin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ní by neměly být </w:t>
      </w:r>
      <w:r w:rsidRPr="001F6849">
        <w:lastRenderedPageBreak/>
        <w:t xml:space="preserve">považovány za zobrazovací zařízení pro virtuální realitu. Za </w:t>
      </w:r>
      <w:proofErr w:type="spellStart"/>
      <w:r w:rsidRPr="001F6849">
        <w:t>semi-imrez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5B2CA5B8" w:rsidR="005B68D0"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894A03">
        <w:rPr>
          <w:noProof/>
        </w:rPr>
        <w:t>5</w:t>
      </w:r>
      <w:r w:rsidRPr="001F6849">
        <w:fldChar w:fldCharType="end"/>
      </w:r>
      <w:r w:rsidRPr="001F6849">
        <w:t xml:space="preserve"> Dělení HMD, zdroj: </w:t>
      </w:r>
      <w:r w:rsidRPr="001F6849">
        <w:fldChar w:fldCharType="begin"/>
      </w:r>
      <w:r w:rsidR="009116B7">
        <w:instrText xml:space="preserve"> ADDIN ZOTERO_ITEM CSL_CITATION {"citationID":"o3pU5io5","properties":{"formattedCitation":"(Coltekin et al. 2020)","plainCitation":"(Coltekin et al. 2020)","noteIndex":0},"citationItems":[{"id":"ScMclNLs/qZaCYDo3","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Coltekin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r w:rsidR="001078D6">
        <w:rPr>
          <w:highlight w:val="yellow"/>
        </w:rPr>
        <w:t xml:space="preserve"> – Vzít z PPT</w:t>
      </w:r>
      <w:r w:rsidR="003B1D9A" w:rsidRPr="003B1D9A">
        <w:rPr>
          <w:highlight w:val="yellow"/>
        </w:rPr>
        <w:t>?</w:t>
      </w:r>
    </w:p>
    <w:p w14:paraId="4A7CAC41" w14:textId="77777777" w:rsidR="00863307" w:rsidRDefault="00863307" w:rsidP="00863307">
      <w:pPr>
        <w:keepNext/>
      </w:pPr>
      <w:r>
        <w:rPr>
          <w:noProof/>
        </w:rPr>
        <w:lastRenderedPageBreak/>
        <w:drawing>
          <wp:inline distT="0" distB="0" distL="0" distR="0" wp14:anchorId="54B811C4" wp14:editId="4D0F702C">
            <wp:extent cx="4209690" cy="4209690"/>
            <wp:effectExtent l="0" t="0" r="635" b="635"/>
            <wp:docPr id="115730662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306627" name="Picture 1" descr="A screenshot of a computer screen&#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211592" cy="4211592"/>
                    </a:xfrm>
                    <a:prstGeom prst="rect">
                      <a:avLst/>
                    </a:prstGeom>
                  </pic:spPr>
                </pic:pic>
              </a:graphicData>
            </a:graphic>
          </wp:inline>
        </w:drawing>
      </w:r>
    </w:p>
    <w:p w14:paraId="440FB6F5" w14:textId="3ACF26DC" w:rsidR="00863307" w:rsidRPr="00736AD5" w:rsidRDefault="00863307" w:rsidP="00863307">
      <w:pPr>
        <w:pStyle w:val="Caption"/>
      </w:pPr>
      <w:r>
        <w:t xml:space="preserve">Obr. </w:t>
      </w:r>
      <w:r>
        <w:fldChar w:fldCharType="begin"/>
      </w:r>
      <w:r>
        <w:instrText xml:space="preserve"> SEQ Obr. \* ARABIC </w:instrText>
      </w:r>
      <w:r>
        <w:fldChar w:fldCharType="separate"/>
      </w:r>
      <w:r w:rsidR="00894A03">
        <w:rPr>
          <w:noProof/>
        </w:rPr>
        <w:t>6</w:t>
      </w:r>
      <w:r>
        <w:fldChar w:fldCharType="end"/>
      </w:r>
      <w:r>
        <w:t xml:space="preserve"> Dělení zobrazovacích zařízení dle míry imerze a operačních systémů. </w:t>
      </w:r>
      <w:r w:rsidR="00572B4B">
        <w:fldChar w:fldCharType="begin"/>
      </w:r>
      <w:r w:rsidR="00572B4B">
        <w:instrText xml:space="preserve"> ADDIN ZOTERO_ITEM CSL_CITATION {"citationID":"PKOByKYT","properties":{"formattedCitation":"(Paracuellos, MacIntyre 2018)","plainCitation":"(Paracuellos, MacIntyre 2018)","noteIndex":0},"citationItems":[{"id":2085,"uris":["http://zotero.org/groups/4599106/items/L6UKXJXP"],"itemData":{"id":2085,"type":"post-weblog","abstract":"The promise of WebXR is having web pages work in 2D, and across the full range of AR and VR devices. What does it mean to build Progressive XR apps?","container-title":"Mozilla Mixed Reality Blog","title":"Progressive WebXR","URL":"https://blog.mozvr.com/progressive-webxr-ar-store/","author":[{"family":"Paracuellos","given":"Arturo"},{"family":"MacIntyre","given":"Blair"}],"accessed":{"date-parts":[["2023",11,8]]},"issued":{"date-parts":[["2018",4,5]]},"citation-key":"paracuellosProgressiveWebXR2018"}}],"schema":"https://github.com/citation-style-language/schema/raw/master/csl-citation.json"} </w:instrText>
      </w:r>
      <w:r w:rsidR="00572B4B">
        <w:fldChar w:fldCharType="separate"/>
      </w:r>
      <w:r w:rsidR="00572B4B" w:rsidRPr="00572B4B">
        <w:t>(Paracuellos, MacIntyre 2018)</w:t>
      </w:r>
      <w:r w:rsidR="00572B4B">
        <w:fldChar w:fldCharType="end"/>
      </w:r>
      <w:r w:rsidR="00736AD5">
        <w:t xml:space="preserve"> </w:t>
      </w:r>
      <w:r w:rsidR="00736AD5" w:rsidRPr="00736AD5">
        <w:rPr>
          <w:highlight w:val="yellow"/>
          <w:lang w:val="en-US"/>
        </w:rPr>
        <w:t>#</w:t>
      </w:r>
      <w:r w:rsidR="00736AD5">
        <w:rPr>
          <w:highlight w:val="yellow"/>
          <w:lang w:val="en-US"/>
        </w:rPr>
        <w:t xml:space="preserve"> </w:t>
      </w:r>
      <w:proofErr w:type="gramStart"/>
      <w:r w:rsidR="00736AD5">
        <w:rPr>
          <w:highlight w:val="yellow"/>
          <w:lang w:val="en-US"/>
        </w:rPr>
        <w:t xml:space="preserve">TODO - </w:t>
      </w:r>
      <w:r w:rsidR="00736AD5" w:rsidRPr="00736AD5">
        <w:rPr>
          <w:highlight w:val="yellow"/>
        </w:rPr>
        <w:t>čeština</w:t>
      </w:r>
      <w:proofErr w:type="gramEnd"/>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79"/>
      <w:commentRangeStart w:id="80"/>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Pr="001F6849">
        <w:t>.</w:t>
      </w:r>
      <w:commentRangeEnd w:id="79"/>
      <w:r w:rsidR="00FB781A" w:rsidRPr="001F6849">
        <w:rPr>
          <w:rStyle w:val="CommentReference"/>
          <w:lang w:eastAsia="en-US"/>
        </w:rPr>
        <w:commentReference w:id="79"/>
      </w:r>
      <w:commentRangeEnd w:id="80"/>
      <w:r w:rsidR="005B68D0">
        <w:rPr>
          <w:rStyle w:val="CommentReference"/>
          <w:lang w:eastAsia="en-US"/>
        </w:rPr>
        <w:commentReference w:id="80"/>
      </w:r>
      <w:r w:rsidR="00404AA2" w:rsidRPr="001F6849">
        <w:t xml:space="preserve"> </w:t>
      </w:r>
    </w:p>
    <w:p w14:paraId="619BABF8" w14:textId="792061C3" w:rsidR="00D221D1" w:rsidRDefault="00A744C1" w:rsidP="00F55C43">
      <w:pPr>
        <w:pStyle w:val="Normlnprvnodsazen"/>
        <w:rPr>
          <w:b/>
          <w:iCs/>
          <w:color w:val="000000" w:themeColor="text1"/>
          <w:sz w:val="20"/>
          <w:szCs w:val="18"/>
        </w:rPr>
      </w:pPr>
      <w:r>
        <w:t>Výstupem není pouze vizuální, ale i haptický, popř. zvukový. Možnosti jednotlivých HMD se i těchto aspektech výrazně odlišují. V </w:t>
      </w:r>
      <w:r w:rsidRPr="00A744C1">
        <w:rPr>
          <w:highlight w:val="yellow"/>
        </w:rPr>
        <w:t>Tab.</w:t>
      </w:r>
      <w:r>
        <w:t xml:space="preserve"> jsou shrnuty klíčové charakteristiky populárních HMD.</w:t>
      </w:r>
      <w:r w:rsidR="00D26A67">
        <w:t xml:space="preserve"> Pro vývoj aplikace je primárním </w:t>
      </w:r>
      <w:r w:rsidR="00736AD5">
        <w:t>kritériem,</w:t>
      </w:r>
      <w:r w:rsidR="00D26A67">
        <w:t xml:space="preserve"> jaký způsob </w:t>
      </w:r>
      <w:proofErr w:type="gramStart"/>
      <w:r w:rsidR="00D26A67">
        <w:t>snímání</w:t>
      </w:r>
      <w:proofErr w:type="gramEnd"/>
      <w:r w:rsidR="00D26A67">
        <w:t xml:space="preserve"> popř. interakce (</w:t>
      </w:r>
      <w:proofErr w:type="spellStart"/>
      <w:r w:rsidR="00D26A67">
        <w:rPr>
          <w:i/>
          <w:iCs/>
        </w:rPr>
        <w:t>tracking</w:t>
      </w:r>
      <w:proofErr w:type="spellEnd"/>
      <w:r w:rsidR="00D26A67">
        <w:rPr>
          <w:i/>
          <w:iCs/>
        </w:rPr>
        <w:t>)</w:t>
      </w:r>
      <w:r w:rsidR="00D26A67">
        <w:t xml:space="preserve"> implementuje </w:t>
      </w:r>
      <w:r w:rsidR="00D26A67" w:rsidRPr="00D26A67">
        <w:rPr>
          <w:highlight w:val="yellow"/>
        </w:rPr>
        <w:t>(viz. kap. Input)</w:t>
      </w:r>
      <w:r w:rsidR="00D26A67">
        <w:t xml:space="preserve">. V Tabulce nejsou zahrnuty nededikované HMD jako Google </w:t>
      </w:r>
      <w:proofErr w:type="spellStart"/>
      <w:r w:rsidR="00D26A67">
        <w:t>Carboard</w:t>
      </w:r>
      <w:proofErr w:type="spellEnd"/>
      <w:r w:rsidR="00D26A67">
        <w:t xml:space="preserve"> aj., které pomocí čoček umožňu</w:t>
      </w:r>
      <w:r w:rsidR="009844CD">
        <w:t xml:space="preserve">jí základní imerzi skrze </w:t>
      </w:r>
      <w:r w:rsidR="00D26A67">
        <w:t>mobilní telefon či jiné zobrazovací zařízení</w:t>
      </w:r>
      <w:r w:rsidR="009844CD">
        <w:t xml:space="preserve">. </w:t>
      </w:r>
    </w:p>
    <w:p w14:paraId="3AA10B76" w14:textId="5BD0DB6C" w:rsidR="00B972DB" w:rsidRDefault="00B972DB" w:rsidP="00B972DB">
      <w:pPr>
        <w:pStyle w:val="Caption"/>
        <w:keepNext/>
      </w:pPr>
      <w:r>
        <w:lastRenderedPageBreak/>
        <w:t xml:space="preserve">Tab. </w:t>
      </w:r>
      <w:r>
        <w:fldChar w:fldCharType="begin"/>
      </w:r>
      <w:r>
        <w:instrText xml:space="preserve"> SEQ Tab. \* ARABIC </w:instrText>
      </w:r>
      <w:r>
        <w:fldChar w:fldCharType="separate"/>
      </w:r>
      <w:r w:rsidR="007B5CF8">
        <w:rPr>
          <w:noProof/>
        </w:rPr>
        <w:t>1</w:t>
      </w:r>
      <w: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p w14:paraId="7F3C8C0D" w14:textId="6F4B7F1B" w:rsidR="00AF234A" w:rsidRDefault="001078D6" w:rsidP="00AF234A">
      <w:r w:rsidRPr="001078D6">
        <w:rPr>
          <w:noProof/>
        </w:rPr>
        <w:drawing>
          <wp:inline distT="0" distB="0" distL="0" distR="0" wp14:anchorId="43AECD3C" wp14:editId="647A44F1">
            <wp:extent cx="5579745" cy="4424680"/>
            <wp:effectExtent l="0" t="0" r="1905" b="0"/>
            <wp:docPr id="15562623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79745" cy="4424680"/>
                    </a:xfrm>
                    <a:prstGeom prst="rect">
                      <a:avLst/>
                    </a:prstGeom>
                    <a:noFill/>
                    <a:ln>
                      <a:noFill/>
                    </a:ln>
                  </pic:spPr>
                </pic:pic>
              </a:graphicData>
            </a:graphic>
          </wp:inline>
        </w:drawing>
      </w:r>
    </w:p>
    <w:p w14:paraId="061B6AE4" w14:textId="18473803" w:rsidR="000E53C2" w:rsidRDefault="00CD0161" w:rsidP="009323BA">
      <w:pPr>
        <w:pStyle w:val="Heading3"/>
      </w:pPr>
      <w:r>
        <w:t>Vstup – Input</w:t>
      </w:r>
    </w:p>
    <w:p w14:paraId="7ADE2B22" w14:textId="4995E535" w:rsidR="007160C1" w:rsidRPr="001F6849" w:rsidRDefault="005D6E09" w:rsidP="000E53C2">
      <w:commentRangeStart w:id="81"/>
      <w:commentRangeStart w:id="82"/>
      <w:commentRangeEnd w:id="81"/>
      <w:r w:rsidRPr="001F6849">
        <w:rPr>
          <w:rStyle w:val="CommentReference"/>
        </w:rPr>
        <w:commentReference w:id="81"/>
      </w:r>
      <w:commentRangeEnd w:id="82"/>
      <w:r w:rsidR="00E22988" w:rsidRPr="001F6849">
        <w:rPr>
          <w:rStyle w:val="CommentReference"/>
        </w:rPr>
        <w:commentReference w:id="82"/>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9116B7">
        <w:instrText xml:space="preserve"> ADDIN ZOTERO_ITEM CSL_CITATION {"citationID":"Vvs5N4QI","properties":{"formattedCitation":"(Coltekin et al. 2020)","plainCitation":"(Coltekin et al. 2020)","noteIndex":0},"citationItems":[{"id":"ScMclNLs/qZaCYDo3","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Coltekin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t xml:space="preserve">Návazně na výše zmíněné kategorie zobrazovacích zařízení je možné vytvořit dělení dle VR hardwarem poskytnutých </w:t>
      </w:r>
      <w:proofErr w:type="spellStart"/>
      <w:r>
        <w:rPr>
          <w:lang w:eastAsia="en-US"/>
        </w:rPr>
        <w:t>DoF</w:t>
      </w:r>
      <w:proofErr w:type="spellEnd"/>
      <w:r>
        <w:rPr>
          <w:lang w:eastAsia="en-US"/>
        </w:rPr>
        <w:t xml:space="preserve">, které </w:t>
      </w:r>
      <w:r w:rsidR="006B71AC">
        <w:rPr>
          <w:lang w:eastAsia="en-US"/>
        </w:rPr>
        <w:t>odpovídá</w:t>
      </w:r>
      <w:r>
        <w:rPr>
          <w:lang w:eastAsia="en-US"/>
        </w:rPr>
        <w:t xml:space="preserve"> i historickému vývoji těchto zařízení:</w:t>
      </w:r>
    </w:p>
    <w:p w14:paraId="3FC8BF2C" w14:textId="3C4740B4" w:rsidR="00F93097" w:rsidRDefault="00F778AF" w:rsidP="00F93097">
      <w:pPr>
        <w:pStyle w:val="Normlnprvnodsazen"/>
        <w:numPr>
          <w:ilvl w:val="0"/>
          <w:numId w:val="39"/>
        </w:numPr>
        <w:rPr>
          <w:lang w:eastAsia="en-US"/>
        </w:rPr>
      </w:pPr>
      <w:r w:rsidRPr="005F5B27">
        <w:rPr>
          <w:b/>
          <w:bCs/>
          <w:lang w:eastAsia="en-US"/>
        </w:rPr>
        <w:lastRenderedPageBreak/>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0E680D">
        <w:rPr>
          <w:rStyle w:val="FootnoteReference"/>
          <w:lang w:eastAsia="en-US"/>
        </w:rPr>
        <w:footnoteReference w:id="1"/>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06BBE701"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94A03">
        <w:rPr>
          <w:noProof/>
        </w:rPr>
        <w:t>7</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Dupin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0949FC07"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ů 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733285">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CD0161">
        <w:rPr>
          <w:lang w:eastAsia="en-US"/>
        </w:rPr>
        <w:t>kontrolérů</w:t>
      </w:r>
      <w:r w:rsidR="007C35E4">
        <w:rPr>
          <w:lang w:eastAsia="en-US"/>
        </w:rPr>
        <w:t>)</w:t>
      </w:r>
      <w:r w:rsidR="00EA6697">
        <w:rPr>
          <w:lang w:eastAsia="en-US"/>
        </w:rPr>
        <w:t xml:space="preserve"> nežli jen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proofErr w:type="spellStart"/>
      <w:r w:rsidR="00342747" w:rsidRPr="00733285">
        <w:rPr>
          <w:b/>
          <w:bCs/>
          <w:lang w:eastAsia="en-US"/>
        </w:rPr>
        <w:t>vekci</w:t>
      </w:r>
      <w:proofErr w:type="spellEnd"/>
      <w:r w:rsidR="00342747">
        <w:rPr>
          <w:lang w:eastAsia="en-US"/>
        </w:rPr>
        <w:t xml:space="preserve"> (</w:t>
      </w:r>
      <w:r w:rsidR="00342747" w:rsidRPr="00342747">
        <w:rPr>
          <w:highlight w:val="yellow"/>
          <w:lang w:eastAsia="en-US"/>
        </w:rPr>
        <w:t>viz. Percepce pohybu).</w:t>
      </w:r>
    </w:p>
    <w:p w14:paraId="1339222B" w14:textId="25C8F131" w:rsidR="00CC6079" w:rsidRDefault="00F80471" w:rsidP="00CC6079">
      <w:pPr>
        <w:pStyle w:val="Normlnprvnodsazen"/>
        <w:keepNext/>
        <w:ind w:firstLine="0"/>
      </w:pPr>
      <w:r>
        <w:rPr>
          <w:noProof/>
        </w:rPr>
        <w:lastRenderedPageBreak/>
        <w:drawing>
          <wp:inline distT="0" distB="0" distL="0" distR="0" wp14:anchorId="28D9AEC2" wp14:editId="4064691A">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66566ACD" w:rsidR="006B71AC" w:rsidRDefault="00CC6079" w:rsidP="00EA6697">
      <w:pPr>
        <w:pStyle w:val="Caption"/>
        <w:rPr>
          <w:lang w:val="en-US"/>
        </w:rPr>
      </w:pPr>
      <w:r>
        <w:t xml:space="preserve">Obr. </w:t>
      </w:r>
      <w:r>
        <w:fldChar w:fldCharType="begin"/>
      </w:r>
      <w:r>
        <w:instrText xml:space="preserve"> SEQ Obr. \* ARABIC </w:instrText>
      </w:r>
      <w:r>
        <w:fldChar w:fldCharType="separate"/>
      </w:r>
      <w:r w:rsidR="00894A03">
        <w:rPr>
          <w:noProof/>
        </w:rPr>
        <w:t>8</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2DDC4DCD"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xml:space="preserve">, v případě většího VP </w:t>
      </w:r>
      <w:r w:rsidR="001078D6" w:rsidRPr="001078D6">
        <w:rPr>
          <w:highlight w:val="yellow"/>
          <w:lang w:val="en-US"/>
        </w:rPr>
        <w:t xml:space="preserve">(#TODO – </w:t>
      </w:r>
      <w:proofErr w:type="spellStart"/>
      <w:r w:rsidR="001078D6" w:rsidRPr="001078D6">
        <w:rPr>
          <w:highlight w:val="yellow"/>
          <w:lang w:val="en-US"/>
        </w:rPr>
        <w:t>vysv</w:t>
      </w:r>
      <w:r w:rsidR="001078D6" w:rsidRPr="001078D6">
        <w:rPr>
          <w:highlight w:val="yellow"/>
        </w:rPr>
        <w:t>ětlit</w:t>
      </w:r>
      <w:proofErr w:type="spellEnd"/>
      <w:r w:rsidR="001078D6" w:rsidRPr="001078D6">
        <w:rPr>
          <w:highlight w:val="yellow"/>
        </w:rPr>
        <w:t xml:space="preserve"> zkratku, udělat seznam zkratek</w:t>
      </w:r>
      <w:r w:rsidR="001078D6" w:rsidRPr="001078D6">
        <w:rPr>
          <w:highlight w:val="yellow"/>
          <w:lang w:val="en-US"/>
        </w:rPr>
        <w:t>)</w:t>
      </w:r>
      <w:r w:rsidR="001078D6">
        <w:rPr>
          <w:lang w:val="en-US"/>
        </w:rPr>
        <w:t xml:space="preserve"> </w:t>
      </w:r>
      <w:r w:rsidRPr="00B442EC">
        <w:t>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0670A9CE" w14:textId="3EAC6B66" w:rsidR="00724435" w:rsidRDefault="00DA2CF1" w:rsidP="00724435">
      <w:pPr>
        <w:pStyle w:val="Normlnprvnodsazen"/>
        <w:rPr>
          <w:color w:val="000000" w:themeColor="text1"/>
        </w:rPr>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r w:rsidR="00733285" w:rsidRPr="0093570D">
        <w:rPr>
          <w:b/>
          <w:bCs/>
          <w:color w:val="000000" w:themeColor="text1"/>
        </w:rPr>
        <w:t>Metrické</w:t>
      </w:r>
      <w:r w:rsidR="00733285" w:rsidRPr="004A6BEA">
        <w:rPr>
          <w:color w:val="000000" w:themeColor="text1"/>
        </w:rPr>
        <w:t xml:space="preserve"> – pohyby jsou snímány v prostoru (různé úrovně </w:t>
      </w:r>
      <w:proofErr w:type="spellStart"/>
      <w:r w:rsidR="00733285" w:rsidRPr="004A6BEA">
        <w:rPr>
          <w:color w:val="000000" w:themeColor="text1"/>
        </w:rPr>
        <w:t>DoF</w:t>
      </w:r>
      <w:proofErr w:type="spellEnd"/>
      <w:r w:rsidR="00733285" w:rsidRPr="004A6BEA">
        <w:rPr>
          <w:color w:val="000000" w:themeColor="text1"/>
        </w:rPr>
        <w:t xml:space="preserve"> – myš: 2, HMD kontrolér: 6, snímání rukou: 6 atd.), popř. joystick umístěný na kontroléru.</w:t>
      </w:r>
      <w:r w:rsidR="0093570D">
        <w:t xml:space="preserve"> </w:t>
      </w:r>
      <w:r w:rsidR="00733285" w:rsidRPr="0093570D">
        <w:rPr>
          <w:b/>
          <w:bCs/>
          <w:color w:val="000000" w:themeColor="text1"/>
        </w:rPr>
        <w:t>Binární</w:t>
      </w:r>
      <w:r w:rsidR="00733285"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t>
      </w:r>
      <w:proofErr w:type="spellStart"/>
      <w:r w:rsidR="00724435">
        <w:rPr>
          <w:color w:val="000000" w:themeColor="text1"/>
        </w:rPr>
        <w:t>WebXR</w:t>
      </w:r>
      <w:proofErr w:type="spellEnd"/>
      <w:r w:rsidR="00724435">
        <w:rPr>
          <w:color w:val="000000" w:themeColor="text1"/>
        </w:rPr>
        <w:t xml:space="preserve"> API </w:t>
      </w:r>
      <w:r w:rsidR="00724435" w:rsidRPr="00724435">
        <w:rPr>
          <w:color w:val="000000" w:themeColor="text1"/>
          <w:highlight w:val="yellow"/>
        </w:rPr>
        <w:t>(viz. X).</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MDN Contributors 2023a)</w:t>
      </w:r>
      <w:r w:rsidR="00672AF9">
        <w:rPr>
          <w:color w:val="000000" w:themeColor="text1"/>
        </w:rPr>
        <w:fldChar w:fldCharType="end"/>
      </w:r>
      <w:r w:rsidR="00724435">
        <w:rPr>
          <w:color w:val="000000" w:themeColor="text1"/>
        </w:rPr>
        <w:t>:</w:t>
      </w:r>
    </w:p>
    <w:p w14:paraId="07AAD13E" w14:textId="5F18C219" w:rsidR="00672AF9" w:rsidRPr="001D4F08" w:rsidRDefault="00724435" w:rsidP="001D4F08">
      <w:pPr>
        <w:pStyle w:val="Normlnprvnodsazen"/>
        <w:numPr>
          <w:ilvl w:val="0"/>
          <w:numId w:val="50"/>
        </w:numPr>
        <w:rPr>
          <w:b/>
          <w:bCs/>
          <w:color w:val="000000" w:themeColor="text1"/>
        </w:rPr>
      </w:pPr>
      <w:r w:rsidRPr="00724435">
        <w:rPr>
          <w:b/>
          <w:bCs/>
          <w:color w:val="000000" w:themeColor="text1"/>
        </w:rPr>
        <w:t>Zaměření</w:t>
      </w:r>
      <w:r>
        <w:rPr>
          <w:b/>
          <w:bCs/>
          <w:color w:val="000000" w:themeColor="text1"/>
        </w:rPr>
        <w:t xml:space="preserve"> (</w:t>
      </w:r>
      <w:proofErr w:type="spellStart"/>
      <w:r w:rsidRPr="00724435">
        <w:rPr>
          <w:b/>
          <w:bCs/>
          <w:i/>
          <w:iCs/>
          <w:color w:val="000000" w:themeColor="text1"/>
        </w:rPr>
        <w:t>targeting</w:t>
      </w:r>
      <w:proofErr w:type="spellEnd"/>
      <w:r>
        <w:rPr>
          <w:b/>
          <w:bCs/>
          <w:color w:val="000000" w:themeColor="text1"/>
        </w:rPr>
        <w:t xml:space="preserve">) </w:t>
      </w:r>
      <w:r>
        <w:rPr>
          <w:color w:val="000000" w:themeColor="text1"/>
        </w:rPr>
        <w:t xml:space="preserve">– Specifikace bodu ve </w:t>
      </w:r>
      <w:r w:rsidR="00672AF9">
        <w:rPr>
          <w:color w:val="000000" w:themeColor="text1"/>
        </w:rPr>
        <w:t>virtuálním</w:t>
      </w:r>
      <w:r>
        <w:rPr>
          <w:color w:val="000000" w:themeColor="text1"/>
        </w:rPr>
        <w:t xml:space="preserve"> prostoru uživatelským vstupem, tedy dotykem obrazovky, sledování očí, popř. použití joysticku.</w:t>
      </w:r>
      <w:r w:rsidR="00672AF9">
        <w:rPr>
          <w:color w:val="000000" w:themeColor="text1"/>
        </w:rPr>
        <w:t>)</w:t>
      </w:r>
    </w:p>
    <w:p w14:paraId="73B9238E" w14:textId="14A39D5B" w:rsidR="00947531" w:rsidRPr="00947531" w:rsidRDefault="00724435" w:rsidP="00947531">
      <w:pPr>
        <w:pStyle w:val="Normlnprvnodsazen"/>
        <w:numPr>
          <w:ilvl w:val="0"/>
          <w:numId w:val="50"/>
        </w:numPr>
        <w:rPr>
          <w:b/>
          <w:bCs/>
          <w:color w:val="000000" w:themeColor="text1"/>
        </w:rPr>
      </w:pPr>
      <w:r>
        <w:rPr>
          <w:b/>
          <w:bCs/>
          <w:color w:val="000000" w:themeColor="text1"/>
        </w:rPr>
        <w:t>Akce (</w:t>
      </w:r>
      <w:proofErr w:type="spellStart"/>
      <w:r w:rsidRPr="00724435">
        <w:rPr>
          <w:b/>
          <w:bCs/>
          <w:i/>
          <w:iCs/>
          <w:color w:val="000000" w:themeColor="text1"/>
        </w:rPr>
        <w:t>action</w:t>
      </w:r>
      <w:proofErr w:type="spellEnd"/>
      <w:r>
        <w:rPr>
          <w:b/>
          <w:bCs/>
          <w:color w:val="000000" w:themeColor="text1"/>
        </w:rPr>
        <w:t xml:space="preserve">) </w:t>
      </w:r>
      <w:r>
        <w:rPr>
          <w:color w:val="000000" w:themeColor="text1"/>
          <w:lang w:val="en-US"/>
        </w:rPr>
        <w:t xml:space="preserve">– </w:t>
      </w:r>
      <w:r w:rsidRPr="00724435">
        <w:rPr>
          <w:color w:val="000000" w:themeColor="text1"/>
        </w:rPr>
        <w:t>Jedná se o stlačení tlačítka, popř. jiná binární operace.</w:t>
      </w:r>
      <w:r>
        <w:rPr>
          <w:color w:val="000000" w:themeColor="text1"/>
          <w:lang w:val="en-US"/>
        </w:rPr>
        <w:t xml:space="preserve"> </w:t>
      </w:r>
    </w:p>
    <w:p w14:paraId="4C3C04AD" w14:textId="20D0E8DC"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V případě neexistence ovladačů je vhodně 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w:t>
      </w:r>
      <w:r w:rsidR="00647ED4">
        <w:lastRenderedPageBreak/>
        <w:t>tlačítek na klávesnici). Řešením je převod klávesnice</w:t>
      </w:r>
      <w:r w:rsidR="00947531">
        <w:t xml:space="preserve">, ovladačů aj. </w:t>
      </w:r>
      <w:r w:rsidR="00647ED4">
        <w:t>do virtuálního prostředí</w:t>
      </w:r>
      <w:r w:rsidR="00947531">
        <w:t xml:space="preserve"> 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1100A3">
      <w:r>
        <w:rPr>
          <w:noProof/>
        </w:rP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52C62439" w14:textId="1870247C" w:rsidR="001100A3" w:rsidRDefault="001100A3" w:rsidP="001100A3">
      <w:pPr>
        <w:pStyle w:val="Caption"/>
      </w:pPr>
      <w:r>
        <w:t xml:space="preserve">Obr. </w:t>
      </w:r>
      <w:r>
        <w:fldChar w:fldCharType="begin"/>
      </w:r>
      <w:r>
        <w:instrText xml:space="preserve"> SEQ Obr. \* ARABIC </w:instrText>
      </w:r>
      <w:r>
        <w:fldChar w:fldCharType="separate"/>
      </w:r>
      <w:r w:rsidR="00894A03">
        <w:rPr>
          <w:noProof/>
        </w:rPr>
        <w:t>9</w:t>
      </w:r>
      <w:r>
        <w:fldChar w:fldCharType="end"/>
      </w:r>
      <w:r>
        <w:t xml:space="preserve"> Vybrané příklady řešení interakce ve VP. </w:t>
      </w:r>
      <w:r w:rsidR="0093570D">
        <w:t xml:space="preserve">zdroj: </w:t>
      </w:r>
      <w:r w:rsidR="0093570D">
        <w:fldChar w:fldCharType="begin"/>
      </w:r>
      <w:r w:rsidR="00BF699A">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BF699A" w:rsidRPr="00BF699A">
        <w:t>(Mozzila Corporation 2023a; Ravasz 2019)</w:t>
      </w:r>
      <w:r w:rsidR="0093570D">
        <w:fldChar w:fldCharType="end"/>
      </w:r>
    </w:p>
    <w:p w14:paraId="1EE37CD6" w14:textId="5E75CFF3" w:rsidR="00DD2072" w:rsidRDefault="00DD2072" w:rsidP="00DD2072">
      <w:r>
        <w:t xml:space="preserve">Typ </w:t>
      </w:r>
      <w:r w:rsidR="008D5F3F">
        <w:t>interakce</w:t>
      </w:r>
      <w:r>
        <w:t xml:space="preserve"> s </w:t>
      </w:r>
      <w:r w:rsidR="008D5F3F">
        <w:t>aplikací</w:t>
      </w:r>
      <w:r>
        <w:t xml:space="preserve"> je klíčový v návrhové části, jelikož je nutné definovat jaké typy interakce bude podporovat, což je přímo spojené s rozhodnutím, jaké vstupní zařízení bude podporováno. Obecně při návrhu aplikace je volba mezi alternativami:</w:t>
      </w:r>
    </w:p>
    <w:p w14:paraId="084B4F56" w14:textId="3D1871E7" w:rsidR="00DD2072" w:rsidRDefault="00DD2072" w:rsidP="00DD2072">
      <w:pPr>
        <w:pStyle w:val="Normlnprvnodsazen"/>
        <w:numPr>
          <w:ilvl w:val="0"/>
          <w:numId w:val="57"/>
        </w:numPr>
        <w:rPr>
          <w:lang w:eastAsia="en-US"/>
        </w:rPr>
      </w:pPr>
      <w:r>
        <w:rPr>
          <w:lang w:eastAsia="en-US"/>
        </w:rPr>
        <w:t>3DOF HMD a žádným input</w:t>
      </w:r>
    </w:p>
    <w:p w14:paraId="6F0E72CE" w14:textId="5B2F1CCD" w:rsidR="00DD2072" w:rsidRDefault="00DD2072" w:rsidP="00DD2072">
      <w:pPr>
        <w:pStyle w:val="Normlnprvnodsazen"/>
        <w:numPr>
          <w:ilvl w:val="0"/>
          <w:numId w:val="57"/>
        </w:numPr>
        <w:rPr>
          <w:lang w:eastAsia="en-US"/>
        </w:rPr>
      </w:pPr>
      <w:r>
        <w:rPr>
          <w:lang w:eastAsia="en-US"/>
        </w:rPr>
        <w:t>3DOF HMD a 3DOF input.</w:t>
      </w:r>
    </w:p>
    <w:p w14:paraId="021849D5" w14:textId="77777777" w:rsidR="00DD2072" w:rsidRDefault="00DD2072" w:rsidP="00DD2072">
      <w:pPr>
        <w:pStyle w:val="Normlnprvnodsazen"/>
        <w:numPr>
          <w:ilvl w:val="0"/>
          <w:numId w:val="57"/>
        </w:numPr>
        <w:rPr>
          <w:lang w:eastAsia="en-US"/>
        </w:rPr>
      </w:pPr>
      <w:r>
        <w:rPr>
          <w:lang w:eastAsia="en-US"/>
        </w:rPr>
        <w:t>6DOF HMD a 6DOF input.</w:t>
      </w:r>
    </w:p>
    <w:p w14:paraId="112F4C9A" w14:textId="383B8134" w:rsidR="00DD2072" w:rsidRPr="00DD2072" w:rsidRDefault="00DD2072" w:rsidP="00736AD5">
      <w:pPr>
        <w:pStyle w:val="Normlnprvnodsazen"/>
        <w:rPr>
          <w:lang w:eastAsia="en-US"/>
        </w:rPr>
      </w:pPr>
      <w:r>
        <w:rPr>
          <w:lang w:eastAsia="en-US"/>
        </w:rPr>
        <w:t xml:space="preserve">V případě č.1 je obecným přístupem implementovat </w:t>
      </w:r>
      <w:proofErr w:type="spellStart"/>
      <w:r>
        <w:rPr>
          <w:i/>
          <w:iCs/>
          <w:lang w:eastAsia="en-US"/>
        </w:rPr>
        <w:t>gazed</w:t>
      </w:r>
      <w:proofErr w:type="spellEnd"/>
      <w:r>
        <w:rPr>
          <w:i/>
          <w:iCs/>
          <w:lang w:eastAsia="en-US"/>
        </w:rPr>
        <w:t xml:space="preserve"> </w:t>
      </w:r>
      <w:proofErr w:type="spellStart"/>
      <w:r>
        <w:rPr>
          <w:i/>
          <w:iCs/>
          <w:lang w:eastAsia="en-US"/>
        </w:rPr>
        <w:t>based</w:t>
      </w:r>
      <w:proofErr w:type="spellEnd"/>
      <w:r>
        <w:rPr>
          <w:lang w:eastAsia="en-US"/>
        </w:rPr>
        <w:t xml:space="preserve"> input. Kdy uživatel interaguje s uživatelským </w:t>
      </w:r>
      <w:r w:rsidR="00D06836" w:rsidRPr="00736AD5">
        <w:t>rozhraním</w:t>
      </w:r>
      <w:r w:rsidR="00D06836">
        <w:rPr>
          <w:lang w:eastAsia="en-US"/>
        </w:rPr>
        <w:t>,</w:t>
      </w:r>
      <w:r>
        <w:rPr>
          <w:lang w:eastAsia="en-US"/>
        </w:rPr>
        <w:t xml:space="preserve"> popř. celkově s objekty ve scéně pomocí paprsku ve směru pohledu. Interakce je uživateli komunikována skrze časovač, který ukazuje interval </w:t>
      </w:r>
      <w:r w:rsidR="00D06836">
        <w:rPr>
          <w:lang w:eastAsia="en-US"/>
        </w:rPr>
        <w:t>prodlení,</w:t>
      </w:r>
      <w:r>
        <w:rPr>
          <w:lang w:eastAsia="en-US"/>
        </w:rPr>
        <w:t xml:space="preserve"> než bude interakce vykonána. </w:t>
      </w:r>
      <w:r w:rsidR="000D4A30">
        <w:rPr>
          <w:lang w:eastAsia="en-US"/>
        </w:rPr>
        <w:t xml:space="preserve">V druhém případě je uživatel schopen zaměřit v prostoru nezávisle na pohledu. Třetí variantou je plná podpora pro pohyb uživatele i zpravidla dvou ovladačů. Využití potenciálu takovéto míry interakce vyžaduje často </w:t>
      </w:r>
      <w:r w:rsidR="000D4A30">
        <w:rPr>
          <w:lang w:eastAsia="en-US"/>
        </w:rPr>
        <w:lastRenderedPageBreak/>
        <w:t>implementaci pokročilého pohybu (</w:t>
      </w:r>
      <w:proofErr w:type="spellStart"/>
      <w:r w:rsidR="000D4A30">
        <w:rPr>
          <w:lang w:eastAsia="en-US"/>
        </w:rPr>
        <w:t>teleporatace</w:t>
      </w:r>
      <w:proofErr w:type="spellEnd"/>
      <w:r w:rsidR="000D4A30">
        <w:rPr>
          <w:lang w:eastAsia="en-US"/>
        </w:rPr>
        <w:t xml:space="preserve">) a interakce s objekty (translace, rotace) popř. přímá manipulace (chycení objektu). </w:t>
      </w:r>
      <w:r w:rsidR="000D4A30">
        <w:rPr>
          <w:lang w:eastAsia="en-US"/>
        </w:rPr>
        <w:fldChar w:fldCharType="begin"/>
      </w:r>
      <w:r w:rsidR="000D4A30">
        <w:rPr>
          <w:lang w:eastAsia="en-US"/>
        </w:rPr>
        <w:instrText xml:space="preserve"> ADDIN ZOTERO_ITEM CSL_CITATION {"citationID":"EK6bMvw5","properties":{"formattedCitation":"(three.js Contributors 2023f)","plainCitation":"(three.js Contributors 2023f)","noteIndex":0},"citationItems":[{"id":2068,"uris":["http://zotero.org/groups/4599106/items/JZDXMUFM"],"itemData":{"id":2068,"type":"webpage","title":"VR - three.js manual","URL":"https://threejs.org/manual/#en/webxr-basics","author":[{"family":"three.js Contributors","given":""}],"accessed":{"date-parts":[["2023",11,5]]},"issued":{"date-parts":[["2023"]]},"citation-key":"three.jscontributorsVRThreeJs2023"}}],"schema":"https://github.com/citation-style-language/schema/raw/master/csl-citation.json"} </w:instrText>
      </w:r>
      <w:r w:rsidR="000D4A30">
        <w:rPr>
          <w:lang w:eastAsia="en-US"/>
        </w:rPr>
        <w:fldChar w:fldCharType="separate"/>
      </w:r>
      <w:r w:rsidR="000D4A30" w:rsidRPr="000D4A30">
        <w:t>(three.js Contributors 2023f)</w:t>
      </w:r>
      <w:r w:rsidR="000D4A30">
        <w:rPr>
          <w:lang w:eastAsia="en-US"/>
        </w:rPr>
        <w:fldChar w:fldCharType="end"/>
      </w:r>
      <w:r w:rsidR="00736AD5">
        <w:rPr>
          <w:lang w:eastAsia="en-US"/>
        </w:rPr>
        <w:t xml:space="preserve"> Z</w:t>
      </w:r>
      <w:r>
        <w:rPr>
          <w:lang w:eastAsia="en-US"/>
        </w:rPr>
        <w:t>ároveň je vhodné zahrnout i podporu pro neimerzní zařízení, tedy podporu pro pohyb a interakci s </w:t>
      </w:r>
      <w:proofErr w:type="gramStart"/>
      <w:r>
        <w:rPr>
          <w:lang w:eastAsia="en-US"/>
        </w:rPr>
        <w:t>3D</w:t>
      </w:r>
      <w:proofErr w:type="gramEnd"/>
      <w:r>
        <w:rPr>
          <w:lang w:eastAsia="en-US"/>
        </w:rPr>
        <w:t xml:space="preserve"> scénou pomocí tradičních vstupních zařízení (klávesnice, myš). </w:t>
      </w:r>
    </w:p>
    <w:p w14:paraId="76961227" w14:textId="5E25F962" w:rsidR="00BA4D29" w:rsidRPr="001F6849" w:rsidRDefault="00BA4D29" w:rsidP="002656D4">
      <w:pPr>
        <w:pStyle w:val="Heading2"/>
        <w:rPr>
          <w:ins w:id="83"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4" w:author="Jan Horák" w:date="2023-06-15T11:51:00Z" w:name="move137722320"/>
      <w:moveTo w:id="8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w:t>
        </w:r>
        <w:proofErr w:type="spellStart"/>
        <w:r w:rsidRPr="001F6849">
          <w:t>Sherman</w:t>
        </w:r>
        <w:proofErr w:type="spellEnd"/>
        <w:r w:rsidRPr="001F6849">
          <w:t>, Craig 2019)</w:t>
        </w:r>
        <w:r w:rsidRPr="001F6849">
          <w:rPr>
            <w:lang w:eastAsia="en-US"/>
          </w:rPr>
          <w:fldChar w:fldCharType="end"/>
        </w:r>
        <w:r w:rsidRPr="001F6849">
          <w:rPr>
            <w:lang w:eastAsia="en-US"/>
          </w:rPr>
          <w:t xml:space="preserve">. </w:t>
        </w:r>
      </w:moveTo>
      <w:moveToRangeEnd w:id="8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Mather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 xml:space="preserve">objekt </w:t>
      </w:r>
      <w:proofErr w:type="gramStart"/>
      <w:r>
        <w:t>vytváří</w:t>
      </w:r>
      <w:proofErr w:type="gramEnd"/>
      <w:r>
        <w:t xml:space="preserve">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proofErr w:type="gramStart"/>
      <w:r>
        <w:rPr>
          <w:lang w:val="en-US"/>
        </w:rPr>
        <w:t>vytv</w:t>
      </w:r>
      <w:r>
        <w:t>áří</w:t>
      </w:r>
      <w:proofErr w:type="spellEnd"/>
      <w:proofErr w:type="gram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lastRenderedPageBreak/>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76C6CA83"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94A03">
        <w:rPr>
          <w:noProof/>
        </w:rPr>
        <w:t>10</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4AAED879" w:rsid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3B28827" w14:textId="46B69FB1" w:rsidR="00F01A0F" w:rsidRDefault="00F01A0F" w:rsidP="00E64528">
      <w:pPr>
        <w:pStyle w:val="Normlnprvnodsazen"/>
        <w:rPr>
          <w:lang w:eastAsia="en-US"/>
        </w:rPr>
      </w:pPr>
      <w:r>
        <w:rPr>
          <w:lang w:eastAsia="en-US"/>
        </w:rPr>
        <w:t>Binokulární disparita a konvergence jsou základ</w:t>
      </w:r>
      <w:r w:rsidR="00353B15">
        <w:rPr>
          <w:lang w:eastAsia="en-US"/>
        </w:rPr>
        <w:t>ní procesem při vnímání VP skrze HMD.</w:t>
      </w:r>
      <w:r>
        <w:rPr>
          <w:lang w:eastAsia="en-US"/>
        </w:rPr>
        <w:t xml:space="preserve"> </w:t>
      </w:r>
      <w:r w:rsidR="00353B15">
        <w:rPr>
          <w:lang w:eastAsia="en-US"/>
        </w:rPr>
        <w:t xml:space="preserve">HMD </w:t>
      </w:r>
      <w:r>
        <w:rPr>
          <w:lang w:eastAsia="en-US"/>
        </w:rPr>
        <w:t>imituj</w:t>
      </w:r>
      <w:r w:rsidR="00353B15">
        <w:rPr>
          <w:lang w:eastAsia="en-US"/>
        </w:rPr>
        <w:t xml:space="preserve">e stereoskopické vidění </w:t>
      </w:r>
      <w:r>
        <w:rPr>
          <w:lang w:eastAsia="en-US"/>
        </w:rPr>
        <w:t xml:space="preserve">pomocí dvou nezávislých </w:t>
      </w:r>
      <w:r w:rsidR="00353B15">
        <w:rPr>
          <w:lang w:eastAsia="en-US"/>
        </w:rPr>
        <w:t xml:space="preserve">displejů, na nichž zobrazovaný obraz je mírně posunut, za účelem vytvoření iluze hloubky. </w:t>
      </w:r>
    </w:p>
    <w:p w14:paraId="1D8108EA" w14:textId="3D3BB328" w:rsidR="00EE6D7D" w:rsidRPr="001F6849" w:rsidRDefault="00337667" w:rsidP="00353B15">
      <w:pPr>
        <w:pStyle w:val="Normlnprvnodsazen"/>
      </w:pPr>
      <w:r w:rsidRPr="00353B15">
        <w:t>Znalost</w:t>
      </w:r>
      <w:r w:rsidRPr="001F6849">
        <w:t xml:space="preserve"> těchto procesů je </w:t>
      </w:r>
      <w:r w:rsidR="00353B15">
        <w:t xml:space="preserve">zároveň </w:t>
      </w:r>
      <w:r w:rsidRPr="001F6849">
        <w:t>klíčová pro tvorbu VR prostředí</w:t>
      </w:r>
      <w:r w:rsidR="00F01A0F">
        <w:t xml:space="preserve">, </w:t>
      </w:r>
      <w:r w:rsidRPr="001F6849">
        <w:t xml:space="preserve">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7" w:author="Jan Horák" w:date="2023-06-15T11:53:00Z">
        <w:r w:rsidR="0026039C" w:rsidRPr="001F6849" w:rsidDel="00BC59E7">
          <w:delText>virutální</w:delText>
        </w:r>
      </w:del>
      <w:ins w:id="8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w:t>
      </w:r>
      <w:r w:rsidR="00506131" w:rsidRPr="001F6849">
        <w:lastRenderedPageBreak/>
        <w:t>iluze vlastního pohybu z důvodu vnímání pohybu vizuálně. Jedná se tedy o konflikt visuálního 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1386EA66"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Jelikož vysoké FPS hodnoty jsou</w:t>
      </w:r>
      <w:r w:rsidR="009919FF">
        <w:t xml:space="preserve"> </w:t>
      </w:r>
      <w:r w:rsidR="00353B15">
        <w:t xml:space="preserve">zatím </w:t>
      </w:r>
      <w:r w:rsidR="00353B15" w:rsidRPr="001F6849">
        <w:t>nevyřešený</w:t>
      </w:r>
      <w:r w:rsidR="009919FF">
        <w:t xml:space="preserve"> </w:t>
      </w:r>
      <w:r w:rsidRPr="001F6849">
        <w:t xml:space="preserve">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1A8E10EB" w14:textId="707A55E2" w:rsidR="00931B57" w:rsidRPr="001F6849" w:rsidRDefault="00B92997" w:rsidP="00736AD5">
      <w:pPr>
        <w:pStyle w:val="Normlnprvnodsazen"/>
      </w:pPr>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proofErr w:type="gramStart"/>
      <w:r w:rsidRPr="001F6849">
        <w:t>vekce</w:t>
      </w:r>
      <w:proofErr w:type="spellEnd"/>
      <w:proofErr w:type="gram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t>3D modelování koncepty a principy</w:t>
      </w:r>
    </w:p>
    <w:p w14:paraId="2452CA65" w14:textId="14A7C4D8"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39199A25"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7F1322F4" w14:textId="2179AF90" w:rsidR="00E22988" w:rsidRPr="001F6849" w:rsidRDefault="001B0814" w:rsidP="001B0814">
      <w:pPr>
        <w:pStyle w:val="Normlnprvnodsazen"/>
        <w:ind w:firstLine="0"/>
      </w:pPr>
      <w:r w:rsidRPr="001F6849">
        <w:rPr>
          <w:noProof/>
        </w:rPr>
        <w:lastRenderedPageBreak/>
        <w:drawing>
          <wp:inline distT="0" distB="0" distL="0" distR="0" wp14:anchorId="010693DF" wp14:editId="64021ECC">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704FFF9D"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894A03">
        <w:rPr>
          <w:noProof/>
        </w:rPr>
        <w:t>11</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3FE813E6"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894A03">
        <w:rPr>
          <w:noProof/>
        </w:rPr>
        <w:t>12</w:t>
      </w:r>
      <w:r w:rsidRPr="001F6849">
        <w:fldChar w:fldCharType="end"/>
      </w:r>
      <w:r w:rsidRPr="001F6849">
        <w:t xml:space="preserve"> Snímky obrazovky z aplikace 3D model města Brna. Hrad </w:t>
      </w:r>
      <w:r w:rsidR="00353B15">
        <w:t>Špilberk</w:t>
      </w:r>
      <w:r w:rsidRPr="001F6849">
        <w:t xml:space="preserve">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536FD56B" w14:textId="77777777" w:rsidR="00B41874" w:rsidRDefault="00B41874" w:rsidP="00B41874">
      <w:pPr>
        <w:pStyle w:val="Heading3"/>
      </w:pPr>
      <w:r>
        <w:t>Problém měřítka</w:t>
      </w:r>
    </w:p>
    <w:p w14:paraId="045B4896" w14:textId="77777777" w:rsidR="00B41874" w:rsidRPr="001F6849" w:rsidRDefault="00B41874" w:rsidP="00B41874">
      <w:r w:rsidRPr="001F6849">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se odborná literatura není schopná shodnout zdali je koncept měřítka aplikovatelný, jelikož je nutné brát v potaz zobrazené území, LOD, míru přiblížení a následně tedy i jejich změnu v případě interakce. </w:t>
      </w:r>
      <w:r w:rsidRPr="001F6849">
        <w:fldChar w:fldCharType="begin"/>
      </w:r>
      <w:r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Pr="001F6849">
        <w:fldChar w:fldCharType="separate"/>
      </w:r>
      <w:r w:rsidRPr="001F6849">
        <w:t>(Bandrova, Bonchev 2013)</w:t>
      </w:r>
      <w:r w:rsidRPr="001F6849">
        <w:fldChar w:fldCharType="end"/>
      </w:r>
    </w:p>
    <w:p w14:paraId="7810ED7E" w14:textId="77777777" w:rsidR="00B41874" w:rsidRDefault="00B41874" w:rsidP="00B41874">
      <w:pPr>
        <w:pStyle w:val="Normlnprvnodsazen"/>
      </w:pPr>
      <w:r>
        <w:t xml:space="preserve">Ve virtuálním prostředí na rozdíl od tradičních map je měřítko dynamické, uživatel je tedy případě schopen interagovat s daty v libovolném měřítku. Dynamické měřítko umožňují i webové mapy. Webové mapy definují pro možná měřítka hranice. Vnější hranice, tedy minimální měřítko je často určena tím, že v tomto měřítku je možné kompletně obsáhnout mapované území. Maximální měřítko je určeno na základě podrobnosti dat, tedy jaká nejpodrobnější data je možné zobrazit. Tato hranice by měla končit na maximálním měřítku </w:t>
      </w:r>
      <w:r>
        <w:lastRenderedPageBreak/>
        <w:t xml:space="preserve">v jakém byla mapa / data pořízeny.  Například při vizualizaci rastrové mapy pořízené v měřítku 1:5000. Webové mapy dosahují dynamického měřítka pomocí vykreslování mapy v daném měřítku na základě míry přiblížení (virtuálně vypočtené měřítko pro obrazovku). Technologicky je toto dosaženo pomocí </w:t>
      </w:r>
      <w:proofErr w:type="spellStart"/>
      <w:r>
        <w:t>dlaždicování</w:t>
      </w:r>
      <w:proofErr w:type="spellEnd"/>
      <w:r>
        <w:t xml:space="preserve"> (</w:t>
      </w:r>
      <w:proofErr w:type="spellStart"/>
      <w:r>
        <w:t>MapTiler</w:t>
      </w:r>
      <w:proofErr w:type="spellEnd"/>
      <w:r>
        <w:t xml:space="preserve">, Mapy.cz, </w:t>
      </w:r>
      <w:proofErr w:type="spellStart"/>
      <w:r>
        <w:t>Mapbox</w:t>
      </w:r>
      <w:proofErr w:type="spellEnd"/>
      <w:r>
        <w:t xml:space="preserve"> atd.), popř. vykreslování map ve vhodném měřítku pro určené intervaly přiblížení (CUZK) </w:t>
      </w:r>
      <w:r w:rsidRPr="00CB5279">
        <w:rPr>
          <w:highlight w:val="yellow"/>
        </w:rPr>
        <w:t xml:space="preserve">viz. </w:t>
      </w:r>
      <w:proofErr w:type="spellStart"/>
      <w:r w:rsidRPr="00CB5279">
        <w:rPr>
          <w:highlight w:val="yellow"/>
        </w:rPr>
        <w:t>Obr.X</w:t>
      </w:r>
      <w:proofErr w:type="spellEnd"/>
      <w:r>
        <w:t xml:space="preserve">. </w:t>
      </w:r>
    </w:p>
    <w:p w14:paraId="3C73F6B5" w14:textId="26255E73" w:rsidR="00B41874" w:rsidRDefault="00B41874" w:rsidP="00B41874">
      <w:pPr>
        <w:pStyle w:val="Normlnprvnodsazen"/>
        <w:rPr>
          <w:lang w:val="en-US"/>
        </w:rPr>
      </w:pPr>
      <w:r>
        <w:t xml:space="preserve">Ve virtuálním prostředí je však koncept měřítka složitější a je spekulativní, zda je vůbec aplikovatelný. Jelikož se jedná o 3D prostředí tudíž vykreslování dat je skrze perspektivní pohled, není jasné k čemu měřítko vztahovat. Zároveň ve virtuálním prostředí je běžný pohyb ve všech osách. Obdobný přístup jako pro </w:t>
      </w:r>
      <w:proofErr w:type="gramStart"/>
      <w:r>
        <w:t>2D</w:t>
      </w:r>
      <w:proofErr w:type="gramEnd"/>
      <w:r>
        <w:t xml:space="preserve"> webové mapy je umožněn pomocí 3D </w:t>
      </w:r>
      <w:proofErr w:type="spellStart"/>
      <w:r>
        <w:t>dlaždicování</w:t>
      </w:r>
      <w:proofErr w:type="spellEnd"/>
      <w:r>
        <w:t xml:space="preserve"> (jedná se o krychle), kdy data jsou zobrazována uživateli v daném rozlišení (měřítku?) na základě jeho vzdálenosti. Dynamické měřítko je tedy řešeno dynamickými daty. </w:t>
      </w:r>
      <w:r w:rsidRPr="00CB5279">
        <w:rPr>
          <w:highlight w:val="yellow"/>
          <w:lang w:val="en-US"/>
        </w:rPr>
        <w:t>#TODO – google map 3D tiles API</w:t>
      </w:r>
      <w:r>
        <w:rPr>
          <w:lang w:val="en-US"/>
        </w:rPr>
        <w:t xml:space="preserve">. </w:t>
      </w:r>
      <w:r w:rsidRPr="00CB5279">
        <w:rPr>
          <w:highlight w:val="yellow"/>
          <w:lang w:val="en-US"/>
        </w:rPr>
        <w:t xml:space="preserve">Viz. </w:t>
      </w:r>
      <w:proofErr w:type="spellStart"/>
      <w:r w:rsidRPr="00CB5279">
        <w:rPr>
          <w:highlight w:val="yellow"/>
          <w:lang w:val="en-US"/>
        </w:rPr>
        <w:t>kap</w:t>
      </w:r>
      <w:proofErr w:type="spellEnd"/>
      <w:r w:rsidRPr="00CB5279">
        <w:rPr>
          <w:highlight w:val="yellow"/>
          <w:lang w:val="en-US"/>
        </w:rPr>
        <w:t xml:space="preserve"> GLTF</w:t>
      </w:r>
      <w:r>
        <w:rPr>
          <w:lang w:val="en-US"/>
        </w:rPr>
        <w:t xml:space="preserve"> - </w:t>
      </w:r>
      <w:hyperlink r:id="rId32" w:history="1">
        <w:r w:rsidR="00AB173B" w:rsidRPr="008F59DC">
          <w:rPr>
            <w:rStyle w:val="Hyperlink"/>
            <w:lang w:val="en-US"/>
          </w:rPr>
          <w:t>https://github.com/pka/awesome-3d-tiles</w:t>
        </w:r>
      </w:hyperlink>
    </w:p>
    <w:p w14:paraId="00CB6616" w14:textId="3B62E374" w:rsidR="00AB173B" w:rsidRPr="00AB173B" w:rsidRDefault="00AB173B" w:rsidP="00AB173B">
      <w:pPr>
        <w:pStyle w:val="Normlnprvnodsazen"/>
      </w:pPr>
      <w:r w:rsidRPr="00AB173B">
        <w:t>Virtuální prostředí umožnuje i inverzní pohled na měřítko, kdy je možné data zobrazovat zvětšená oproti jejich originální velikosti. Je tedy možné vytvořit vizualizaci v měřítku např. 3:1. Navíc jelikož se jedná o trojrozměrný prostor aplikované měřítko může být různé ve všech třech osách. Možné využití je v případě vizualizace terénních tvarů, kdy je žádoucí vizualizovat např. čtvercovou „mapu“ ve virtuálním prostoru v měřítku 1:20 000 pro osy X a Y a 1:</w:t>
      </w:r>
      <w:r w:rsidRPr="00AB173B">
        <w:rPr>
          <w:lang w:val="en-US"/>
        </w:rPr>
        <w:t>1</w:t>
      </w:r>
      <w:r w:rsidRPr="00AB173B">
        <w:t>0 000 pro Z (nahoru) osu. Dojde tedy k 2x zvýraznění relativní nadmořské výšky v rámci mapované oblasti.</w:t>
      </w:r>
      <w:r w:rsidR="00D83A28">
        <w:t xml:space="preserve"> </w:t>
      </w:r>
      <w:r w:rsidR="00D83A28" w:rsidRPr="00D83A28">
        <w:rPr>
          <w:highlight w:val="yellow"/>
          <w:lang w:val="en-US"/>
        </w:rPr>
        <w:t xml:space="preserve">#todo - </w:t>
      </w:r>
      <w:r w:rsidR="00D83A28" w:rsidRPr="00D83A28">
        <w:rPr>
          <w:highlight w:val="yellow"/>
        </w:rPr>
        <w:t xml:space="preserve">Dynamika </w:t>
      </w:r>
      <w:proofErr w:type="spellStart"/>
      <w:r w:rsidR="00D83A28" w:rsidRPr="00D83A28">
        <w:rPr>
          <w:highlight w:val="yellow"/>
        </w:rPr>
        <w:t>zvětšní</w:t>
      </w:r>
      <w:proofErr w:type="spellEnd"/>
      <w:r w:rsidR="00D83A28" w:rsidRPr="00D83A28">
        <w:rPr>
          <w:highlight w:val="yellow"/>
        </w:rPr>
        <w:t xml:space="preserve"> zmenšení na základě vstupu může být ve </w:t>
      </w:r>
      <w:proofErr w:type="spellStart"/>
      <w:r w:rsidR="00D83A28" w:rsidRPr="00D83A28">
        <w:rPr>
          <w:highlight w:val="yellow"/>
        </w:rPr>
        <w:t>virutálním</w:t>
      </w:r>
      <w:proofErr w:type="spellEnd"/>
      <w:r w:rsidR="00D83A28" w:rsidRPr="00D83A28">
        <w:rPr>
          <w:highlight w:val="yellow"/>
        </w:rPr>
        <w:t xml:space="preserve"> prostředí dosažena na základě uživatelského vstupu obdobně jako v případě přibližování 2D webových map s tím rozdílem. Uživatel </w:t>
      </w:r>
      <w:r w:rsidR="001D37CB">
        <w:rPr>
          <w:highlight w:val="yellow"/>
        </w:rPr>
        <w:t xml:space="preserve">zmáčkne čudlík </w:t>
      </w:r>
      <w:r w:rsidR="00D83A28" w:rsidRPr="00D83A28">
        <w:rPr>
          <w:highlight w:val="yellow"/>
        </w:rPr>
        <w:t>a reliéf se zvětší 2x – 3x atd</w:t>
      </w:r>
      <w:r w:rsidR="001D37CB">
        <w:rPr>
          <w:highlight w:val="yellow"/>
        </w:rPr>
        <w:t xml:space="preserve"> (</w:t>
      </w:r>
      <w:proofErr w:type="spellStart"/>
      <w:r w:rsidR="001D37CB">
        <w:rPr>
          <w:highlight w:val="yellow"/>
        </w:rPr>
        <w:t>scale</w:t>
      </w:r>
      <w:proofErr w:type="spellEnd"/>
      <w:r w:rsidR="001D37CB">
        <w:rPr>
          <w:highlight w:val="yellow"/>
        </w:rPr>
        <w:t xml:space="preserve"> v Z ose</w:t>
      </w:r>
      <w:proofErr w:type="gramStart"/>
      <w:r w:rsidR="001D37CB">
        <w:rPr>
          <w:highlight w:val="yellow"/>
        </w:rPr>
        <w:t xml:space="preserve">) </w:t>
      </w:r>
      <w:r w:rsidR="00D83A28" w:rsidRPr="00D83A28">
        <w:rPr>
          <w:highlight w:val="yellow"/>
        </w:rPr>
        <w:t>.</w:t>
      </w:r>
      <w:proofErr w:type="gramEnd"/>
    </w:p>
    <w:p w14:paraId="47CC4203" w14:textId="48B081C4" w:rsidR="00B41874" w:rsidRPr="00D47513" w:rsidRDefault="00B41874" w:rsidP="00B41874">
      <w:pPr>
        <w:pStyle w:val="Normlnprvnodsazen"/>
        <w:rPr>
          <w:lang w:val="en-US"/>
        </w:rPr>
      </w:pPr>
      <w:r>
        <w:rPr>
          <w:lang w:val="en-US"/>
        </w:rPr>
        <w:t>V </w:t>
      </w:r>
      <w:r>
        <w:t>případě tvorby virtuální aplikace na základě dat statických, tedy „ne-</w:t>
      </w:r>
      <w:proofErr w:type="spellStart"/>
      <w:proofErr w:type="gramStart"/>
      <w:r>
        <w:t>dlaždicovaných</w:t>
      </w:r>
      <w:proofErr w:type="spellEnd"/>
      <w:r>
        <w:t>“</w:t>
      </w:r>
      <w:proofErr w:type="gramEnd"/>
      <w:r>
        <w:t xml:space="preserve">, je nutné vzít v potaz jaký typ v jakém měřítku dává smysl popř. je možné zobrazovat ve virtuálním prostředí. Toto rozhodnutí je klíčové, jelikož virtuální realita umožňuje zobrazení dat v libovolných měřítkách. Rozhodování je možné rozdělit na základě tradičního dělení kartografické tvorby tedy </w:t>
      </w:r>
      <w:r w:rsidRPr="00CB5279">
        <w:rPr>
          <w:b/>
          <w:bCs/>
        </w:rPr>
        <w:t>Topografické</w:t>
      </w:r>
      <w:r>
        <w:t xml:space="preserve"> a </w:t>
      </w:r>
      <w:r w:rsidRPr="00CB5279">
        <w:rPr>
          <w:b/>
          <w:bCs/>
        </w:rPr>
        <w:t>Tematické mapy</w:t>
      </w:r>
      <w:r w:rsidR="00B4226C">
        <w:rPr>
          <w:b/>
          <w:bCs/>
        </w:rPr>
        <w:t xml:space="preserve"> </w:t>
      </w:r>
      <w:r w:rsidR="00B4226C">
        <w:rPr>
          <w:b/>
          <w:bCs/>
        </w:rPr>
        <w:fldChar w:fldCharType="begin"/>
      </w:r>
      <w:r w:rsidR="00B4226C">
        <w:rPr>
          <w:b/>
          <w:bCs/>
        </w:rPr>
        <w:instrText xml:space="preserve"> ADDIN ZOTERO_ITEM CSL_CITATION {"citationID":"rmAEs7rE","properties":{"formattedCitation":"(Kraak, Ormeling 2020)","plainCitation":"(Kraak, Ormeling 2020)","noteIndex":0},"citationItems":[{"id":2095,"uris":["http://zotero.org/groups/4599106/items/PCAKS2Q9"],"itemData":{"id":2095,"type":"book","abstract":"\"This fourth edition serves as an excellent introduction to general cartographic principles and as an examination of the best ways to optimize the visualization and use of spatio-temporal data. It incorporates all the changes and new developments in the world of maps such as open street maps and GPS-based crowdsourcing, the use of new web mapping technology, and adds new case studies and examples. Printed in full color, this fully-revised edition provides students with the knowledge and skills needed to read and understand maps and mapping changes, and offers professional cartographers an updated reference with the latest developments in cartography\"--","call-number":"GA105.3 .K73 2020","edition":"Fourth edition","event-place":"Boca Raton ; London","ISBN":"978-1-138-61395-9","publisher":"CRC Press","publisher-place":"Boca Raton ; London","source":"Library of Congress ISBN","title":"Cartography: visualization of geospatial data","title-short":"Cartography","author":[{"family":"Kraak","given":"M. J."},{"family":"Ormeling","given":"Ferjan"}],"issued":{"date-parts":[["2020"]]},"citation-key":"kraakCartographyVisualizationGeospatial2020a"}}],"schema":"https://github.com/citation-style-language/schema/raw/master/csl-citation.json"} </w:instrText>
      </w:r>
      <w:r w:rsidR="00B4226C">
        <w:rPr>
          <w:b/>
          <w:bCs/>
        </w:rPr>
        <w:fldChar w:fldCharType="separate"/>
      </w:r>
      <w:r w:rsidR="00B4226C" w:rsidRPr="00B4226C">
        <w:t>(Kraak, Ormeling 2020)</w:t>
      </w:r>
      <w:r w:rsidR="00B4226C">
        <w:rPr>
          <w:b/>
          <w:bCs/>
        </w:rPr>
        <w:fldChar w:fldCharType="end"/>
      </w:r>
      <w:r>
        <w:t>.</w:t>
      </w:r>
    </w:p>
    <w:p w14:paraId="020D5924" w14:textId="77777777" w:rsidR="00B41874" w:rsidRDefault="00B41874" w:rsidP="001D37CB">
      <w:pPr>
        <w:pStyle w:val="Malnadpis"/>
      </w:pPr>
      <w:r w:rsidRPr="009276C4">
        <w:t>Topografické mapy:</w:t>
      </w:r>
      <w:r>
        <w:t xml:space="preserve"> </w:t>
      </w:r>
    </w:p>
    <w:p w14:paraId="55216AB5" w14:textId="77777777" w:rsidR="00B41874" w:rsidRDefault="00B41874" w:rsidP="00B41874">
      <w:r>
        <w:t xml:space="preserve">Zpravidla topografické mapy zobrazují území tak jak existuje v realitě, tedy zobrazují tvar povrchu, vegetaci, vodstvo, urbánní prostředí (zastavěné plochy, komunikace atd.). </w:t>
      </w:r>
    </w:p>
    <w:p w14:paraId="7E07772C" w14:textId="77777777" w:rsidR="00B41874" w:rsidRPr="00F76A7D" w:rsidRDefault="00B41874" w:rsidP="00B41874">
      <w:pPr>
        <w:pStyle w:val="Normlnprvnodsazen"/>
        <w:numPr>
          <w:ilvl w:val="0"/>
          <w:numId w:val="7"/>
        </w:numPr>
        <w:rPr>
          <w:b/>
          <w:bCs/>
          <w:lang w:eastAsia="en-US"/>
        </w:rPr>
      </w:pPr>
      <w:r w:rsidRPr="00F76A7D">
        <w:rPr>
          <w:b/>
          <w:bCs/>
          <w:lang w:eastAsia="en-US"/>
        </w:rPr>
        <w:t xml:space="preserve">Velká měřítka </w:t>
      </w:r>
      <w:r w:rsidRPr="00F76A7D">
        <w:rPr>
          <w:b/>
          <w:bCs/>
          <w:lang w:val="en-US" w:eastAsia="en-US"/>
        </w:rPr>
        <w:t>(</w:t>
      </w:r>
      <w:proofErr w:type="gramStart"/>
      <w:r w:rsidRPr="00F76A7D">
        <w:rPr>
          <w:b/>
          <w:bCs/>
          <w:lang w:val="en-US" w:eastAsia="en-US"/>
        </w:rPr>
        <w:t>1 :</w:t>
      </w:r>
      <w:proofErr w:type="gramEnd"/>
      <w:r w:rsidRPr="00F76A7D">
        <w:rPr>
          <w:b/>
          <w:bCs/>
          <w:lang w:val="en-US" w:eastAsia="en-US"/>
        </w:rPr>
        <w:t xml:space="preserve"> 1 – 1 : 5 000)</w:t>
      </w:r>
      <w:r w:rsidRPr="00F76A7D">
        <w:rPr>
          <w:b/>
          <w:bCs/>
          <w:lang w:eastAsia="en-US"/>
        </w:rPr>
        <w:t>:</w:t>
      </w:r>
    </w:p>
    <w:p w14:paraId="7F73C685" w14:textId="306B643F" w:rsidR="00B41874" w:rsidRPr="0080777D" w:rsidRDefault="00B41874" w:rsidP="00B41874">
      <w:pPr>
        <w:pStyle w:val="Normlnprvnodsazen"/>
        <w:numPr>
          <w:ilvl w:val="1"/>
          <w:numId w:val="7"/>
        </w:numPr>
        <w:rPr>
          <w:lang w:eastAsia="en-US"/>
        </w:rPr>
      </w:pPr>
      <w:r w:rsidRPr="0080777D">
        <w:rPr>
          <w:b/>
          <w:bCs/>
          <w:lang w:eastAsia="en-US"/>
        </w:rPr>
        <w:t>Měřítko pořízení</w:t>
      </w:r>
      <w:r>
        <w:rPr>
          <w:lang w:eastAsia="en-US"/>
        </w:rPr>
        <w:t xml:space="preserve"> – Největší</w:t>
      </w:r>
      <w:r>
        <w:t xml:space="preserve"> </w:t>
      </w:r>
      <w:r w:rsidR="001D37CB">
        <w:t>měřítko,</w:t>
      </w:r>
      <w:r>
        <w:t xml:space="preserve"> v jakém jsou tyto zdroje poskytovány je 1:5</w:t>
      </w:r>
      <w:r>
        <w:rPr>
          <w:lang w:val="en-US"/>
        </w:rPr>
        <w:t xml:space="preserve">000. Pro </w:t>
      </w:r>
      <w:r>
        <w:t xml:space="preserve">větší měřítka následně chybí informace a </w:t>
      </w:r>
      <w:r>
        <w:rPr>
          <w:lang w:val="en-US"/>
        </w:rPr>
        <w:t xml:space="preserve">jak je </w:t>
      </w:r>
      <w:proofErr w:type="spellStart"/>
      <w:r>
        <w:rPr>
          <w:lang w:val="en-US"/>
        </w:rPr>
        <w:t>patrn</w:t>
      </w:r>
      <w:proofErr w:type="spellEnd"/>
      <w:r>
        <w:t>é z </w:t>
      </w:r>
      <w:proofErr w:type="spellStart"/>
      <w:r w:rsidRPr="0080777D">
        <w:rPr>
          <w:highlight w:val="yellow"/>
        </w:rPr>
        <w:t>Obr.X</w:t>
      </w:r>
      <w:proofErr w:type="spellEnd"/>
      <w:r>
        <w:t xml:space="preserve"> dosažení větších měřítek i v případě 2D map z toho důvodu vede ke ztrátě kvality vizualizace. </w:t>
      </w:r>
    </w:p>
    <w:p w14:paraId="1793E01E" w14:textId="77777777" w:rsidR="00B41874" w:rsidRDefault="00B41874" w:rsidP="00B41874">
      <w:pPr>
        <w:pStyle w:val="Normlnprvnodsazen"/>
        <w:numPr>
          <w:ilvl w:val="1"/>
          <w:numId w:val="7"/>
        </w:numPr>
        <w:rPr>
          <w:lang w:eastAsia="en-US"/>
        </w:rPr>
      </w:pPr>
      <w:r w:rsidRPr="00B41874">
        <w:rPr>
          <w:b/>
          <w:bCs/>
          <w:lang w:eastAsia="en-US"/>
        </w:rPr>
        <w:t>Technická omezení</w:t>
      </w:r>
      <w:r>
        <w:rPr>
          <w:lang w:eastAsia="en-US"/>
        </w:rPr>
        <w:t xml:space="preserve"> – Při práci s </w:t>
      </w:r>
      <w:proofErr w:type="spellStart"/>
      <w:r>
        <w:rPr>
          <w:lang w:eastAsia="en-US"/>
        </w:rPr>
        <w:t>neinstancovanými</w:t>
      </w:r>
      <w:proofErr w:type="spellEnd"/>
      <w:r>
        <w:rPr>
          <w:lang w:eastAsia="en-US"/>
        </w:rPr>
        <w:t xml:space="preserve"> daty, je pro zobrazení ve velkých měřítkách je vyžadováno vysoké podrobnosti, což v 3D virtuálním prostředí znamená podrobný </w:t>
      </w:r>
      <w:proofErr w:type="spellStart"/>
      <w:r>
        <w:rPr>
          <w:lang w:eastAsia="en-US"/>
        </w:rPr>
        <w:t>mesh</w:t>
      </w:r>
      <w:proofErr w:type="spellEnd"/>
      <w:r>
        <w:rPr>
          <w:lang w:eastAsia="en-US"/>
        </w:rPr>
        <w:t xml:space="preserve"> a detailní textury. Míra podrobnosti je však rázně omezena hranicemi možností technologií umožňující VR </w:t>
      </w:r>
      <w:r w:rsidRPr="00B41874">
        <w:rPr>
          <w:highlight w:val="yellow"/>
          <w:lang w:eastAsia="en-US"/>
        </w:rPr>
        <w:t xml:space="preserve">viz kap </w:t>
      </w:r>
      <w:r w:rsidRPr="00B41874">
        <w:rPr>
          <w:highlight w:val="yellow"/>
          <w:lang w:val="en-US" w:eastAsia="en-US"/>
        </w:rPr>
        <w:t>(V</w:t>
      </w:r>
      <w:proofErr w:type="spellStart"/>
      <w:r w:rsidRPr="00B41874">
        <w:rPr>
          <w:highlight w:val="yellow"/>
          <w:lang w:eastAsia="en-US"/>
        </w:rPr>
        <w:t>ýkon</w:t>
      </w:r>
      <w:proofErr w:type="spellEnd"/>
      <w:r w:rsidRPr="00B41874">
        <w:rPr>
          <w:highlight w:val="yellow"/>
          <w:lang w:val="en-US" w:eastAsia="en-US"/>
        </w:rPr>
        <w:t>)</w:t>
      </w:r>
      <w:r w:rsidRPr="00B41874">
        <w:rPr>
          <w:highlight w:val="yellow"/>
          <w:lang w:eastAsia="en-US"/>
        </w:rPr>
        <w:t>.</w:t>
      </w:r>
    </w:p>
    <w:p w14:paraId="0B351979" w14:textId="6DEBB20F" w:rsidR="00B41874" w:rsidRPr="00F76A7D" w:rsidRDefault="00B41874" w:rsidP="00B41874">
      <w:pPr>
        <w:pStyle w:val="Normlnprvnodsazen"/>
        <w:numPr>
          <w:ilvl w:val="1"/>
          <w:numId w:val="7"/>
        </w:numPr>
        <w:rPr>
          <w:b/>
          <w:bCs/>
          <w:lang w:eastAsia="en-US"/>
        </w:rPr>
      </w:pPr>
      <w:r w:rsidRPr="00B41874">
        <w:rPr>
          <w:b/>
          <w:bCs/>
          <w:lang w:eastAsia="en-US"/>
        </w:rPr>
        <w:t>Práce s</w:t>
      </w:r>
      <w:r>
        <w:rPr>
          <w:b/>
          <w:bCs/>
          <w:lang w:eastAsia="en-US"/>
        </w:rPr>
        <w:t> </w:t>
      </w:r>
      <w:r w:rsidRPr="00B41874">
        <w:rPr>
          <w:b/>
          <w:bCs/>
          <w:lang w:eastAsia="en-US"/>
        </w:rPr>
        <w:t>LOR</w:t>
      </w:r>
      <w:r>
        <w:rPr>
          <w:b/>
          <w:bCs/>
          <w:lang w:eastAsia="en-US"/>
        </w:rPr>
        <w:t xml:space="preserve"> </w:t>
      </w:r>
      <w:r>
        <w:rPr>
          <w:b/>
          <w:bCs/>
          <w:lang w:val="en-US" w:eastAsia="en-US"/>
        </w:rPr>
        <w:t xml:space="preserve">– </w:t>
      </w:r>
      <w:r>
        <w:rPr>
          <w:lang w:val="en-US" w:eastAsia="en-US"/>
        </w:rPr>
        <w:t xml:space="preserve">Za </w:t>
      </w:r>
      <w:r>
        <w:rPr>
          <w:lang w:eastAsia="en-US"/>
        </w:rPr>
        <w:t xml:space="preserve">účelem vyřešení </w:t>
      </w:r>
      <w:r w:rsidR="00F76A7D">
        <w:rPr>
          <w:lang w:eastAsia="en-US"/>
        </w:rPr>
        <w:t xml:space="preserve">výše zmíněných problémů je možná práce s nižším LOR. </w:t>
      </w:r>
    </w:p>
    <w:p w14:paraId="422CE765" w14:textId="5778DE07" w:rsidR="00F76A7D" w:rsidRPr="00DE0E0C" w:rsidRDefault="00F76A7D" w:rsidP="00DE0E0C">
      <w:pPr>
        <w:pStyle w:val="Normlnprvnodsazen"/>
        <w:numPr>
          <w:ilvl w:val="0"/>
          <w:numId w:val="7"/>
        </w:numPr>
        <w:rPr>
          <w:b/>
          <w:bCs/>
          <w:lang w:eastAsia="en-US"/>
        </w:rPr>
      </w:pPr>
      <w:r>
        <w:rPr>
          <w:b/>
          <w:bCs/>
          <w:lang w:eastAsia="en-US"/>
        </w:rPr>
        <w:t xml:space="preserve">Střední měřítka </w:t>
      </w:r>
      <w:r>
        <w:rPr>
          <w:b/>
          <w:bCs/>
          <w:lang w:val="en-US" w:eastAsia="en-US"/>
        </w:rPr>
        <w:t>(1:</w:t>
      </w:r>
      <w:r w:rsidR="00F66363">
        <w:rPr>
          <w:b/>
          <w:bCs/>
          <w:lang w:eastAsia="en-US"/>
        </w:rPr>
        <w:t>5000–1</w:t>
      </w:r>
      <w:r>
        <w:rPr>
          <w:b/>
          <w:bCs/>
          <w:lang w:eastAsia="en-US"/>
        </w:rPr>
        <w:t>: 1</w:t>
      </w:r>
      <w:r w:rsidR="0074531A">
        <w:rPr>
          <w:b/>
          <w:bCs/>
          <w:lang w:eastAsia="en-US"/>
        </w:rPr>
        <w:t xml:space="preserve"> 0</w:t>
      </w:r>
      <w:r>
        <w:rPr>
          <w:b/>
          <w:bCs/>
          <w:lang w:eastAsia="en-US"/>
        </w:rPr>
        <w:t>00 000):</w:t>
      </w:r>
    </w:p>
    <w:p w14:paraId="7F35AAD0" w14:textId="3A92E678" w:rsidR="00F76A7D" w:rsidRPr="00DE0E0C" w:rsidRDefault="00F76A7D" w:rsidP="00F76A7D">
      <w:pPr>
        <w:pStyle w:val="Normlnprvnodsazen"/>
        <w:numPr>
          <w:ilvl w:val="1"/>
          <w:numId w:val="7"/>
        </w:numPr>
        <w:rPr>
          <w:b/>
          <w:bCs/>
          <w:lang w:eastAsia="en-US"/>
        </w:rPr>
      </w:pPr>
      <w:r>
        <w:rPr>
          <w:b/>
          <w:bCs/>
          <w:lang w:eastAsia="en-US"/>
        </w:rPr>
        <w:t xml:space="preserve">Zobrazitelný obsah – </w:t>
      </w:r>
      <w:r>
        <w:rPr>
          <w:lang w:eastAsia="en-US"/>
        </w:rPr>
        <w:t xml:space="preserve">Ve virtuální realitě je klíčovým prvkem možnost zobrazit data ve 3 dimenzích. V případě topografických map třetí dimenze znamená nadmořskou výšku. Je tedy nutné vzít v potaz rozsah hodnot </w:t>
      </w:r>
      <w:r>
        <w:rPr>
          <w:lang w:eastAsia="en-US"/>
        </w:rPr>
        <w:lastRenderedPageBreak/>
        <w:t>nadmořské výšky zobrazovaných dat v daném měřítku, tak aby relativní rozdíl např. ve výšce terénu nebyl příliš malý</w:t>
      </w:r>
      <w:r w:rsidR="0074531A">
        <w:rPr>
          <w:lang w:eastAsia="en-US"/>
        </w:rPr>
        <w:t xml:space="preserve"> (možné řešení skrze různé hodnoty měřítka v různých osách – zvýraznění </w:t>
      </w:r>
      <w:proofErr w:type="spellStart"/>
      <w:r w:rsidR="0074531A">
        <w:rPr>
          <w:lang w:eastAsia="en-US"/>
        </w:rPr>
        <w:t>nadm</w:t>
      </w:r>
      <w:proofErr w:type="spellEnd"/>
      <w:r w:rsidR="0074531A">
        <w:rPr>
          <w:lang w:eastAsia="en-US"/>
        </w:rPr>
        <w:t>. výšky)</w:t>
      </w:r>
      <w:r>
        <w:rPr>
          <w:lang w:eastAsia="en-US"/>
        </w:rPr>
        <w:t>.</w:t>
      </w:r>
      <w:r w:rsidR="0074531A">
        <w:rPr>
          <w:lang w:eastAsia="en-US"/>
        </w:rPr>
        <w:t xml:space="preserve"> </w:t>
      </w:r>
    </w:p>
    <w:p w14:paraId="0F1F4F23" w14:textId="6D5CF47D" w:rsidR="00DE0E0C" w:rsidRPr="00DE0E0C" w:rsidRDefault="00DE0E0C" w:rsidP="00DE0E0C">
      <w:pPr>
        <w:pStyle w:val="Normlnprvnodsazen"/>
        <w:numPr>
          <w:ilvl w:val="0"/>
          <w:numId w:val="7"/>
        </w:numPr>
        <w:rPr>
          <w:b/>
          <w:bCs/>
          <w:lang w:eastAsia="en-US"/>
        </w:rPr>
      </w:pPr>
      <w:r>
        <w:rPr>
          <w:b/>
          <w:bCs/>
          <w:lang w:eastAsia="en-US"/>
        </w:rPr>
        <w:t xml:space="preserve">Malá měřítka </w:t>
      </w:r>
      <w:r>
        <w:rPr>
          <w:b/>
          <w:bCs/>
          <w:lang w:val="en-US" w:eastAsia="en-US"/>
        </w:rPr>
        <w:t>(</w:t>
      </w:r>
      <w:proofErr w:type="gramStart"/>
      <w:r>
        <w:rPr>
          <w:b/>
          <w:bCs/>
          <w:lang w:val="en-US" w:eastAsia="en-US"/>
        </w:rPr>
        <w:t>1</w:t>
      </w:r>
      <w:r w:rsidR="00D47513">
        <w:rPr>
          <w:b/>
          <w:bCs/>
          <w:lang w:val="en-US" w:eastAsia="en-US"/>
        </w:rPr>
        <w:t xml:space="preserve"> :</w:t>
      </w:r>
      <w:proofErr w:type="gramEnd"/>
      <w:r>
        <w:rPr>
          <w:b/>
          <w:bCs/>
          <w:lang w:val="en-US" w:eastAsia="en-US"/>
        </w:rPr>
        <w:t xml:space="preserve"> </w:t>
      </w:r>
      <w:r w:rsidR="00D47513">
        <w:rPr>
          <w:b/>
          <w:bCs/>
          <w:lang w:val="en-US" w:eastAsia="en-US"/>
        </w:rPr>
        <w:t xml:space="preserve">1 </w:t>
      </w:r>
      <w:r>
        <w:rPr>
          <w:b/>
          <w:bCs/>
          <w:lang w:val="en-US" w:eastAsia="en-US"/>
        </w:rPr>
        <w:t xml:space="preserve">000 000 </w:t>
      </w:r>
      <w:r w:rsidR="00D47513">
        <w:rPr>
          <w:b/>
          <w:bCs/>
          <w:lang w:val="en-US" w:eastAsia="en-US"/>
        </w:rPr>
        <w:t>–</w:t>
      </w:r>
      <w:r w:rsidR="001D37CB">
        <w:rPr>
          <w:b/>
          <w:bCs/>
          <w:lang w:val="en-US" w:eastAsia="en-US"/>
        </w:rPr>
        <w:t xml:space="preserve"> </w:t>
      </w:r>
      <w:r>
        <w:rPr>
          <w:b/>
          <w:bCs/>
          <w:lang w:eastAsia="en-US"/>
        </w:rPr>
        <w:t>1</w:t>
      </w:r>
      <w:r w:rsidR="00D47513">
        <w:rPr>
          <w:b/>
          <w:bCs/>
          <w:lang w:eastAsia="en-US"/>
        </w:rPr>
        <w:t>: 1</w:t>
      </w:r>
      <w:r>
        <w:rPr>
          <w:b/>
          <w:bCs/>
          <w:lang w:val="en-US" w:eastAsia="en-US"/>
        </w:rPr>
        <w:t>00 000 000):</w:t>
      </w:r>
    </w:p>
    <w:p w14:paraId="5A988562" w14:textId="1573B198" w:rsidR="00D83A28" w:rsidRPr="00D83A28" w:rsidRDefault="00DE0E0C" w:rsidP="00D83A28">
      <w:pPr>
        <w:pStyle w:val="Normlnprvnodsazen"/>
        <w:numPr>
          <w:ilvl w:val="1"/>
          <w:numId w:val="7"/>
        </w:numPr>
        <w:rPr>
          <w:b/>
          <w:bCs/>
          <w:lang w:eastAsia="en-US"/>
        </w:rPr>
      </w:pPr>
      <w:proofErr w:type="spellStart"/>
      <w:r>
        <w:rPr>
          <w:b/>
          <w:bCs/>
          <w:lang w:val="en-US" w:eastAsia="en-US"/>
        </w:rPr>
        <w:t>Zobraziteln</w:t>
      </w:r>
      <w:proofErr w:type="spellEnd"/>
      <w:r>
        <w:rPr>
          <w:b/>
          <w:bCs/>
          <w:lang w:eastAsia="en-US"/>
        </w:rPr>
        <w:t>ý</w:t>
      </w:r>
      <w:r w:rsidR="00D83A28">
        <w:rPr>
          <w:b/>
          <w:bCs/>
          <w:lang w:eastAsia="en-US"/>
        </w:rPr>
        <w:t xml:space="preserve"> </w:t>
      </w:r>
      <w:r>
        <w:rPr>
          <w:b/>
          <w:bCs/>
          <w:lang w:eastAsia="en-US"/>
        </w:rPr>
        <w:t xml:space="preserve">obsah – </w:t>
      </w:r>
      <w:r>
        <w:rPr>
          <w:lang w:eastAsia="en-US"/>
        </w:rPr>
        <w:t xml:space="preserve">V těchto měřítcích přetrvává problém malých relativních hodnot nadmořské výšky. V případě vizualizace celého světa se pak jedná o virtuální glóby, kdy nadmořská výška je vůči velikosti země mizivá. </w:t>
      </w:r>
      <w:r w:rsidR="00D83A28">
        <w:rPr>
          <w:lang w:eastAsia="en-US"/>
        </w:rPr>
        <w:t>Řešení je tedy obdobné jako využívají reálné glóby se zvýrazněným reliéfem.</w:t>
      </w:r>
    </w:p>
    <w:p w14:paraId="5ED4355D" w14:textId="1802EE9A" w:rsidR="00D83A28" w:rsidRDefault="00D83A28" w:rsidP="00D83A28">
      <w:pPr>
        <w:pStyle w:val="Malnadpis"/>
      </w:pPr>
      <w:r>
        <w:t>Tematické mapy</w:t>
      </w:r>
    </w:p>
    <w:p w14:paraId="5E0AB9FF" w14:textId="2FE1F3C8" w:rsidR="00D83A28" w:rsidRPr="00F66363" w:rsidRDefault="00D83A28" w:rsidP="00D83A28">
      <w:pPr>
        <w:rPr>
          <w:lang w:val="en-US"/>
        </w:rPr>
      </w:pPr>
      <w:r>
        <w:t xml:space="preserve">Tematické mapy umožňují mnohem větší volnost ve volbě měřítka na rozdíl od topografických. Tematická data jsou zpravidla dostupná napříč. měřítky v různých seskupení (budovy, admin. Jednotky, státy, kontinenty atd.). V případě tematických map je využití </w:t>
      </w:r>
      <w:proofErr w:type="gramStart"/>
      <w:r>
        <w:t>3tí</w:t>
      </w:r>
      <w:proofErr w:type="gramEnd"/>
      <w:r>
        <w:t xml:space="preserve"> dimenze na autorovi vizualizace, jelikož je možné pomocí 3. dimenze zobrazovat libovolné charakteristiky. </w:t>
      </w:r>
      <w:r w:rsidR="00F66363" w:rsidRPr="00F66363">
        <w:rPr>
          <w:highlight w:val="yellow"/>
          <w:lang w:val="en-US"/>
        </w:rPr>
        <w:t xml:space="preserve"># </w:t>
      </w:r>
      <w:proofErr w:type="spellStart"/>
      <w:r w:rsidR="00F66363" w:rsidRPr="00F66363">
        <w:rPr>
          <w:highlight w:val="yellow"/>
          <w:lang w:val="en-US"/>
        </w:rPr>
        <w:t>todo</w:t>
      </w:r>
      <w:proofErr w:type="spellEnd"/>
      <w:r w:rsidR="00F66363" w:rsidRPr="00F66363">
        <w:rPr>
          <w:highlight w:val="yellow"/>
          <w:lang w:val="en-US"/>
        </w:rPr>
        <w:t xml:space="preserve"> – not finished</w:t>
      </w:r>
    </w:p>
    <w:p w14:paraId="502C9CEC" w14:textId="77777777" w:rsidR="00B41874" w:rsidRDefault="00B41874" w:rsidP="00B41874">
      <w:pPr>
        <w:pStyle w:val="Normlnprvnodsazen"/>
        <w:rPr>
          <w:lang w:eastAsia="en-US"/>
        </w:rPr>
      </w:pPr>
    </w:p>
    <w:p w14:paraId="5A8CE5D2" w14:textId="77777777" w:rsidR="00B41874" w:rsidRDefault="00B41874" w:rsidP="00B41874">
      <w:pPr>
        <w:pStyle w:val="Normlnprvnodsazen"/>
        <w:keepNext/>
        <w:ind w:firstLine="0"/>
      </w:pPr>
      <w:r>
        <w:rPr>
          <w:noProof/>
        </w:rPr>
        <w:drawing>
          <wp:inline distT="0" distB="0" distL="0" distR="0" wp14:anchorId="07A37BC8" wp14:editId="25D06F4A">
            <wp:extent cx="5579745" cy="4162425"/>
            <wp:effectExtent l="0" t="0" r="1905" b="9525"/>
            <wp:docPr id="17875435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543589" name="Picture 1787543589"/>
                    <pic:cNvPicPr/>
                  </pic:nvPicPr>
                  <pic:blipFill>
                    <a:blip r:embed="rId33">
                      <a:extLst>
                        <a:ext uri="{28A0092B-C50C-407E-A947-70E740481C1C}">
                          <a14:useLocalDpi xmlns:a14="http://schemas.microsoft.com/office/drawing/2010/main" val="0"/>
                        </a:ext>
                      </a:extLst>
                    </a:blip>
                    <a:stretch>
                      <a:fillRect/>
                    </a:stretch>
                  </pic:blipFill>
                  <pic:spPr>
                    <a:xfrm>
                      <a:off x="0" y="0"/>
                      <a:ext cx="5579745" cy="4162425"/>
                    </a:xfrm>
                    <a:prstGeom prst="rect">
                      <a:avLst/>
                    </a:prstGeom>
                  </pic:spPr>
                </pic:pic>
              </a:graphicData>
            </a:graphic>
          </wp:inline>
        </w:drawing>
      </w:r>
    </w:p>
    <w:p w14:paraId="697F4B12" w14:textId="70903BE9" w:rsidR="00B41874" w:rsidRDefault="00B41874" w:rsidP="001D37CB">
      <w:pPr>
        <w:pStyle w:val="Caption"/>
      </w:pPr>
      <w:r>
        <w:t xml:space="preserve">Obr. </w:t>
      </w:r>
      <w:r>
        <w:fldChar w:fldCharType="begin"/>
      </w:r>
      <w:r>
        <w:instrText xml:space="preserve"> SEQ Obr. \* ARABIC </w:instrText>
      </w:r>
      <w:r>
        <w:fldChar w:fldCharType="separate"/>
      </w:r>
      <w:r w:rsidR="00894A03">
        <w:rPr>
          <w:noProof/>
        </w:rPr>
        <w:t>13</w:t>
      </w:r>
      <w:r>
        <w:fldChar w:fldCharType="end"/>
      </w:r>
      <w:r>
        <w:t xml:space="preserve"> Porovnání měřítek map ve webovém prostředí ve 2D prostředí a 3D prostředí. </w:t>
      </w:r>
      <w:r w:rsidRPr="00746A41">
        <w:rPr>
          <w:highlight w:val="yellow"/>
        </w:rPr>
        <w:t>zdroj: CUZK #todo citovat</w:t>
      </w:r>
      <w:r>
        <w:t xml:space="preserve">, </w:t>
      </w:r>
      <w:proofErr w:type="spellStart"/>
      <w:r>
        <w:t>google</w:t>
      </w:r>
      <w:proofErr w:type="spellEnd"/>
      <w:r>
        <w:t xml:space="preserve"> </w:t>
      </w:r>
      <w:proofErr w:type="spellStart"/>
      <w:r>
        <w:t>earth</w:t>
      </w:r>
      <w:proofErr w:type="spellEnd"/>
      <w:r>
        <w:t xml:space="preserve"> – vlastní úprava</w:t>
      </w:r>
      <w:r w:rsidR="001C20B3">
        <w:t>. Zmenšeno – měřítka odpovídají zobrazení v rámci internetového prohlížeče namísto velikosti obrázku v textu</w:t>
      </w:r>
      <w:r>
        <w:t>.</w:t>
      </w:r>
    </w:p>
    <w:p w14:paraId="4674482E" w14:textId="623BA25C" w:rsidR="00AB45B4" w:rsidRDefault="00AB45B4" w:rsidP="00331DCE">
      <w:pPr>
        <w:pStyle w:val="Normlnprvnodsazen"/>
      </w:pPr>
      <w:r w:rsidRPr="001F6849">
        <w:t xml:space="preserve">Jako důležitou problematiku zmiňuje </w:t>
      </w:r>
      <w:r w:rsidRPr="001F6849">
        <w:fldChar w:fldCharType="begin"/>
      </w:r>
      <w:r w:rsidR="009116B7">
        <w:instrText xml:space="preserve"> ADDIN ZOTERO_ITEM CSL_CITATION {"citationID":"pyYXfhhk","properties":{"formattedCitation":"(Coltekin et al. 2020)","plainCitation":"(Coltekin et al. 2020)","noteIndex":0},"citationItems":[{"id":"ScMclNLs/qZaCYDo3","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w:t>
      </w:r>
      <w:r w:rsidR="00A32AF4" w:rsidRPr="001F6849">
        <w:t xml:space="preserve">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w:t>
      </w:r>
      <w:r w:rsidR="00A32AF4" w:rsidRPr="001F6849">
        <w:lastRenderedPageBreak/>
        <w:t>problematice je nutné využívat LOD a LOR přístupy</w:t>
      </w:r>
      <w:r w:rsidR="000B14FA" w:rsidRPr="001F6849">
        <w:t xml:space="preserve"> </w:t>
      </w:r>
      <w:r w:rsidR="00A32AF4" w:rsidRPr="001F6849">
        <w:fldChar w:fldCharType="begin"/>
      </w:r>
      <w:r w:rsidR="009116B7">
        <w:instrText xml:space="preserve"> ADDIN ZOTERO_ITEM CSL_CITATION {"citationID":"cz6cyLsT","properties":{"formattedCitation":"(Coltekin et al. 2020)","plainCitation":"(Coltekin et al. 2020)","noteIndex":0},"citationItems":[{"id":"ScMclNLs/qZaCYDo3","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Coltekin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4"/>
                    <a:stretch>
                      <a:fillRect/>
                    </a:stretch>
                  </pic:blipFill>
                  <pic:spPr>
                    <a:xfrm>
                      <a:off x="0" y="0"/>
                      <a:ext cx="5579745" cy="3993515"/>
                    </a:xfrm>
                    <a:prstGeom prst="rect">
                      <a:avLst/>
                    </a:prstGeom>
                  </pic:spPr>
                </pic:pic>
              </a:graphicData>
            </a:graphic>
          </wp:inline>
        </w:drawing>
      </w:r>
    </w:p>
    <w:p w14:paraId="00AB9F73" w14:textId="6C884158" w:rsidR="00B2682C" w:rsidRPr="001F6849" w:rsidRDefault="00B2682C" w:rsidP="00B2682C">
      <w:pPr>
        <w:pStyle w:val="Caption"/>
      </w:pPr>
      <w:r>
        <w:t xml:space="preserve">Obr. </w:t>
      </w:r>
      <w:r>
        <w:fldChar w:fldCharType="begin"/>
      </w:r>
      <w:r>
        <w:instrText xml:space="preserve"> SEQ Obr. \* ARABIC </w:instrText>
      </w:r>
      <w:r>
        <w:fldChar w:fldCharType="separate"/>
      </w:r>
      <w:r w:rsidR="00894A03">
        <w:rPr>
          <w:noProof/>
        </w:rPr>
        <w:t>14</w:t>
      </w:r>
      <w:r>
        <w:fldChar w:fldCharType="end"/>
      </w:r>
      <w:r>
        <w:t xml:space="preserve"> </w:t>
      </w:r>
      <w:r w:rsidR="00B71937">
        <w:t xml:space="preserve">Klasifikace </w:t>
      </w:r>
      <w:proofErr w:type="gramStart"/>
      <w:r w:rsidR="00B71937">
        <w:t>3D</w:t>
      </w:r>
      <w:proofErr w:type="gramEnd"/>
      <w:r w:rsidR="00B71937">
        <w:t xml:space="preserve"> vizualizací, na </w:t>
      </w:r>
      <w:r w:rsidR="00B36706">
        <w:t>základě</w:t>
      </w:r>
      <w:r w:rsidR="00B71937">
        <w:t xml:space="preserve"> LOR a míry imerze</w:t>
      </w:r>
      <w:r>
        <w:t>.</w:t>
      </w:r>
      <w:r w:rsidR="00B71937">
        <w:t xml:space="preserve"> Zdroj:</w:t>
      </w:r>
      <w:r>
        <w:t xml:space="preserve"> </w:t>
      </w:r>
      <w:r w:rsidR="00B71937">
        <w:fldChar w:fldCharType="begin"/>
      </w:r>
      <w:r w:rsidR="00792292">
        <w:instrText xml:space="preserve"> ADDIN ZOTERO_ITEM CSL_CITATION {"citationID":"qpEChG6C","properties":{"formattedCitation":"(\\uc0\\u199{}\\uc0\\u246{}ltekin, Lokka, Zahner 2016)","plainCitation":"(Çöltekin, Lokka, Zahner 2016)","noteIndex":0},"citationItems":[{"id":1042,"uris":["http://zotero.org/groups/4599106/items/36WEN6A4"],"itemData":{"id":1042,"type":"article-journal","abstract":"Whether and when should we show data in 3D is an on-going debate in communities conducting visualization research. A strong opposition exists in the information visualization (Infovis) community, and seemingly unnecessary/unwarranted use of 3D, e.g., in plots, bar or pie charts, is heavily criticized. The scientific visualization (Scivis) community, on the other hand, is more supportive of the use of 3D as it allows ‘seeing’ invisible phenomena, or designing and printing things that are used in e.g., surgeries, educational settings etc. Geographic visualization (Geovis) stands between the Infovis and Scivis communities. In geographic information science, most visuo-spatial analyses have been sufficiently conducted in 2D or 2.5D, including analyses related to terrain and much of the urban phenomena. On the other hand, there has always been a strong interest in 3D, with similar motivations as in Scivis community. Among many types of 3D visualizations, a popular one that is exploited both for visual analysis and visualization is the highly realistic (geo)virtual environments. Such environments may be engaging and memorable for the viewers because they offer highly immersive experiences. However, it is not yet well-established if we should opt to show the data in 3D; and if yes, a) what type of 3D we should use, b) for what task types, and c) for whom. In this paper, we identify some of the central arguments for and against the use of 3D visualizations around these three considerations in a concise interdisciplinary literature review.","container-title":"ISPRS - International Archives of the Photogrammetry, Remote Sensing and Spatial Information Sciences","DOI":"10.5194/isprsarchives-XLI-B2-387-2016","ISSN":"2194-9034","journalAbbreviation":"Int. Arch. Photogramm. Remote Sens. Spatial Inf. Sci.","language":"en","page":"387-392","source":"DOI.org (Crossref)","title":"ON THE USABILITY AND USEFULNESS OF 3D (GEO)VISUALIZATIONS","volume":"XLI-B2","author":[{"family":"Çöltekin","given":"A."},{"family":"Lokka","given":"I."},{"family":"Zahner","given":"M."}],"issued":{"date-parts":[["2016",6,8]]},"citation-key":"coltekinUSABILITYUSEFULNESS3D2016"}}],"schema":"https://github.com/citation-style-language/schema/raw/master/csl-citation.json"} </w:instrText>
      </w:r>
      <w:r w:rsidR="00B71937">
        <w:fldChar w:fldCharType="separate"/>
      </w:r>
      <w:r w:rsidR="00B71937" w:rsidRPr="00B71937">
        <w:rPr>
          <w:rFonts w:cs="Times New Roman"/>
          <w:szCs w:val="24"/>
        </w:rPr>
        <w:t>(Çöltekin, Lokka, Zahner 2016)</w:t>
      </w:r>
      <w:r w:rsidR="00B71937">
        <w:fldChar w:fldCharType="end"/>
      </w:r>
    </w:p>
    <w:p w14:paraId="3E7A8760" w14:textId="19E23514" w:rsidR="00054069" w:rsidRDefault="000B14FA" w:rsidP="004A11B2">
      <w:pPr>
        <w:pStyle w:val="Normlnprvnodsazen"/>
      </w:pPr>
      <w:r w:rsidRPr="001D37CB">
        <w:rPr>
          <w:highlight w:val="yellow"/>
        </w:rPr>
        <w:t xml:space="preserve">Další z problematik je pak tvorba virtuálního obsahu. Vytvoření obsahu s vysokým LOD a LOR zahrnuje řadu komplexních operací </w:t>
      </w:r>
      <w:r w:rsidRPr="001D37CB">
        <w:rPr>
          <w:highlight w:val="yellow"/>
        </w:rPr>
        <w:fldChar w:fldCharType="begin"/>
      </w:r>
      <w:r w:rsidR="009116B7">
        <w:rPr>
          <w:highlight w:val="yellow"/>
        </w:rPr>
        <w:instrText xml:space="preserve"> ADDIN ZOTERO_ITEM CSL_CITATION {"citationID":"Qk91xJhn","properties":{"formattedCitation":"(Coltekin et al. 2020)","plainCitation":"(Coltekin et al. 2020)","noteIndex":0},"citationItems":[{"id":"ScMclNLs/qZaCYDo3","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D37CB">
        <w:rPr>
          <w:highlight w:val="yellow"/>
        </w:rPr>
        <w:fldChar w:fldCharType="separate"/>
      </w:r>
      <w:r w:rsidR="00C05E88" w:rsidRPr="001D37CB">
        <w:rPr>
          <w:highlight w:val="yellow"/>
        </w:rPr>
        <w:t>(Coltekin et al. 2020)</w:t>
      </w:r>
      <w:r w:rsidRPr="001D37CB">
        <w:rPr>
          <w:highlight w:val="yellow"/>
        </w:rPr>
        <w:fldChar w:fldCharType="end"/>
      </w:r>
      <w:r w:rsidRPr="001D37CB">
        <w:rPr>
          <w:highlight w:val="yellow"/>
        </w:rPr>
        <w:t>. Za hlavní úskalí se považuje kombinace množství vstupních dat (</w:t>
      </w:r>
      <w:proofErr w:type="spellStart"/>
      <w:r w:rsidRPr="001D37CB">
        <w:rPr>
          <w:highlight w:val="yellow"/>
        </w:rPr>
        <w:t>LiDAR</w:t>
      </w:r>
      <w:proofErr w:type="spellEnd"/>
      <w:r w:rsidRPr="001D37CB">
        <w:rPr>
          <w:highlight w:val="yellow"/>
        </w:rPr>
        <w:t xml:space="preserve">, tomografie, </w:t>
      </w:r>
      <w:proofErr w:type="spellStart"/>
      <w:r w:rsidRPr="001D37CB">
        <w:rPr>
          <w:highlight w:val="yellow"/>
        </w:rPr>
        <w:t>sterofotogrametrie</w:t>
      </w:r>
      <w:proofErr w:type="spellEnd"/>
      <w:r w:rsidRPr="001D37CB">
        <w:rPr>
          <w:highlight w:val="yellow"/>
        </w:rPr>
        <w:t xml:space="preserve"> aj.), manuální práce při samotném modelování jako např.: segmentace textur od povrchů, tvorba topologicky správný</w:t>
      </w:r>
      <w:r w:rsidR="00054069" w:rsidRPr="001D37CB">
        <w:rPr>
          <w:highlight w:val="yellow"/>
        </w:rPr>
        <w:t xml:space="preserve"> povrchů, fyzikální simulace aj. Z hlediska této práce je klíčový výběr vstupních dat uskutečnit tak, aby potřeba výše zmíněných kroků byla </w:t>
      </w:r>
      <w:r w:rsidR="00253E9C" w:rsidRPr="001D37CB">
        <w:rPr>
          <w:highlight w:val="yellow"/>
        </w:rPr>
        <w:t>minimalizována,</w:t>
      </w:r>
      <w:r w:rsidR="004A11B2" w:rsidRPr="001D37CB">
        <w:rPr>
          <w:highlight w:val="yellow"/>
        </w:rPr>
        <w:t xml:space="preserve"> popř. ošetřena již existujícími řešeními.</w:t>
      </w:r>
      <w:r w:rsidR="004A11B2" w:rsidRPr="001F6849">
        <w:t xml:space="preserve"> </w:t>
      </w:r>
    </w:p>
    <w:p w14:paraId="24820803" w14:textId="3F54E222" w:rsidR="008D5F3F" w:rsidRPr="008D5F3F" w:rsidRDefault="008D5F3F" w:rsidP="008D5F3F">
      <w:pPr>
        <w:pStyle w:val="Normlnprvnodsazen"/>
        <w:ind w:firstLine="0"/>
      </w:pPr>
      <w:r w:rsidRPr="008D5F3F">
        <w:rPr>
          <w:highlight w:val="yellow"/>
          <w:lang w:val="en-US"/>
        </w:rPr>
        <w:t xml:space="preserve">#TODO – </w:t>
      </w:r>
      <w:proofErr w:type="spellStart"/>
      <w:r w:rsidRPr="008D5F3F">
        <w:rPr>
          <w:highlight w:val="yellow"/>
          <w:lang w:val="en-US"/>
        </w:rPr>
        <w:t>zopakovat</w:t>
      </w:r>
      <w:proofErr w:type="spellEnd"/>
      <w:r w:rsidRPr="008D5F3F">
        <w:rPr>
          <w:highlight w:val="yellow"/>
          <w:lang w:val="en-US"/>
        </w:rPr>
        <w:t xml:space="preserve"> argument </w:t>
      </w:r>
      <w:proofErr w:type="spellStart"/>
      <w:r w:rsidRPr="008D5F3F">
        <w:rPr>
          <w:highlight w:val="yellow"/>
          <w:lang w:val="en-US"/>
        </w:rPr>
        <w:t>dynamick</w:t>
      </w:r>
      <w:r w:rsidRPr="008D5F3F">
        <w:rPr>
          <w:highlight w:val="yellow"/>
        </w:rPr>
        <w:t>ých</w:t>
      </w:r>
      <w:proofErr w:type="spellEnd"/>
      <w:r w:rsidRPr="008D5F3F">
        <w:rPr>
          <w:highlight w:val="yellow"/>
        </w:rPr>
        <w:t xml:space="preserve"> (</w:t>
      </w:r>
      <w:proofErr w:type="spellStart"/>
      <w:r w:rsidRPr="008D5F3F">
        <w:rPr>
          <w:highlight w:val="yellow"/>
        </w:rPr>
        <w:t>instancovaných</w:t>
      </w:r>
      <w:proofErr w:type="spellEnd"/>
      <w:r w:rsidRPr="008D5F3F">
        <w:rPr>
          <w:highlight w:val="yellow"/>
        </w:rPr>
        <w:t>) x statických dat.</w:t>
      </w:r>
      <w:r>
        <w:t xml:space="preserve"> </w:t>
      </w:r>
    </w:p>
    <w:p w14:paraId="3F9CCEDF" w14:textId="064F2C8B" w:rsidR="00D727F5" w:rsidRDefault="00253E9C" w:rsidP="00253E9C">
      <w:pPr>
        <w:pStyle w:val="Heading3"/>
      </w:pPr>
      <w:r>
        <w:t>Datové modely a formáty</w:t>
      </w:r>
    </w:p>
    <w:p w14:paraId="3F63D5BF" w14:textId="0F7D81CB" w:rsidR="006C458C" w:rsidRDefault="004B36EC" w:rsidP="001D37CB">
      <w:r>
        <w:t xml:space="preserve">Pokud má virtuální realita zobrazovat realitu </w:t>
      </w:r>
      <w:r w:rsidR="001309C1">
        <w:t>skutečnou,</w:t>
      </w:r>
      <w:r>
        <w:t xml:space="preserve"> a to v různých úrovních abstrakce, je pravidlem, že data </w:t>
      </w:r>
      <w:proofErr w:type="gramStart"/>
      <w:r>
        <w:t>3D</w:t>
      </w:r>
      <w:proofErr w:type="gramEnd"/>
      <w:r>
        <w:t xml:space="preserve">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w:t>
      </w:r>
      <w:r>
        <w:t>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w:t>
      </w:r>
      <w:proofErr w:type="gramStart"/>
      <w:r w:rsidR="00153841">
        <w:t>3D</w:t>
      </w:r>
      <w:proofErr w:type="gramEnd"/>
      <w:r w:rsidR="00153841">
        <w:t xml:space="preserve"> geografickou vizualizaci </w:t>
      </w:r>
      <w:r w:rsidR="000A08D9">
        <w:t>mnoho budou</w:t>
      </w:r>
      <w:r w:rsidR="00153841">
        <w:t xml:space="preserve"> pro analýzu budou vybrány pouze </w:t>
      </w:r>
      <w:r w:rsidR="00D947C0">
        <w:t>relevantní pro tuto práci</w:t>
      </w:r>
      <w:r w:rsidR="00153841">
        <w:t xml:space="preserve">. </w:t>
      </w:r>
      <w:r w:rsidR="000A08D9">
        <w:t>Z nich pak budou vybráni kandidáti pro tvorbu pilotní aplikace, kteří budou podrobněji popsáni.</w:t>
      </w:r>
    </w:p>
    <w:p w14:paraId="4841E980" w14:textId="77777777" w:rsidR="004E6E7C" w:rsidRDefault="004E6E7C" w:rsidP="004E6E7C">
      <w:pPr>
        <w:pStyle w:val="Normlnprvnodsazen"/>
        <w:ind w:firstLine="0"/>
        <w:rPr>
          <w:lang w:eastAsia="en-US"/>
        </w:rPr>
      </w:pPr>
    </w:p>
    <w:p w14:paraId="7397A9EE" w14:textId="453042DE" w:rsidR="004E6E7C" w:rsidRDefault="004E6E7C" w:rsidP="004E6E7C">
      <w:pPr>
        <w:pStyle w:val="Malnadpis"/>
      </w:pPr>
      <w:proofErr w:type="spellStart"/>
      <w:r>
        <w:lastRenderedPageBreak/>
        <w:t>glTF</w:t>
      </w:r>
      <w:proofErr w:type="spellEnd"/>
    </w:p>
    <w:p w14:paraId="59AAF2AE" w14:textId="23A7B356" w:rsidR="00E86C62" w:rsidRDefault="006C458C" w:rsidP="004E6E7C">
      <w:pPr>
        <w:pStyle w:val="Normlnprvnodsazen"/>
        <w:ind w:firstLine="0"/>
        <w:rPr>
          <w:lang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Pr="001F6849">
        <w:rPr>
          <w:lang w:eastAsia="en-US"/>
        </w:rPr>
        <w:t xml:space="preserve">řezdívaný </w:t>
      </w:r>
      <w:r w:rsidRPr="001F6849">
        <w:rPr>
          <w:i/>
          <w:iCs/>
          <w:lang w:eastAsia="en-US"/>
        </w:rPr>
        <w:t xml:space="preserve">JPG pro </w:t>
      </w:r>
      <w:proofErr w:type="gramStart"/>
      <w:r w:rsidRPr="001F6849">
        <w:rPr>
          <w:i/>
          <w:iCs/>
          <w:lang w:eastAsia="en-US"/>
        </w:rPr>
        <w:t>3D</w:t>
      </w:r>
      <w:proofErr w:type="gramEnd"/>
      <w:r w:rsidRPr="001F6849">
        <w:rPr>
          <w:lang w:eastAsia="en-US"/>
        </w:rPr>
        <w:t xml:space="preserve">, jedná se o otevřený formát vytvořený skupinou </w:t>
      </w:r>
      <w:proofErr w:type="spellStart"/>
      <w:r w:rsidRPr="001F6849">
        <w:rPr>
          <w:lang w:eastAsia="en-US"/>
        </w:rPr>
        <w:t>Khronos</w:t>
      </w:r>
      <w:proofErr w:type="spellEnd"/>
      <w:r w:rsidRPr="001F6849">
        <w:rPr>
          <w:lang w:eastAsia="en-US"/>
        </w:rPr>
        <w:t xml:space="preserve">. Jedná se o formát určený pro sdílení </w:t>
      </w:r>
      <w:proofErr w:type="gramStart"/>
      <w:r w:rsidRPr="001F6849">
        <w:rPr>
          <w:lang w:eastAsia="en-US"/>
        </w:rPr>
        <w:t>3D</w:t>
      </w:r>
      <w:proofErr w:type="gramEnd"/>
      <w:r w:rsidRPr="001F6849">
        <w:rPr>
          <w:lang w:eastAsia="en-US"/>
        </w:rPr>
        <w:t xml:space="preserve"> scén. Může být ve dvou formách – jakožto binární </w:t>
      </w:r>
      <w:proofErr w:type="gramStart"/>
      <w:r w:rsidRPr="001F6849">
        <w:rPr>
          <w:lang w:eastAsia="en-US"/>
        </w:rPr>
        <w:t xml:space="preserve">balík </w:t>
      </w:r>
      <w:r w:rsidRPr="001F6849">
        <w:rPr>
          <w:i/>
          <w:iCs/>
          <w:lang w:eastAsia="en-US"/>
        </w:rPr>
        <w:t>.</w:t>
      </w:r>
      <w:proofErr w:type="spellStart"/>
      <w:r w:rsidRPr="001F6849">
        <w:rPr>
          <w:i/>
          <w:iCs/>
          <w:lang w:eastAsia="en-US"/>
        </w:rPr>
        <w:t>glb</w:t>
      </w:r>
      <w:proofErr w:type="spellEnd"/>
      <w:proofErr w:type="gramEnd"/>
      <w:r w:rsidRPr="001F6849">
        <w:rPr>
          <w:lang w:eastAsia="en-US"/>
        </w:rPr>
        <w:t xml:space="preserve"> nebo jako JSON soubor </w:t>
      </w:r>
      <w:r w:rsidRPr="001F6849">
        <w:rPr>
          <w:i/>
          <w:iCs/>
          <w:lang w:eastAsia="en-US"/>
        </w:rPr>
        <w:t>.</w:t>
      </w:r>
      <w:proofErr w:type="spellStart"/>
      <w:r w:rsidRPr="001F6849">
        <w:rPr>
          <w:i/>
          <w:iCs/>
          <w:lang w:eastAsia="en-US"/>
        </w:rPr>
        <w:t>gltf</w:t>
      </w:r>
      <w:proofErr w:type="spellEnd"/>
      <w:r w:rsidRPr="001F6849">
        <w:rPr>
          <w:lang w:eastAsia="en-US"/>
        </w:rPr>
        <w:t xml:space="preserve"> indexující připojené binární soubory (</w:t>
      </w:r>
      <w:del w:id="89" w:author="Lukáš Herman" w:date="2023-02-06T14:25:00Z">
        <w:r w:rsidRPr="001F6849" w:rsidDel="00227A2E">
          <w:rPr>
            <w:lang w:eastAsia="en-US"/>
          </w:rPr>
          <w:delText>atiributy</w:delText>
        </w:r>
      </w:del>
      <w:ins w:id="90" w:author="Lukáš Herman" w:date="2023-02-06T14:25:00Z">
        <w:r w:rsidRPr="001F6849">
          <w:rPr>
            <w:lang w:eastAsia="en-US"/>
          </w:rPr>
          <w:t>atributy</w:t>
        </w:r>
      </w:ins>
      <w:r w:rsidRPr="001F6849">
        <w:rPr>
          <w:lang w:eastAsia="en-US"/>
        </w:rPr>
        <w:t xml:space="preserve"> - </w:t>
      </w:r>
      <w:r w:rsidRPr="001F6849">
        <w:rPr>
          <w:i/>
          <w:iCs/>
          <w:lang w:eastAsia="en-US"/>
        </w:rPr>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xml:space="preserve">. </w:t>
      </w:r>
      <w:proofErr w:type="gramStart"/>
      <w:r w:rsidRPr="001F6849">
        <w:rPr>
          <w:i/>
          <w:iCs/>
          <w:lang w:eastAsia="en-US"/>
        </w:rPr>
        <w:t>.</w:t>
      </w:r>
      <w:proofErr w:type="spellStart"/>
      <w:r w:rsidRPr="001F6849">
        <w:rPr>
          <w:i/>
          <w:iCs/>
          <w:lang w:eastAsia="en-US"/>
        </w:rPr>
        <w:t>webP</w:t>
      </w:r>
      <w:proofErr w:type="spellEnd"/>
      <w:proofErr w:type="gramEnd"/>
      <w:r w:rsidRPr="001F6849">
        <w:rPr>
          <w:lang w:eastAsia="en-US"/>
        </w:rPr>
        <w:t xml:space="preserve">). Formát je podporovaný ve většině </w:t>
      </w:r>
      <w:proofErr w:type="spellStart"/>
      <w:r w:rsidRPr="001F6849">
        <w:rPr>
          <w:lang w:eastAsia="en-US"/>
        </w:rPr>
        <w:t>WebGL</w:t>
      </w:r>
      <w:proofErr w:type="spellEnd"/>
      <w:r w:rsidRPr="001F6849">
        <w:rPr>
          <w:lang w:eastAsia="en-US"/>
        </w:rPr>
        <w:t xml:space="preserve"> knihoven</w:t>
      </w:r>
      <w:r>
        <w:rPr>
          <w:lang w:eastAsia="en-US"/>
        </w:rPr>
        <w:t xml:space="preserve">, grafických softwarů a nástrojů pro konverzi, kompresi atd. </w:t>
      </w:r>
    </w:p>
    <w:p w14:paraId="1491A952" w14:textId="6CA04D12" w:rsidR="006C458C" w:rsidRDefault="006C458C" w:rsidP="002128A9">
      <w:pPr>
        <w:pStyle w:val="Normlnprvnodsazen"/>
        <w:rPr>
          <w:lang w:eastAsia="en-US"/>
        </w:rPr>
      </w:pPr>
      <w:r>
        <w:rPr>
          <w:lang w:eastAsia="en-US"/>
        </w:rPr>
        <w:t xml:space="preserve">V kontextu geoprostorových dat, </w:t>
      </w:r>
      <w:r w:rsidR="004E6E7C">
        <w:rPr>
          <w:lang w:eastAsia="en-US"/>
        </w:rPr>
        <w:t xml:space="preserve">není </w:t>
      </w:r>
      <w:proofErr w:type="spellStart"/>
      <w:r w:rsidR="004E6E7C">
        <w:rPr>
          <w:lang w:eastAsia="en-US"/>
        </w:rPr>
        <w:t>glTF</w:t>
      </w:r>
      <w:proofErr w:type="spellEnd"/>
      <w:r w:rsidR="004E6E7C">
        <w:rPr>
          <w:lang w:eastAsia="en-US"/>
        </w:rPr>
        <w:t xml:space="preserve"> dokonalým formátem, jelikož geografická data jsou často velice obsáhlá a vyžadují velká množství geometrie pro adekvátní vyobrazení. Druhým problémem je uchování vztahu atributových dat (metadat) a jim přiřazené geometrie. Jakým způsobem identifikovat jednotlivé prvky v kontinuální nepravidelné trojúhelníkové síti (</w:t>
      </w:r>
      <w:proofErr w:type="spellStart"/>
      <w:r w:rsidR="004E6E7C">
        <w:rPr>
          <w:lang w:eastAsia="en-US"/>
        </w:rPr>
        <w:t>mesh</w:t>
      </w:r>
      <w:proofErr w:type="spellEnd"/>
      <w:r w:rsidR="004E6E7C">
        <w:rPr>
          <w:lang w:eastAsia="en-US"/>
        </w:rPr>
        <w:t xml:space="preserve">). Posledním problémem je pak </w:t>
      </w:r>
      <w:r w:rsidR="002128A9">
        <w:rPr>
          <w:lang w:eastAsia="en-US"/>
        </w:rPr>
        <w:t xml:space="preserve">způsob zápisu souřadnicových systémů.  Z tohoto důvodu je ve vývoji </w:t>
      </w:r>
      <w:r>
        <w:rPr>
          <w:lang w:eastAsia="en-US"/>
        </w:rPr>
        <w:t xml:space="preserve">tzv. geoprostorový profil. Jedná se o standardizovaný způsob, jak umožnit </w:t>
      </w:r>
      <w:proofErr w:type="spellStart"/>
      <w:r>
        <w:rPr>
          <w:lang w:eastAsia="en-US"/>
        </w:rPr>
        <w:t>glTF</w:t>
      </w:r>
      <w:proofErr w:type="spellEnd"/>
      <w:r>
        <w:rPr>
          <w:lang w:eastAsia="en-US"/>
        </w:rPr>
        <w:t xml:space="preserve"> streamování obsáhlých terénních dat s texturami, bodových mračen a CAD modelů a aby bylo možné propojit metadata (atributy) s geometrií. Formát je podporován v mnoha desktopových i webových řešeních </w:t>
      </w:r>
      <w:r>
        <w:rPr>
          <w:lang w:eastAsia="en-US"/>
        </w:rPr>
        <w:fldChar w:fldCharType="begin"/>
      </w:r>
      <w:r>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Pr>
          <w:lang w:eastAsia="en-US"/>
        </w:rPr>
        <w:fldChar w:fldCharType="separate"/>
      </w:r>
      <w:r w:rsidRPr="000D323F">
        <w:t>(Khronos Group 2017)</w:t>
      </w:r>
      <w:r>
        <w:rPr>
          <w:lang w:eastAsia="en-US"/>
        </w:rPr>
        <w:fldChar w:fldCharType="end"/>
      </w:r>
      <w:r>
        <w:rPr>
          <w:lang w:eastAsia="en-US"/>
        </w:rPr>
        <w:t xml:space="preserve">. Formát </w:t>
      </w:r>
      <w:proofErr w:type="spellStart"/>
      <w:r w:rsidR="002128A9">
        <w:rPr>
          <w:lang w:eastAsia="en-US"/>
        </w:rPr>
        <w:t>gl</w:t>
      </w:r>
      <w:r>
        <w:rPr>
          <w:lang w:eastAsia="en-US"/>
        </w:rPr>
        <w:t>TF</w:t>
      </w:r>
      <w:proofErr w:type="spellEnd"/>
      <w:r>
        <w:rPr>
          <w:lang w:eastAsia="en-US"/>
        </w:rPr>
        <w:t xml:space="preserve"> je schopen obsáhnout kompletní </w:t>
      </w:r>
      <w:proofErr w:type="gramStart"/>
      <w:r>
        <w:rPr>
          <w:lang w:eastAsia="en-US"/>
        </w:rPr>
        <w:t>3D</w:t>
      </w:r>
      <w:proofErr w:type="gramEnd"/>
      <w:r>
        <w:rPr>
          <w:lang w:eastAsia="en-US"/>
        </w:rPr>
        <w:t xml:space="preserve"> scénu se všemi komponenty </w:t>
      </w:r>
      <w:r w:rsidRPr="007A18E9">
        <w:rPr>
          <w:highlight w:val="yellow"/>
          <w:lang w:eastAsia="en-US"/>
        </w:rPr>
        <w:t>(viz. kap. X)</w:t>
      </w:r>
      <w:r>
        <w:rPr>
          <w:lang w:eastAsia="en-US"/>
        </w:rPr>
        <w:t xml:space="preserve">. </w:t>
      </w:r>
    </w:p>
    <w:p w14:paraId="208F53DB" w14:textId="77777777" w:rsidR="004E6E7C" w:rsidRDefault="006C458C" w:rsidP="00FC3789">
      <w:pPr>
        <w:pStyle w:val="Normlnprvnodsazen"/>
        <w:rPr>
          <w:lang w:eastAsia="en-US"/>
        </w:rPr>
      </w:pPr>
      <w:r>
        <w:rPr>
          <w:lang w:eastAsia="en-US"/>
        </w:rPr>
        <w:t xml:space="preserve">Pro velké objemy primárně geografických dat v 3D scénách vytvořila </w:t>
      </w:r>
      <w:r w:rsidR="004E6E7C">
        <w:rPr>
          <w:lang w:eastAsia="en-US"/>
        </w:rPr>
        <w:t>společnost</w:t>
      </w:r>
      <w:r>
        <w:rPr>
          <w:lang w:eastAsia="en-US"/>
        </w:rPr>
        <w:t xml:space="preserve"> Cesium formát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dná se o otevřený formát a OGC standard. Formát je vytvořen na základě </w:t>
      </w:r>
      <w:proofErr w:type="spellStart"/>
      <w:r>
        <w:rPr>
          <w:lang w:eastAsia="en-US"/>
        </w:rPr>
        <w:t>glTF</w:t>
      </w:r>
      <w:proofErr w:type="spellEnd"/>
      <w:r>
        <w:rPr>
          <w:lang w:eastAsia="en-US"/>
        </w:rPr>
        <w:t xml:space="preserve"> specifikace. Hlavní předností je hierarchický LOD přístup, kdy data jsou definována ve stromové struktuře, kde koncové </w:t>
      </w:r>
      <w:proofErr w:type="spellStart"/>
      <w:r>
        <w:rPr>
          <w:lang w:eastAsia="en-US"/>
        </w:rPr>
        <w:t>nódy</w:t>
      </w:r>
      <w:proofErr w:type="spellEnd"/>
      <w:r>
        <w:rPr>
          <w:lang w:eastAsia="en-US"/>
        </w:rPr>
        <w:t xml:space="preserve"> mají maximální rozlišení a každý rodič je zjednodušenou verzí svých </w:t>
      </w:r>
      <w:r w:rsidR="00F33FE8">
        <w:rPr>
          <w:lang w:eastAsia="en-US"/>
        </w:rPr>
        <w:t>potomků</w:t>
      </w:r>
      <w:r>
        <w:rPr>
          <w:lang w:eastAsia="en-US"/>
        </w:rPr>
        <w:t xml:space="preserve">.  Tento přístup tedy umožňuje </w:t>
      </w:r>
      <w:proofErr w:type="spellStart"/>
      <w:r>
        <w:rPr>
          <w:lang w:eastAsia="en-US"/>
        </w:rPr>
        <w:t>streamovat</w:t>
      </w:r>
      <w:proofErr w:type="spellEnd"/>
      <w:r>
        <w:rPr>
          <w:lang w:eastAsia="en-US"/>
        </w:rPr>
        <w:t xml:space="preserve"> pouze data potřebná pro dané zobrazení. 3DTiles formát sám o sobě určuje způsob jakým rozdělit 3D model do objemových dlaždic, kdy každá dlaždice odkazuje na </w:t>
      </w:r>
      <w:proofErr w:type="spellStart"/>
      <w:r>
        <w:rPr>
          <w:lang w:eastAsia="en-US"/>
        </w:rPr>
        <w:t>glTF</w:t>
      </w:r>
      <w:proofErr w:type="spellEnd"/>
      <w:r>
        <w:rPr>
          <w:lang w:eastAsia="en-US"/>
        </w:rPr>
        <w:t xml:space="preserve">. V rámci </w:t>
      </w:r>
      <w:proofErr w:type="spellStart"/>
      <w:r>
        <w:rPr>
          <w:lang w:eastAsia="en-US"/>
        </w:rPr>
        <w:t>glTF</w:t>
      </w:r>
      <w:proofErr w:type="spellEnd"/>
      <w:r>
        <w:rPr>
          <w:lang w:eastAsia="en-US"/>
        </w:rPr>
        <w:t xml:space="preserve">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Geospatial Webinar 2023)</w:t>
      </w:r>
      <w:r w:rsidRPr="00615C3B">
        <w:rPr>
          <w:lang w:eastAsia="en-US"/>
        </w:rPr>
        <w:fldChar w:fldCharType="end"/>
      </w:r>
      <w:r>
        <w:rPr>
          <w:lang w:eastAsia="en-US"/>
        </w:rPr>
        <w:t xml:space="preserve"> </w:t>
      </w:r>
    </w:p>
    <w:p w14:paraId="13E3A211" w14:textId="63431BD3" w:rsidR="00FC3789" w:rsidRDefault="006C458C" w:rsidP="00FC3789">
      <w:pPr>
        <w:pStyle w:val="Normlnprvnodsazen"/>
        <w:rPr>
          <w:lang w:eastAsia="en-US"/>
        </w:rPr>
      </w:pPr>
      <w:r>
        <w:rPr>
          <w:lang w:eastAsia="en-US"/>
        </w:rPr>
        <w:t xml:space="preserve">Obdobným formátem jako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 I3S/SLPK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formát podporuje sdílení 3D objektů, povrchových síti s texturami, bodová mračna aj. Formát primárně vytvořen a využíván v </w:t>
      </w:r>
      <w:proofErr w:type="spellStart"/>
      <w:r>
        <w:rPr>
          <w:lang w:eastAsia="en-US"/>
        </w:rPr>
        <w:t>Esri</w:t>
      </w:r>
      <w:proofErr w:type="spellEnd"/>
      <w:r>
        <w:rPr>
          <w:lang w:eastAsia="en-US"/>
        </w:rPr>
        <w:t xml:space="preserve">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3DE137B0" w14:textId="13350422" w:rsidR="00775801" w:rsidRPr="00775801" w:rsidRDefault="00775801" w:rsidP="00775801">
      <w:pPr>
        <w:pStyle w:val="Normlnprvnodsazen"/>
        <w:rPr>
          <w:lang w:val="en-US" w:eastAsia="en-US"/>
        </w:rPr>
      </w:pPr>
      <w:r>
        <w:rPr>
          <w:lang w:eastAsia="en-US"/>
        </w:rPr>
        <w:t xml:space="preserve">Mezi nejpopulárnější formáty pro výměnu </w:t>
      </w:r>
      <w:proofErr w:type="gramStart"/>
      <w:r>
        <w:rPr>
          <w:lang w:eastAsia="en-US"/>
        </w:rPr>
        <w:t>3D</w:t>
      </w:r>
      <w:proofErr w:type="gramEnd"/>
      <w:r>
        <w:rPr>
          <w:lang w:eastAsia="en-US"/>
        </w:rPr>
        <w:t xml:space="preserve"> dat se také řadí FBX, OBJ a DAE, každý z těchto formátů však má určité nedostatky, které zabránily rozsáhlé adopci napříč softwary. OBJ neumo</w:t>
      </w:r>
      <w:r w:rsidR="002128A9">
        <w:rPr>
          <w:lang w:eastAsia="en-US"/>
        </w:rPr>
        <w:t>ž</w:t>
      </w:r>
      <w:r>
        <w:rPr>
          <w:lang w:eastAsia="en-US"/>
        </w:rPr>
        <w:t xml:space="preserve">ňuje ukládání animace, FBX je proprietární formát a DAE má příliš komplexní strukturu </w:t>
      </w:r>
      <w:r>
        <w:rPr>
          <w:lang w:eastAsia="en-US"/>
        </w:rPr>
        <w:fldChar w:fldCharType="begin"/>
      </w:r>
      <w:r>
        <w:rPr>
          <w:lang w:eastAsia="en-US"/>
        </w:rPr>
        <w:instrText xml:space="preserve"> ADDIN ZOTERO_ITEM CSL_CITATION {"citationID":"yWe3A359","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Pr>
          <w:lang w:eastAsia="en-US"/>
        </w:rPr>
        <w:fldChar w:fldCharType="separate"/>
      </w:r>
      <w:r w:rsidRPr="00D169E7">
        <w:t>(Discover three.js Contributors 2023)</w:t>
      </w:r>
      <w:r>
        <w:rPr>
          <w:lang w:eastAsia="en-US"/>
        </w:rPr>
        <w:fldChar w:fldCharType="end"/>
      </w:r>
      <w:r>
        <w:rPr>
          <w:lang w:eastAsia="en-US"/>
        </w:rPr>
        <w:t>.</w:t>
      </w:r>
      <w:r w:rsidR="002128A9">
        <w:rPr>
          <w:lang w:eastAsia="en-US"/>
        </w:rPr>
        <w:t xml:space="preserve"> Žádný z těchto formátů na rozdíl od </w:t>
      </w:r>
      <w:proofErr w:type="spellStart"/>
      <w:r w:rsidR="002128A9">
        <w:rPr>
          <w:lang w:eastAsia="en-US"/>
        </w:rPr>
        <w:t>glTF</w:t>
      </w:r>
      <w:proofErr w:type="spellEnd"/>
      <w:r w:rsidR="002128A9">
        <w:rPr>
          <w:lang w:eastAsia="en-US"/>
        </w:rPr>
        <w:t xml:space="preserve"> nemá aspirace pro podporu geografických dat. </w:t>
      </w:r>
      <w:r>
        <w:rPr>
          <w:lang w:eastAsia="en-US"/>
        </w:rPr>
        <w:t xml:space="preserve">Z těchto důvodů bude v rámci této práce primárním </w:t>
      </w:r>
      <w:r w:rsidR="002128A9">
        <w:rPr>
          <w:lang w:eastAsia="en-US"/>
        </w:rPr>
        <w:t>výměnným</w:t>
      </w:r>
      <w:r>
        <w:rPr>
          <w:lang w:eastAsia="en-US"/>
        </w:rPr>
        <w:t xml:space="preserve"> formátem </w:t>
      </w:r>
      <w:proofErr w:type="spellStart"/>
      <w:r>
        <w:rPr>
          <w:lang w:eastAsia="en-US"/>
        </w:rPr>
        <w:t>gltf</w:t>
      </w:r>
      <w:proofErr w:type="spellEnd"/>
      <w:r>
        <w:rPr>
          <w:lang w:eastAsia="en-US"/>
        </w:rPr>
        <w:t xml:space="preserve">. </w:t>
      </w:r>
    </w:p>
    <w:p w14:paraId="20D8D1CA" w14:textId="58B6AFF6" w:rsidR="00FC3789" w:rsidRDefault="00FC3789" w:rsidP="00FC3789">
      <w:pPr>
        <w:pStyle w:val="Normlnprvnodsazen"/>
        <w:rPr>
          <w:lang w:eastAsia="en-US"/>
        </w:rPr>
      </w:pPr>
      <w:r>
        <w:rPr>
          <w:lang w:eastAsia="en-US"/>
        </w:rPr>
        <w:t xml:space="preserve">V případě tvorby 3D prostředí je nutné zmínit také možné formáty pro textury, jelikož standardním postupem dosažení vizuálního </w:t>
      </w:r>
      <w:r w:rsidR="00A8032F">
        <w:rPr>
          <w:lang w:eastAsia="en-US"/>
        </w:rPr>
        <w:t>realismu</w:t>
      </w:r>
      <w:r>
        <w:rPr>
          <w:lang w:eastAsia="en-US"/>
        </w:rPr>
        <w:t xml:space="preserve"> při tvorbě VP je využití bitmap pro určení vzhledu geometrie. V kontextu </w:t>
      </w:r>
      <w:r w:rsidR="00775801">
        <w:rPr>
          <w:lang w:eastAsia="en-US"/>
        </w:rPr>
        <w:t>virtuální</w:t>
      </w:r>
      <w:r>
        <w:rPr>
          <w:lang w:eastAsia="en-US"/>
        </w:rPr>
        <w:t xml:space="preserve"> tvorby je možné hovořit o 3 hlavních kategoriích. </w:t>
      </w:r>
    </w:p>
    <w:p w14:paraId="5809D67C" w14:textId="0DC3FA61" w:rsidR="00FC3789" w:rsidRDefault="00FC3789" w:rsidP="00FC3789">
      <w:pPr>
        <w:pStyle w:val="Normlnprvnodsazen"/>
        <w:numPr>
          <w:ilvl w:val="0"/>
          <w:numId w:val="26"/>
        </w:numPr>
        <w:rPr>
          <w:lang w:eastAsia="en-US"/>
        </w:rPr>
      </w:pPr>
      <w:r w:rsidRPr="00FC3789">
        <w:rPr>
          <w:b/>
          <w:bCs/>
          <w:lang w:eastAsia="en-US"/>
        </w:rPr>
        <w:t>Běžné formáty:</w:t>
      </w:r>
      <w:r>
        <w:rPr>
          <w:lang w:eastAsia="en-US"/>
        </w:rPr>
        <w:t xml:space="preserve"> PNG, JPG </w:t>
      </w:r>
    </w:p>
    <w:p w14:paraId="28DBC739" w14:textId="73510BA5" w:rsidR="00FC3789" w:rsidRDefault="00FC3789" w:rsidP="00FC3789">
      <w:pPr>
        <w:pStyle w:val="Normlnprvnodsazen"/>
        <w:numPr>
          <w:ilvl w:val="0"/>
          <w:numId w:val="26"/>
        </w:numPr>
        <w:rPr>
          <w:lang w:eastAsia="en-US"/>
        </w:rPr>
      </w:pPr>
      <w:r w:rsidRPr="00FC3789">
        <w:rPr>
          <w:b/>
          <w:bCs/>
          <w:lang w:eastAsia="en-US"/>
        </w:rPr>
        <w:t>Webové formáty:</w:t>
      </w:r>
      <w:r>
        <w:rPr>
          <w:lang w:eastAsia="en-US"/>
        </w:rPr>
        <w:t xml:space="preserve"> WEBP </w:t>
      </w:r>
    </w:p>
    <w:p w14:paraId="230FF5A0" w14:textId="34DF147C" w:rsidR="00FC3789" w:rsidRDefault="00FC3789" w:rsidP="00FC3789">
      <w:pPr>
        <w:pStyle w:val="Normlnprvnodsazen"/>
        <w:numPr>
          <w:ilvl w:val="0"/>
          <w:numId w:val="26"/>
        </w:numPr>
        <w:rPr>
          <w:lang w:eastAsia="en-US"/>
        </w:rPr>
      </w:pPr>
      <w:r w:rsidRPr="00FC3789">
        <w:rPr>
          <w:b/>
          <w:bCs/>
          <w:lang w:eastAsia="en-US"/>
        </w:rPr>
        <w:t>Komprimované / Optimalizované</w:t>
      </w:r>
      <w:proofErr w:type="gramStart"/>
      <w:r>
        <w:rPr>
          <w:lang w:eastAsia="en-US"/>
        </w:rPr>
        <w:t>: .</w:t>
      </w:r>
      <w:proofErr w:type="spellStart"/>
      <w:r>
        <w:rPr>
          <w:lang w:eastAsia="en-US"/>
        </w:rPr>
        <w:t>basis</w:t>
      </w:r>
      <w:proofErr w:type="spellEnd"/>
      <w:proofErr w:type="gramEnd"/>
      <w:r>
        <w:rPr>
          <w:lang w:eastAsia="en-US"/>
        </w:rPr>
        <w:t>, KTX2</w:t>
      </w:r>
    </w:p>
    <w:p w14:paraId="0B6E3FB8" w14:textId="5A0EED4D" w:rsidR="00714A80" w:rsidRDefault="00FC3789" w:rsidP="003A5BDB">
      <w:pPr>
        <w:pStyle w:val="Normlnprvnodsazen"/>
        <w:rPr>
          <w:lang w:eastAsia="en-US"/>
        </w:rPr>
      </w:pPr>
      <w:r>
        <w:rPr>
          <w:lang w:eastAsia="en-US"/>
        </w:rPr>
        <w:t xml:space="preserve">Tyto formáty je nutné využívat na základě účelu 3D modelů. PNG formát je vhodný při převodu modelů mezi formáty, jelikož je </w:t>
      </w:r>
      <w:r w:rsidR="00A8032F">
        <w:rPr>
          <w:lang w:eastAsia="en-US"/>
        </w:rPr>
        <w:t>bezztrátový</w:t>
      </w:r>
      <w:r>
        <w:rPr>
          <w:lang w:eastAsia="en-US"/>
        </w:rPr>
        <w:t xml:space="preserve"> a široce podporován. WEBP je vhodný v případě malých až středních scén, kdy </w:t>
      </w:r>
      <w:r w:rsidRPr="003A5BDB">
        <w:t>není</w:t>
      </w:r>
      <w:r>
        <w:rPr>
          <w:lang w:eastAsia="en-US"/>
        </w:rPr>
        <w:t xml:space="preserve"> výrazný důraz na výkon. KTX2 je optimalizovaný formát minimalizující GPU paměť</w:t>
      </w:r>
      <w:r w:rsidR="00A8032F">
        <w:rPr>
          <w:lang w:eastAsia="en-US"/>
        </w:rPr>
        <w:t xml:space="preserve">. KTX2 je tedy vhodný v případě prostředí obsahující velké množství modelů vyžadujících detailní textury. V kontextu geoprostorových informací je toto </w:t>
      </w:r>
      <w:r w:rsidR="00A8032F">
        <w:rPr>
          <w:lang w:eastAsia="en-US"/>
        </w:rPr>
        <w:lastRenderedPageBreak/>
        <w:t>aktuální problém, protože při prezentování geografické informace (terén, objekty) v měřítku 1:1, měly by být textury dostatečně detailní.</w:t>
      </w:r>
      <w:r w:rsidR="003A5BDB">
        <w:rPr>
          <w:lang w:eastAsia="en-US"/>
        </w:rPr>
        <w:t xml:space="preserve"> GLTF podporuje všechny výše zmíněné formáty. </w:t>
      </w:r>
      <w:r w:rsidR="00FC773C">
        <w:rPr>
          <w:lang w:eastAsia="en-US"/>
        </w:rPr>
        <w:fldChar w:fldCharType="begin"/>
      </w:r>
      <w:r w:rsidR="00FD6309">
        <w:rPr>
          <w:lang w:eastAsia="en-US"/>
        </w:rPr>
        <w:instrText xml:space="preserve"> ADDIN ZOTERO_ITEM CSL_CITATION {"citationID":"DzwnyPL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FC773C">
        <w:rPr>
          <w:lang w:eastAsia="en-US"/>
        </w:rPr>
        <w:fldChar w:fldCharType="separate"/>
      </w:r>
      <w:r w:rsidR="00FC773C" w:rsidRPr="00FC773C">
        <w:t>(Chadwick 2023)</w:t>
      </w:r>
      <w:r w:rsidR="00FC773C">
        <w:rPr>
          <w:lang w:eastAsia="en-US"/>
        </w:rPr>
        <w:fldChar w:fldCharType="end"/>
      </w:r>
    </w:p>
    <w:p w14:paraId="337A6935" w14:textId="29111E03" w:rsidR="001D37CB" w:rsidRDefault="001D37CB" w:rsidP="003A5BDB">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Pr>
          <w:lang w:eastAsia="en-US"/>
        </w:rPr>
        <w:t xml:space="preserve">Sloupec </w:t>
      </w:r>
      <w:r w:rsidRPr="0087744F">
        <w:rPr>
          <w:lang w:eastAsia="en-US"/>
        </w:rPr>
        <w:t xml:space="preserve">indikuje, </w:t>
      </w:r>
      <w:r>
        <w:rPr>
          <w:lang w:eastAsia="en-US"/>
        </w:rPr>
        <w:t xml:space="preserve">zda </w:t>
      </w:r>
      <w:r w:rsidRPr="0087744F">
        <w:rPr>
          <w:lang w:eastAsia="en-US"/>
        </w:rPr>
        <w:t xml:space="preserve">webové využití </w:t>
      </w:r>
      <w:r>
        <w:rPr>
          <w:lang w:eastAsia="en-US"/>
        </w:rPr>
        <w:t xml:space="preserve">formátu </w:t>
      </w:r>
      <w:r w:rsidRPr="0087744F">
        <w:rPr>
          <w:lang w:eastAsia="en-US"/>
        </w:rPr>
        <w:t>je omezené</w:t>
      </w:r>
      <w:r>
        <w:rPr>
          <w:lang w:eastAsia="en-US"/>
        </w:rPr>
        <w:t xml:space="preserve"> (např. licencovaným softwarem)</w:t>
      </w:r>
      <w:r w:rsidRPr="0087744F">
        <w:rPr>
          <w:lang w:eastAsia="en-US"/>
        </w:rPr>
        <w:t xml:space="preserve">, </w:t>
      </w:r>
      <w:r>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znalosti není tedy výsledkem exaktního výzkumu, tudíž by nemělo být bráno jako stoprocentně směrodatné. Formáty lze dále dělit na základě druhu dat pro který jsou primárně určeny. Zpravidla se jedná o mračna bodů (PCD, EPT), 3D modely (3DS, OBJ), 3D scény (</w:t>
      </w:r>
      <w:proofErr w:type="spellStart"/>
      <w:r>
        <w:rPr>
          <w:lang w:eastAsia="en-US"/>
        </w:rPr>
        <w:t>Collada</w:t>
      </w:r>
      <w:proofErr w:type="spellEnd"/>
      <w:r>
        <w:rPr>
          <w:lang w:eastAsia="en-US"/>
        </w:rPr>
        <w:t xml:space="preserve">, </w:t>
      </w:r>
      <w:proofErr w:type="spellStart"/>
      <w:r>
        <w:rPr>
          <w:lang w:eastAsia="en-US"/>
        </w:rPr>
        <w:t>glTF</w:t>
      </w:r>
      <w:proofErr w:type="spellEnd"/>
      <w:r>
        <w:rPr>
          <w:lang w:eastAsia="en-US"/>
        </w:rPr>
        <w:t>, KML), modely měst (</w:t>
      </w:r>
      <w:proofErr w:type="spellStart"/>
      <w:r>
        <w:rPr>
          <w:lang w:eastAsia="en-US"/>
        </w:rPr>
        <w:t>CityGML</w:t>
      </w:r>
      <w:proofErr w:type="spellEnd"/>
      <w:r>
        <w:rPr>
          <w:lang w:eastAsia="en-US"/>
        </w:rPr>
        <w:t xml:space="preserve">,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Mezzo 2019)</w:t>
      </w:r>
      <w:r>
        <w:rPr>
          <w:lang w:eastAsia="en-US"/>
        </w:rPr>
        <w:fldChar w:fldCharType="end"/>
      </w:r>
      <w:r>
        <w:rPr>
          <w:lang w:eastAsia="en-US"/>
        </w:rPr>
        <w:t>.</w:t>
      </w:r>
    </w:p>
    <w:p w14:paraId="10C4F004" w14:textId="4EA56745" w:rsidR="0087744F" w:rsidRPr="00153841" w:rsidRDefault="0087744F" w:rsidP="0087744F">
      <w:pPr>
        <w:pStyle w:val="Caption"/>
        <w:keepNext/>
      </w:pPr>
      <w:r>
        <w:t xml:space="preserve">Tab. </w:t>
      </w:r>
      <w:r>
        <w:fldChar w:fldCharType="begin"/>
      </w:r>
      <w:r>
        <w:instrText xml:space="preserve"> SEQ Tab. \* ARABIC </w:instrText>
      </w:r>
      <w:r>
        <w:fldChar w:fldCharType="separate"/>
      </w:r>
      <w:r w:rsidR="007B5CF8">
        <w:rPr>
          <w:noProof/>
        </w:rPr>
        <w:t>2</w:t>
      </w:r>
      <w:r>
        <w:fldChar w:fldCharType="end"/>
      </w:r>
      <w:r>
        <w:t xml:space="preserve"> </w:t>
      </w:r>
      <w:r w:rsidR="00153841">
        <w:t>Seznam relevantní</w:t>
      </w:r>
      <w:r>
        <w:t xml:space="preserve"> datových formátů umožňující </w:t>
      </w:r>
      <w:r w:rsidR="00F33FE8">
        <w:t xml:space="preserve">tvorbu </w:t>
      </w:r>
      <w:r>
        <w:t>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EduTech Contributors 2023)</w:t>
      </w:r>
      <w:r w:rsidR="006C458C">
        <w:fldChar w:fldCharType="end"/>
      </w:r>
    </w:p>
    <w:tbl>
      <w:tblPr>
        <w:tblW w:w="8771" w:type="dxa"/>
        <w:tblCellMar>
          <w:left w:w="0" w:type="dxa"/>
          <w:right w:w="0" w:type="dxa"/>
        </w:tblCellMar>
        <w:tblLook w:val="04A0" w:firstRow="1" w:lastRow="0" w:firstColumn="1" w:lastColumn="0" w:noHBand="0" w:noVBand="1"/>
      </w:tblPr>
      <w:tblGrid>
        <w:gridCol w:w="2916"/>
        <w:gridCol w:w="1869"/>
        <w:gridCol w:w="1736"/>
        <w:gridCol w:w="1784"/>
        <w:gridCol w:w="466"/>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Formát</w:t>
            </w:r>
            <w:proofErr w:type="spellEnd"/>
            <w:r w:rsidRPr="00775801">
              <w:rPr>
                <w:rFonts w:eastAsia="Times New Roman" w:cs="Arial"/>
                <w:b/>
                <w:bCs/>
                <w:sz w:val="18"/>
                <w:szCs w:val="18"/>
                <w:lang w:val="en-US"/>
              </w:rPr>
              <w:t xml:space="preserve"> </w:t>
            </w:r>
            <w:proofErr w:type="spellStart"/>
            <w:r w:rsidRPr="00775801">
              <w:rPr>
                <w:rFonts w:eastAsia="Times New Roman" w:cs="Arial"/>
                <w:b/>
                <w:bCs/>
                <w:sz w:val="18"/>
                <w:szCs w:val="18"/>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775801" w:rsidRDefault="0087744F" w:rsidP="0087744F">
            <w:pPr>
              <w:spacing w:after="0" w:line="240" w:lineRule="auto"/>
              <w:jc w:val="center"/>
              <w:rPr>
                <w:rFonts w:eastAsia="Times New Roman" w:cs="Arial"/>
                <w:b/>
                <w:bCs/>
                <w:sz w:val="18"/>
                <w:szCs w:val="18"/>
                <w:lang w:val="en-US"/>
              </w:rPr>
            </w:pPr>
            <w:r w:rsidRPr="00775801">
              <w:rPr>
                <w:rFonts w:eastAsia="Times New Roman" w:cs="Arial"/>
                <w:b/>
                <w:bCs/>
                <w:sz w:val="18"/>
                <w:szCs w:val="18"/>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slpk</w:t>
            </w:r>
            <w:proofErr w:type="spellEnd"/>
            <w:r w:rsidRPr="00775801">
              <w:rPr>
                <w:rFonts w:eastAsia="Times New Roman" w:cs="Arial"/>
                <w:sz w:val="18"/>
                <w:szCs w:val="18"/>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WebGIS</w:t>
            </w:r>
            <w:proofErr w:type="spellEnd"/>
            <w:r w:rsidRPr="00775801">
              <w:rPr>
                <w:rFonts w:eastAsia="Times New Roman" w:cs="Arial"/>
                <w:sz w:val="18"/>
                <w:szCs w:val="18"/>
                <w:lang w:val="en-US"/>
              </w:rPr>
              <w:t xml:space="preserve"> / </w:t>
            </w: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ityG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staveb</w:t>
            </w:r>
            <w:proofErr w:type="spellEnd"/>
            <w:r w:rsidRPr="00775801">
              <w:rPr>
                <w:rFonts w:eastAsia="Times New Roman" w:cs="Arial"/>
                <w:sz w:val="18"/>
                <w:szCs w:val="18"/>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Shapefile - Polygon Z / </w:t>
            </w:r>
            <w:proofErr w:type="spellStart"/>
            <w:r w:rsidRPr="00775801">
              <w:rPr>
                <w:rFonts w:eastAsia="Times New Roman" w:cs="Arial"/>
                <w:sz w:val="18"/>
                <w:szCs w:val="18"/>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Proprietární</w:t>
            </w:r>
            <w:proofErr w:type="spellEnd"/>
            <w:r w:rsidRPr="00775801">
              <w:rPr>
                <w:rFonts w:eastAsia="Times New Roman" w:cs="Arial"/>
                <w:sz w:val="18"/>
                <w:szCs w:val="18"/>
                <w:lang w:val="en-US"/>
              </w:rPr>
              <w:t xml:space="preserve">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Proprietár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AutoDesk</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lTF</w:t>
            </w:r>
            <w:proofErr w:type="spellEnd"/>
            <w:r w:rsidRPr="00775801">
              <w:rPr>
                <w:rFonts w:eastAsia="Times New Roman" w:cs="Arial"/>
                <w:sz w:val="18"/>
                <w:szCs w:val="18"/>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w:t>
            </w:r>
            <w:proofErr w:type="spellStart"/>
            <w:r w:rsidRPr="00775801">
              <w:rPr>
                <w:rFonts w:eastAsia="Times New Roman" w:cs="Arial"/>
                <w:sz w:val="18"/>
                <w:szCs w:val="18"/>
                <w:lang w:val="en-US"/>
              </w:rPr>
              <w:t>Binár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glb</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netCDF</w:t>
            </w:r>
            <w:proofErr w:type="spellEnd"/>
            <w:r w:rsidRPr="00775801">
              <w:rPr>
                <w:rFonts w:eastAsia="Times New Roman" w:cs="Arial"/>
                <w:sz w:val="18"/>
                <w:szCs w:val="18"/>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FBX (</w:t>
            </w:r>
            <w:proofErr w:type="spellStart"/>
            <w:r w:rsidRPr="00775801">
              <w:rPr>
                <w:rFonts w:eastAsia="Times New Roman" w:cs="Arial"/>
                <w:sz w:val="18"/>
                <w:szCs w:val="18"/>
                <w:lang w:val="en-US"/>
              </w:rPr>
              <w:t>Filmbox</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Proprietární</w:t>
            </w:r>
            <w:proofErr w:type="spellEnd"/>
            <w:r w:rsidRPr="00775801">
              <w:rPr>
                <w:rFonts w:eastAsia="Times New Roman" w:cs="Arial"/>
                <w:sz w:val="18"/>
                <w:szCs w:val="18"/>
                <w:lang w:val="en-US"/>
              </w:rPr>
              <w:t xml:space="preserve">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bl>
    <w:p w14:paraId="7ABCEBF4" w14:textId="77777777" w:rsidR="00714A80" w:rsidRDefault="00714A80" w:rsidP="00714A80">
      <w:pPr>
        <w:pStyle w:val="Normlnprvnodsazen"/>
        <w:rPr>
          <w:lang w:eastAsia="en-US"/>
        </w:rPr>
      </w:pPr>
    </w:p>
    <w:p w14:paraId="627DEBAE" w14:textId="67CD8018" w:rsidR="00714A80" w:rsidRPr="00775801" w:rsidRDefault="00714A80" w:rsidP="00714A80">
      <w:pPr>
        <w:pStyle w:val="Caption"/>
        <w:keepNext/>
        <w:rPr>
          <w:lang w:val="en-US"/>
        </w:rPr>
      </w:pPr>
      <w:r>
        <w:t xml:space="preserve">Tab. </w:t>
      </w:r>
      <w:r>
        <w:fldChar w:fldCharType="begin"/>
      </w:r>
      <w:r>
        <w:instrText xml:space="preserve"> SEQ Tab. \* ARABIC </w:instrText>
      </w:r>
      <w:r>
        <w:fldChar w:fldCharType="separate"/>
      </w:r>
      <w:r w:rsidR="007B5CF8">
        <w:rPr>
          <w:noProof/>
        </w:rPr>
        <w:t>3</w:t>
      </w:r>
      <w:r>
        <w:fldChar w:fldCharType="end"/>
      </w:r>
      <w:r>
        <w:t xml:space="preserve"> Formáty pro textury. </w:t>
      </w:r>
      <w:r w:rsidR="00470CBF">
        <w:fldChar w:fldCharType="begin"/>
      </w:r>
      <w:r w:rsidR="00FD6309">
        <w:instrText xml:space="preserve"> ADDIN ZOTERO_ITEM CSL_CITATION {"citationID":"3JpsbAR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470CBF">
        <w:fldChar w:fldCharType="separate"/>
      </w:r>
      <w:r w:rsidR="00BC7A8B" w:rsidRPr="00BC7A8B">
        <w:t>(Chadwick 2023)</w:t>
      </w:r>
      <w:r w:rsidR="00470CBF">
        <w:fldChar w:fldCharType="end"/>
      </w:r>
      <w:r w:rsidR="00775801">
        <w:t xml:space="preserve"> </w:t>
      </w:r>
      <w:r w:rsidR="00775801" w:rsidRPr="00775801">
        <w:rPr>
          <w:highlight w:val="yellow"/>
          <w:lang w:val="en-US"/>
        </w:rPr>
        <w:t xml:space="preserve">#todo – </w:t>
      </w:r>
      <w:proofErr w:type="spellStart"/>
      <w:r w:rsidR="00775801" w:rsidRPr="00775801">
        <w:rPr>
          <w:highlight w:val="yellow"/>
          <w:lang w:val="en-US"/>
        </w:rPr>
        <w:t>sjednotit</w:t>
      </w:r>
      <w:proofErr w:type="spellEnd"/>
      <w:r w:rsidR="00775801" w:rsidRPr="00775801">
        <w:rPr>
          <w:highlight w:val="yellow"/>
          <w:lang w:val="en-US"/>
        </w:rPr>
        <w:t xml:space="preserve"> </w:t>
      </w:r>
      <w:proofErr w:type="spellStart"/>
      <w:r w:rsidR="00775801" w:rsidRPr="00775801">
        <w:rPr>
          <w:highlight w:val="yellow"/>
          <w:lang w:val="en-US"/>
        </w:rPr>
        <w:t>styl</w:t>
      </w:r>
      <w:proofErr w:type="spellEnd"/>
      <w:r w:rsidR="00775801" w:rsidRPr="00775801">
        <w:rPr>
          <w:highlight w:val="yellow"/>
          <w:lang w:val="en-US"/>
        </w:rPr>
        <w:t xml:space="preserve"> </w:t>
      </w:r>
      <w:proofErr w:type="spellStart"/>
      <w:r w:rsidR="00775801" w:rsidRPr="00775801">
        <w:rPr>
          <w:highlight w:val="yellow"/>
          <w:lang w:val="en-US"/>
        </w:rPr>
        <w:t>tabulek</w:t>
      </w:r>
      <w:proofErr w:type="spellEnd"/>
    </w:p>
    <w:tbl>
      <w:tblPr>
        <w:tblW w:w="8820" w:type="dxa"/>
        <w:tblLook w:val="04A0" w:firstRow="1" w:lastRow="0" w:firstColumn="1" w:lastColumn="0" w:noHBand="0" w:noVBand="1"/>
      </w:tblPr>
      <w:tblGrid>
        <w:gridCol w:w="919"/>
        <w:gridCol w:w="1274"/>
        <w:gridCol w:w="1035"/>
        <w:gridCol w:w="1693"/>
        <w:gridCol w:w="719"/>
        <w:gridCol w:w="1048"/>
        <w:gridCol w:w="2132"/>
      </w:tblGrid>
      <w:tr w:rsidR="00714A80" w:rsidRPr="00714A80" w14:paraId="47D6238F" w14:textId="77777777" w:rsidTr="00714A80">
        <w:trPr>
          <w:trHeight w:val="480"/>
        </w:trPr>
        <w:tc>
          <w:tcPr>
            <w:tcW w:w="919" w:type="dxa"/>
            <w:tcBorders>
              <w:top w:val="single" w:sz="4" w:space="0" w:color="auto"/>
              <w:left w:val="nil"/>
              <w:bottom w:val="single" w:sz="8" w:space="0" w:color="auto"/>
              <w:right w:val="nil"/>
            </w:tcBorders>
            <w:shd w:val="clear" w:color="auto" w:fill="auto"/>
            <w:vAlign w:val="center"/>
            <w:hideMark/>
          </w:tcPr>
          <w:p w14:paraId="22AEA37A"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Formáty</w:t>
            </w:r>
            <w:proofErr w:type="spellEnd"/>
          </w:p>
        </w:tc>
        <w:tc>
          <w:tcPr>
            <w:tcW w:w="1280" w:type="dxa"/>
            <w:tcBorders>
              <w:top w:val="single" w:sz="4" w:space="0" w:color="auto"/>
              <w:left w:val="nil"/>
              <w:bottom w:val="single" w:sz="8" w:space="0" w:color="auto"/>
              <w:right w:val="nil"/>
            </w:tcBorders>
            <w:shd w:val="clear" w:color="auto" w:fill="auto"/>
            <w:vAlign w:val="center"/>
            <w:hideMark/>
          </w:tcPr>
          <w:p w14:paraId="20C23B57"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Komprese</w:t>
            </w:r>
            <w:proofErr w:type="spellEnd"/>
          </w:p>
        </w:tc>
        <w:tc>
          <w:tcPr>
            <w:tcW w:w="1041" w:type="dxa"/>
            <w:tcBorders>
              <w:top w:val="single" w:sz="4" w:space="0" w:color="auto"/>
              <w:left w:val="nil"/>
              <w:bottom w:val="single" w:sz="8" w:space="0" w:color="auto"/>
              <w:right w:val="nil"/>
            </w:tcBorders>
            <w:shd w:val="clear" w:color="auto" w:fill="auto"/>
            <w:vAlign w:val="center"/>
            <w:hideMark/>
          </w:tcPr>
          <w:p w14:paraId="566B3F09"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disk)</w:t>
            </w:r>
          </w:p>
        </w:tc>
        <w:tc>
          <w:tcPr>
            <w:tcW w:w="1710" w:type="dxa"/>
            <w:tcBorders>
              <w:top w:val="single" w:sz="4" w:space="0" w:color="auto"/>
              <w:left w:val="nil"/>
              <w:bottom w:val="single" w:sz="8" w:space="0" w:color="auto"/>
              <w:right w:val="nil"/>
            </w:tcBorders>
            <w:shd w:val="clear" w:color="auto" w:fill="auto"/>
            <w:vAlign w:val="center"/>
            <w:hideMark/>
          </w:tcPr>
          <w:p w14:paraId="6B5E3294"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GPU)</w:t>
            </w:r>
          </w:p>
        </w:tc>
        <w:tc>
          <w:tcPr>
            <w:tcW w:w="720" w:type="dxa"/>
            <w:tcBorders>
              <w:top w:val="single" w:sz="4" w:space="0" w:color="auto"/>
              <w:left w:val="nil"/>
              <w:bottom w:val="single" w:sz="8" w:space="0" w:color="auto"/>
              <w:right w:val="nil"/>
            </w:tcBorders>
            <w:shd w:val="clear" w:color="auto" w:fill="auto"/>
            <w:vAlign w:val="center"/>
            <w:hideMark/>
          </w:tcPr>
          <w:p w14:paraId="17C750B4" w14:textId="77777777" w:rsidR="00714A80" w:rsidRPr="00714A80" w:rsidRDefault="00714A80" w:rsidP="00714A80">
            <w:pPr>
              <w:spacing w:after="0" w:line="240" w:lineRule="auto"/>
              <w:jc w:val="center"/>
              <w:rPr>
                <w:rFonts w:eastAsia="Times New Roman" w:cs="Calibri"/>
                <w:b/>
                <w:bCs/>
                <w:color w:val="000000"/>
                <w:sz w:val="18"/>
                <w:szCs w:val="18"/>
                <w:lang w:val="en-US"/>
              </w:rPr>
            </w:pPr>
            <w:r w:rsidRPr="00714A80">
              <w:rPr>
                <w:rFonts w:eastAsia="Times New Roman" w:cs="Calibri"/>
                <w:b/>
                <w:bCs/>
                <w:color w:val="000000"/>
                <w:sz w:val="18"/>
                <w:szCs w:val="18"/>
                <w:lang w:val="en-US"/>
              </w:rPr>
              <w:t>Alpha</w:t>
            </w:r>
          </w:p>
        </w:tc>
        <w:tc>
          <w:tcPr>
            <w:tcW w:w="990" w:type="dxa"/>
            <w:tcBorders>
              <w:top w:val="single" w:sz="4" w:space="0" w:color="auto"/>
              <w:left w:val="nil"/>
              <w:bottom w:val="single" w:sz="8" w:space="0" w:color="auto"/>
              <w:right w:val="nil"/>
            </w:tcBorders>
            <w:shd w:val="clear" w:color="auto" w:fill="auto"/>
            <w:vAlign w:val="center"/>
            <w:hideMark/>
          </w:tcPr>
          <w:p w14:paraId="546FC376" w14:textId="3F0B3376" w:rsidR="00714A80" w:rsidRPr="003A5BDB" w:rsidRDefault="003A5BDB" w:rsidP="00714A80">
            <w:pPr>
              <w:spacing w:after="0" w:line="240" w:lineRule="auto"/>
              <w:jc w:val="center"/>
              <w:rPr>
                <w:rFonts w:eastAsia="Times New Roman" w:cs="Calibri"/>
                <w:b/>
                <w:bCs/>
                <w:color w:val="000000"/>
                <w:sz w:val="18"/>
                <w:szCs w:val="18"/>
                <w:highlight w:val="yellow"/>
                <w:lang w:val="en-US"/>
              </w:rPr>
            </w:pPr>
            <w:r w:rsidRPr="003A5BDB">
              <w:rPr>
                <w:rFonts w:eastAsia="Times New Roman" w:cs="Calibri"/>
                <w:b/>
                <w:bCs/>
                <w:color w:val="000000"/>
                <w:sz w:val="18"/>
                <w:szCs w:val="18"/>
                <w:highlight w:val="yellow"/>
                <w:lang w:val="en-US"/>
              </w:rPr>
              <w:t>Podpora</w:t>
            </w:r>
          </w:p>
        </w:tc>
        <w:tc>
          <w:tcPr>
            <w:tcW w:w="2160" w:type="dxa"/>
            <w:tcBorders>
              <w:top w:val="single" w:sz="4" w:space="0" w:color="auto"/>
              <w:left w:val="nil"/>
              <w:bottom w:val="single" w:sz="8" w:space="0" w:color="auto"/>
              <w:right w:val="nil"/>
            </w:tcBorders>
            <w:shd w:val="clear" w:color="auto" w:fill="auto"/>
            <w:vAlign w:val="center"/>
            <w:hideMark/>
          </w:tcPr>
          <w:p w14:paraId="5EAA56F0"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Charakteristika</w:t>
            </w:r>
            <w:proofErr w:type="spellEnd"/>
          </w:p>
        </w:tc>
      </w:tr>
      <w:tr w:rsidR="00714A80" w:rsidRPr="00714A80" w14:paraId="269B5757" w14:textId="77777777" w:rsidTr="00714A80">
        <w:trPr>
          <w:trHeight w:val="720"/>
        </w:trPr>
        <w:tc>
          <w:tcPr>
            <w:tcW w:w="919" w:type="dxa"/>
            <w:tcBorders>
              <w:top w:val="nil"/>
              <w:left w:val="nil"/>
              <w:bottom w:val="nil"/>
              <w:right w:val="nil"/>
            </w:tcBorders>
            <w:shd w:val="clear" w:color="auto" w:fill="auto"/>
            <w:vAlign w:val="center"/>
            <w:hideMark/>
          </w:tcPr>
          <w:p w14:paraId="7D1EEDC7"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lastRenderedPageBreak/>
              <w:t>PNG</w:t>
            </w:r>
          </w:p>
        </w:tc>
        <w:tc>
          <w:tcPr>
            <w:tcW w:w="1280" w:type="dxa"/>
            <w:tcBorders>
              <w:top w:val="nil"/>
              <w:left w:val="nil"/>
              <w:bottom w:val="nil"/>
              <w:right w:val="nil"/>
            </w:tcBorders>
            <w:shd w:val="clear" w:color="auto" w:fill="auto"/>
            <w:vAlign w:val="center"/>
            <w:hideMark/>
          </w:tcPr>
          <w:p w14:paraId="2694DA6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Bezstrátová</w:t>
            </w:r>
            <w:proofErr w:type="spellEnd"/>
          </w:p>
        </w:tc>
        <w:tc>
          <w:tcPr>
            <w:tcW w:w="1041" w:type="dxa"/>
            <w:tcBorders>
              <w:top w:val="nil"/>
              <w:left w:val="nil"/>
              <w:bottom w:val="nil"/>
              <w:right w:val="nil"/>
            </w:tcBorders>
            <w:shd w:val="clear" w:color="auto" w:fill="auto"/>
            <w:vAlign w:val="center"/>
            <w:hideMark/>
          </w:tcPr>
          <w:p w14:paraId="378BD65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1710" w:type="dxa"/>
            <w:tcBorders>
              <w:top w:val="nil"/>
              <w:left w:val="nil"/>
              <w:bottom w:val="nil"/>
              <w:right w:val="nil"/>
            </w:tcBorders>
            <w:shd w:val="clear" w:color="auto" w:fill="auto"/>
            <w:vAlign w:val="center"/>
            <w:hideMark/>
          </w:tcPr>
          <w:p w14:paraId="0AABC76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7B0D08BD"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3E152A74" w14:textId="2F5B5C65" w:rsidR="003A5BDB" w:rsidRPr="003A5BDB" w:rsidRDefault="003A5BDB" w:rsidP="003A5BDB">
            <w:pPr>
              <w:spacing w:after="0" w:line="240" w:lineRule="auto"/>
              <w:jc w:val="center"/>
              <w:rPr>
                <w:rFonts w:eastAsia="Times New Roman" w:cs="Calibri"/>
                <w:color w:val="000000"/>
                <w:sz w:val="18"/>
                <w:szCs w:val="18"/>
                <w:highlight w:val="yellow"/>
                <w:lang w:val="en-US"/>
              </w:rPr>
            </w:pPr>
            <w:r>
              <w:rPr>
                <w:rFonts w:eastAsia="Times New Roman" w:cs="Calibri"/>
                <w:color w:val="000000"/>
                <w:sz w:val="18"/>
                <w:szCs w:val="18"/>
                <w:highlight w:val="yellow"/>
                <w:lang w:val="en-US"/>
              </w:rPr>
              <w:t xml:space="preserve">Babylon.js, Three.js, Cesium </w:t>
            </w:r>
            <w:proofErr w:type="spellStart"/>
            <w:r>
              <w:rPr>
                <w:rFonts w:eastAsia="Times New Roman" w:cs="Calibri"/>
                <w:color w:val="000000"/>
                <w:sz w:val="18"/>
                <w:szCs w:val="18"/>
                <w:highlight w:val="yellow"/>
                <w:lang w:val="en-US"/>
              </w:rPr>
              <w:t>aj</w:t>
            </w:r>
            <w:proofErr w:type="spellEnd"/>
            <w:r>
              <w:rPr>
                <w:rFonts w:eastAsia="Times New Roman" w:cs="Calibri"/>
                <w:color w:val="000000"/>
                <w:sz w:val="18"/>
                <w:szCs w:val="18"/>
                <w:highlight w:val="yellow"/>
                <w:lang w:val="en-US"/>
              </w:rPr>
              <w:t>.</w:t>
            </w:r>
          </w:p>
        </w:tc>
        <w:tc>
          <w:tcPr>
            <w:tcW w:w="2160" w:type="dxa"/>
            <w:tcBorders>
              <w:top w:val="nil"/>
              <w:left w:val="nil"/>
              <w:bottom w:val="nil"/>
              <w:right w:val="nil"/>
            </w:tcBorders>
            <w:shd w:val="clear" w:color="auto" w:fill="auto"/>
            <w:vAlign w:val="center"/>
            <w:hideMark/>
          </w:tcPr>
          <w:p w14:paraId="4D0A7E4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yso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valita</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5F831222" w14:textId="77777777" w:rsidTr="00714A80">
        <w:trPr>
          <w:trHeight w:val="720"/>
        </w:trPr>
        <w:tc>
          <w:tcPr>
            <w:tcW w:w="919" w:type="dxa"/>
            <w:tcBorders>
              <w:top w:val="nil"/>
              <w:left w:val="nil"/>
              <w:bottom w:val="nil"/>
              <w:right w:val="nil"/>
            </w:tcBorders>
            <w:shd w:val="clear" w:color="auto" w:fill="auto"/>
            <w:vAlign w:val="center"/>
            <w:hideMark/>
          </w:tcPr>
          <w:p w14:paraId="30726D83"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JPG</w:t>
            </w:r>
          </w:p>
        </w:tc>
        <w:tc>
          <w:tcPr>
            <w:tcW w:w="1280" w:type="dxa"/>
            <w:tcBorders>
              <w:top w:val="nil"/>
              <w:left w:val="nil"/>
              <w:bottom w:val="nil"/>
              <w:right w:val="nil"/>
            </w:tcBorders>
            <w:shd w:val="clear" w:color="auto" w:fill="auto"/>
            <w:vAlign w:val="center"/>
            <w:hideMark/>
          </w:tcPr>
          <w:p w14:paraId="30E00A51"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1DF88318"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Malá</w:t>
            </w:r>
          </w:p>
        </w:tc>
        <w:tc>
          <w:tcPr>
            <w:tcW w:w="1710" w:type="dxa"/>
            <w:tcBorders>
              <w:top w:val="nil"/>
              <w:left w:val="nil"/>
              <w:bottom w:val="nil"/>
              <w:right w:val="nil"/>
            </w:tcBorders>
            <w:shd w:val="clear" w:color="auto" w:fill="auto"/>
            <w:vAlign w:val="center"/>
            <w:hideMark/>
          </w:tcPr>
          <w:p w14:paraId="61C9F60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1BEF4661"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Ne</w:t>
            </w:r>
          </w:p>
        </w:tc>
        <w:tc>
          <w:tcPr>
            <w:tcW w:w="990" w:type="dxa"/>
            <w:tcBorders>
              <w:top w:val="nil"/>
              <w:left w:val="nil"/>
              <w:bottom w:val="nil"/>
              <w:right w:val="nil"/>
            </w:tcBorders>
            <w:shd w:val="clear" w:color="auto" w:fill="auto"/>
            <w:vAlign w:val="center"/>
            <w:hideMark/>
          </w:tcPr>
          <w:p w14:paraId="456BABB0"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Ano</w:t>
            </w:r>
          </w:p>
        </w:tc>
        <w:tc>
          <w:tcPr>
            <w:tcW w:w="2160" w:type="dxa"/>
            <w:tcBorders>
              <w:top w:val="nil"/>
              <w:left w:val="nil"/>
              <w:bottom w:val="nil"/>
              <w:right w:val="nil"/>
            </w:tcBorders>
            <w:shd w:val="clear" w:color="auto" w:fill="auto"/>
            <w:vAlign w:val="center"/>
            <w:hideMark/>
          </w:tcPr>
          <w:p w14:paraId="4EA65E78"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341B89FA" w14:textId="77777777" w:rsidTr="00714A80">
        <w:trPr>
          <w:trHeight w:val="480"/>
        </w:trPr>
        <w:tc>
          <w:tcPr>
            <w:tcW w:w="919" w:type="dxa"/>
            <w:tcBorders>
              <w:top w:val="nil"/>
              <w:left w:val="nil"/>
              <w:bottom w:val="nil"/>
              <w:right w:val="nil"/>
            </w:tcBorders>
            <w:shd w:val="clear" w:color="auto" w:fill="auto"/>
            <w:vAlign w:val="center"/>
            <w:hideMark/>
          </w:tcPr>
          <w:p w14:paraId="425B9BCF"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WEBP</w:t>
            </w:r>
          </w:p>
        </w:tc>
        <w:tc>
          <w:tcPr>
            <w:tcW w:w="1280" w:type="dxa"/>
            <w:tcBorders>
              <w:top w:val="nil"/>
              <w:left w:val="nil"/>
              <w:bottom w:val="nil"/>
              <w:right w:val="nil"/>
            </w:tcBorders>
            <w:shd w:val="clear" w:color="auto" w:fill="auto"/>
            <w:vAlign w:val="center"/>
            <w:hideMark/>
          </w:tcPr>
          <w:p w14:paraId="4F753EE6"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5FFACA3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eli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alá</w:t>
            </w:r>
            <w:proofErr w:type="spellEnd"/>
          </w:p>
        </w:tc>
        <w:tc>
          <w:tcPr>
            <w:tcW w:w="1710" w:type="dxa"/>
            <w:tcBorders>
              <w:top w:val="nil"/>
              <w:left w:val="nil"/>
              <w:bottom w:val="nil"/>
              <w:right w:val="nil"/>
            </w:tcBorders>
            <w:shd w:val="clear" w:color="auto" w:fill="auto"/>
            <w:vAlign w:val="center"/>
            <w:hideMark/>
          </w:tcPr>
          <w:p w14:paraId="332C262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3FBF6F6B"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2E2234E3"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nil"/>
              <w:right w:val="nil"/>
            </w:tcBorders>
            <w:shd w:val="clear" w:color="auto" w:fill="auto"/>
            <w:vAlign w:val="center"/>
            <w:hideMark/>
          </w:tcPr>
          <w:p w14:paraId="7153BA35"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
        </w:tc>
      </w:tr>
      <w:tr w:rsidR="00714A80" w:rsidRPr="00714A80" w14:paraId="26A19B44" w14:textId="77777777" w:rsidTr="00714A80">
        <w:trPr>
          <w:trHeight w:val="480"/>
        </w:trPr>
        <w:tc>
          <w:tcPr>
            <w:tcW w:w="919" w:type="dxa"/>
            <w:tcBorders>
              <w:top w:val="nil"/>
              <w:left w:val="nil"/>
              <w:bottom w:val="single" w:sz="4" w:space="0" w:color="auto"/>
              <w:right w:val="nil"/>
            </w:tcBorders>
            <w:shd w:val="clear" w:color="auto" w:fill="auto"/>
            <w:vAlign w:val="center"/>
            <w:hideMark/>
          </w:tcPr>
          <w:p w14:paraId="1F890614"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KTX2</w:t>
            </w:r>
          </w:p>
        </w:tc>
        <w:tc>
          <w:tcPr>
            <w:tcW w:w="1280" w:type="dxa"/>
            <w:tcBorders>
              <w:top w:val="nil"/>
              <w:left w:val="nil"/>
              <w:bottom w:val="single" w:sz="4" w:space="0" w:color="auto"/>
              <w:right w:val="nil"/>
            </w:tcBorders>
            <w:shd w:val="clear" w:color="auto" w:fill="auto"/>
            <w:vAlign w:val="center"/>
            <w:hideMark/>
          </w:tcPr>
          <w:p w14:paraId="66BAE0F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single" w:sz="4" w:space="0" w:color="auto"/>
              <w:right w:val="nil"/>
            </w:tcBorders>
            <w:shd w:val="clear" w:color="auto" w:fill="auto"/>
            <w:vAlign w:val="center"/>
            <w:hideMark/>
          </w:tcPr>
          <w:p w14:paraId="2A554A4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Střední</w:t>
            </w:r>
            <w:proofErr w:type="spellEnd"/>
          </w:p>
        </w:tc>
        <w:tc>
          <w:tcPr>
            <w:tcW w:w="1710" w:type="dxa"/>
            <w:tcBorders>
              <w:top w:val="nil"/>
              <w:left w:val="nil"/>
              <w:bottom w:val="single" w:sz="4" w:space="0" w:color="auto"/>
              <w:right w:val="nil"/>
            </w:tcBorders>
            <w:shd w:val="clear" w:color="auto" w:fill="auto"/>
            <w:vAlign w:val="center"/>
            <w:hideMark/>
          </w:tcPr>
          <w:p w14:paraId="251085B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Níz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rimace</w:t>
            </w:r>
            <w:proofErr w:type="spellEnd"/>
            <w:r w:rsidRPr="00714A80">
              <w:rPr>
                <w:rFonts w:eastAsia="Times New Roman" w:cs="Calibri"/>
                <w:color w:val="000000"/>
                <w:sz w:val="18"/>
                <w:szCs w:val="18"/>
                <w:lang w:val="en-US"/>
              </w:rPr>
              <w:t>)</w:t>
            </w:r>
          </w:p>
        </w:tc>
        <w:tc>
          <w:tcPr>
            <w:tcW w:w="720" w:type="dxa"/>
            <w:tcBorders>
              <w:top w:val="nil"/>
              <w:left w:val="nil"/>
              <w:bottom w:val="single" w:sz="4" w:space="0" w:color="auto"/>
              <w:right w:val="nil"/>
            </w:tcBorders>
            <w:shd w:val="clear" w:color="auto" w:fill="auto"/>
            <w:vAlign w:val="center"/>
            <w:hideMark/>
          </w:tcPr>
          <w:p w14:paraId="05E6FFEC"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single" w:sz="4" w:space="0" w:color="auto"/>
              <w:right w:val="nil"/>
            </w:tcBorders>
            <w:shd w:val="clear" w:color="auto" w:fill="auto"/>
            <w:vAlign w:val="center"/>
            <w:hideMark/>
          </w:tcPr>
          <w:p w14:paraId="09F4C1ED"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single" w:sz="4" w:space="0" w:color="auto"/>
              <w:right w:val="nil"/>
            </w:tcBorders>
            <w:shd w:val="clear" w:color="auto" w:fill="auto"/>
            <w:vAlign w:val="center"/>
            <w:hideMark/>
          </w:tcPr>
          <w:p w14:paraId="0DC055A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Komplexní</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Rychlé</w:t>
            </w:r>
            <w:proofErr w:type="spellEnd"/>
            <w:r w:rsidRPr="00714A80">
              <w:rPr>
                <w:rFonts w:eastAsia="Times New Roman" w:cs="Calibri"/>
                <w:color w:val="000000"/>
                <w:sz w:val="18"/>
                <w:szCs w:val="18"/>
                <w:lang w:val="en-US"/>
              </w:rPr>
              <w:t xml:space="preserve"> GPU </w:t>
            </w:r>
            <w:proofErr w:type="spellStart"/>
            <w:r w:rsidRPr="00714A80">
              <w:rPr>
                <w:rFonts w:eastAsia="Times New Roman" w:cs="Calibri"/>
                <w:color w:val="000000"/>
                <w:sz w:val="18"/>
                <w:szCs w:val="18"/>
                <w:lang w:val="en-US"/>
              </w:rPr>
              <w:t>načítání</w:t>
            </w:r>
            <w:proofErr w:type="spellEnd"/>
            <w:r w:rsidRPr="00714A80">
              <w:rPr>
                <w:rFonts w:eastAsia="Times New Roman" w:cs="Calibri"/>
                <w:color w:val="000000"/>
                <w:sz w:val="18"/>
                <w:szCs w:val="18"/>
                <w:lang w:val="en-US"/>
              </w:rPr>
              <w:t xml:space="preserve">, </w:t>
            </w:r>
          </w:p>
        </w:tc>
      </w:tr>
    </w:tbl>
    <w:p w14:paraId="05703710" w14:textId="77777777" w:rsidR="00714A80" w:rsidRPr="00714A80" w:rsidRDefault="00714A80" w:rsidP="00714A80"/>
    <w:p w14:paraId="26EB6AAD" w14:textId="11559056" w:rsidR="005D7C60" w:rsidRDefault="005D7C60" w:rsidP="005D7C60">
      <w:pPr>
        <w:pStyle w:val="Heading2"/>
        <w:rPr>
          <w:lang w:val="cs-CZ"/>
        </w:rPr>
      </w:pPr>
      <w:r>
        <w:rPr>
          <w:lang w:val="cs-CZ"/>
        </w:rPr>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1E16BF2D" w:rsidR="00082CAD" w:rsidRDefault="008812DD" w:rsidP="00082CAD">
      <w:r>
        <w:rPr>
          <w:lang w:eastAsia="cs-CZ"/>
        </w:rPr>
        <w:t>Za účelem úspěšné práce s </w:t>
      </w:r>
      <w:proofErr w:type="gramStart"/>
      <w:r>
        <w:rPr>
          <w:lang w:eastAsia="cs-CZ"/>
        </w:rPr>
        <w:t>3D</w:t>
      </w:r>
      <w:proofErr w:type="gramEnd"/>
      <w:r>
        <w:rPr>
          <w:lang w:eastAsia="cs-CZ"/>
        </w:rPr>
        <w:t xml:space="preserve">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20162A">
        <w:t xml:space="preserve">. </w:t>
      </w:r>
      <w:r w:rsidR="00B1180A">
        <w:t xml:space="preserve">Následující popis je tedy velice obecný. </w:t>
      </w:r>
      <w:r w:rsidR="0020162A">
        <w:t xml:space="preserve">Rozdělení etap v případě </w:t>
      </w:r>
      <w:proofErr w:type="spellStart"/>
      <w:r w:rsidR="0020162A">
        <w:t>WebGL</w:t>
      </w:r>
      <w:proofErr w:type="spellEnd"/>
      <w:r w:rsidR="0020162A">
        <w:t xml:space="preserve"> </w:t>
      </w:r>
      <w:r w:rsidR="0020162A" w:rsidRPr="00EE12F5">
        <w:rPr>
          <w:highlight w:val="yellow"/>
        </w:rPr>
        <w:t>(</w:t>
      </w:r>
      <w:proofErr w:type="gramStart"/>
      <w:r w:rsidR="0020162A" w:rsidRPr="00EE12F5">
        <w:rPr>
          <w:highlight w:val="yellow"/>
        </w:rPr>
        <w:t>viz .</w:t>
      </w:r>
      <w:proofErr w:type="gramEnd"/>
      <w:r w:rsidR="0020162A" w:rsidRPr="00EE12F5">
        <w:rPr>
          <w:highlight w:val="yellow"/>
        </w:rPr>
        <w:t xml:space="preserve"> … )</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Ghayour, Cantor 2018; Ariën 2017; Sherif 2018; Dunn, Parberry 2011)</w:t>
      </w:r>
      <w:r>
        <w:fldChar w:fldCharType="end"/>
      </w:r>
      <w:r>
        <w:t>:</w:t>
      </w:r>
    </w:p>
    <w:p w14:paraId="6B038E2B" w14:textId="3C058236" w:rsidR="00301FA1" w:rsidRDefault="00301FA1" w:rsidP="00301FA1">
      <w:pPr>
        <w:pStyle w:val="Normlnprvnodsazen"/>
        <w:numPr>
          <w:ilvl w:val="0"/>
          <w:numId w:val="44"/>
        </w:numPr>
        <w:rPr>
          <w:lang w:eastAsia="en-US"/>
        </w:rPr>
      </w:pPr>
      <w:r>
        <w:rPr>
          <w:b/>
          <w:bCs/>
          <w:lang w:eastAsia="en-US"/>
        </w:rPr>
        <w:t xml:space="preserve">Nastavení scény: </w:t>
      </w:r>
      <w:r w:rsidR="00B1180A" w:rsidRPr="00B1180A">
        <w:rPr>
          <w:lang w:eastAsia="en-US"/>
        </w:rPr>
        <w:t xml:space="preserve">Základním nastavením je definování kamery, tedy bodu, ze kterého bude scéna </w:t>
      </w:r>
      <w:proofErr w:type="spellStart"/>
      <w:r w:rsidR="00B1180A" w:rsidRPr="00B1180A">
        <w:rPr>
          <w:lang w:eastAsia="en-US"/>
        </w:rPr>
        <w:t>renderována</w:t>
      </w:r>
      <w:proofErr w:type="spellEnd"/>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ů </w:t>
      </w:r>
      <w:r w:rsidR="00B1180A" w:rsidRPr="00B1180A">
        <w:rPr>
          <w:highlight w:val="yellow"/>
          <w:lang w:eastAsia="en-US"/>
        </w:rPr>
        <w:t xml:space="preserve">3D scény (viz. </w:t>
      </w:r>
      <w:proofErr w:type="spellStart"/>
      <w:r w:rsidR="00B1180A" w:rsidRPr="00B1180A">
        <w:rPr>
          <w:highlight w:val="yellow"/>
          <w:lang w:eastAsia="en-US"/>
        </w:rPr>
        <w:t>xx</w:t>
      </w:r>
      <w:proofErr w:type="spellEnd"/>
      <w:r w:rsidR="00B1180A" w:rsidRPr="00B1180A">
        <w:rPr>
          <w:highlight w:val="yellow"/>
          <w:lang w:eastAsia="en-US"/>
        </w:rPr>
        <w:t>)</w:t>
      </w:r>
      <w:r w:rsidR="00B1180A">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Pr>
          <w:b/>
          <w:bCs/>
          <w:lang w:eastAsia="en-US"/>
        </w:rPr>
        <w:t>culling</w:t>
      </w:r>
      <w:proofErr w:type="spellEnd"/>
      <w:r>
        <w:rPr>
          <w:b/>
          <w:bCs/>
          <w:lang w:eastAsia="en-US"/>
        </w:rPr>
        <w:t xml:space="preserve">): </w:t>
      </w:r>
      <w:r w:rsidRPr="00E17ACB">
        <w:rPr>
          <w:lang w:eastAsia="en-US"/>
        </w:rPr>
        <w:t xml:space="preserve">Ořezávání je proces, při kterém jsou odstraněny části </w:t>
      </w:r>
      <w:proofErr w:type="gramStart"/>
      <w:r w:rsidRPr="00E17ACB">
        <w:rPr>
          <w:lang w:eastAsia="en-US"/>
        </w:rPr>
        <w:t>3D</w:t>
      </w:r>
      <w:proofErr w:type="gramEnd"/>
      <w:r w:rsidRPr="00E17ACB">
        <w:rPr>
          <w:lang w:eastAsia="en-US"/>
        </w:rPr>
        <w:t xml:space="preserve">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w:t>
      </w:r>
      <w:proofErr w:type="gramStart"/>
      <w:r w:rsidRPr="00BD0F8E">
        <w:rPr>
          <w:lang w:eastAsia="en-US"/>
        </w:rPr>
        <w:t>3D</w:t>
      </w:r>
      <w:proofErr w:type="gramEnd"/>
      <w:r w:rsidRPr="00BD0F8E">
        <w:rPr>
          <w:lang w:eastAsia="en-US"/>
        </w:rPr>
        <w:t xml:space="preserve"> objektu spadají do tohot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w:t>
      </w:r>
      <w:proofErr w:type="spellStart"/>
      <w:r>
        <w:rPr>
          <w:b/>
          <w:b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lastRenderedPageBreak/>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10910C53" w14:textId="08EB8239" w:rsidR="00B1180A" w:rsidRPr="00B1180A" w:rsidRDefault="00EE12F5" w:rsidP="003A5BDB">
      <w:pPr>
        <w:pStyle w:val="Caption"/>
      </w:pPr>
      <w:r>
        <w:t xml:space="preserve">Obr. </w:t>
      </w:r>
      <w:r>
        <w:fldChar w:fldCharType="begin"/>
      </w:r>
      <w:r>
        <w:instrText xml:space="preserve"> SEQ Obr. \* ARABIC </w:instrText>
      </w:r>
      <w:r>
        <w:fldChar w:fldCharType="separate"/>
      </w:r>
      <w:r w:rsidR="00894A03">
        <w:rPr>
          <w:noProof/>
        </w:rPr>
        <w:t>15</w:t>
      </w:r>
      <w:r>
        <w:fldChar w:fldCharType="end"/>
      </w:r>
      <w:r>
        <w:t xml:space="preserve"> </w:t>
      </w:r>
      <w:proofErr w:type="spellStart"/>
      <w:r>
        <w:rPr>
          <w:i/>
          <w:iCs w:val="0"/>
        </w:rPr>
        <w:t>Graphics</w:t>
      </w:r>
      <w:proofErr w:type="spellEnd"/>
      <w:r>
        <w:rPr>
          <w:i/>
          <w:iCs w:val="0"/>
        </w:rPr>
        <w:t xml:space="preserve"> </w:t>
      </w:r>
      <w:proofErr w:type="spellStart"/>
      <w:r>
        <w:rPr>
          <w:i/>
          <w:iCs w:val="0"/>
        </w:rPr>
        <w:t>rendering</w:t>
      </w:r>
      <w:proofErr w:type="spellEnd"/>
      <w:r>
        <w:rPr>
          <w:i/>
          <w:iCs w:val="0"/>
        </w:rPr>
        <w:t xml:space="preserve"> </w:t>
      </w:r>
      <w:proofErr w:type="spellStart"/>
      <w:r>
        <w:rPr>
          <w:i/>
          <w:iCs w:val="0"/>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2F87E04E" w14:textId="6CED18BB" w:rsidR="002C3253" w:rsidRDefault="002C3253" w:rsidP="002C3253">
      <w:pPr>
        <w:pStyle w:val="Heading3"/>
      </w:pPr>
      <w:r>
        <w:t>Komponenty 3D vizualizace</w:t>
      </w:r>
    </w:p>
    <w:p w14:paraId="4E405B11" w14:textId="2F526153" w:rsidR="002C3253" w:rsidRPr="002C3253" w:rsidRDefault="002C3253" w:rsidP="002C3253">
      <w:pPr>
        <w:rPr>
          <w:lang w:eastAsia="cs-CZ"/>
        </w:rPr>
      </w:pPr>
      <w:r>
        <w:rPr>
          <w:lang w:eastAsia="cs-CZ"/>
        </w:rPr>
        <w:t xml:space="preserve">Systémy umožňující </w:t>
      </w:r>
      <w:proofErr w:type="gramStart"/>
      <w:r>
        <w:rPr>
          <w:lang w:eastAsia="cs-CZ"/>
        </w:rPr>
        <w:t>3D</w:t>
      </w:r>
      <w:proofErr w:type="gramEnd"/>
      <w:r>
        <w:rPr>
          <w:lang w:eastAsia="cs-CZ"/>
        </w:rPr>
        <w:t xml:space="preserve"> vizualizaci popř. </w:t>
      </w:r>
      <w:proofErr w:type="spellStart"/>
      <w:r>
        <w:rPr>
          <w:lang w:eastAsia="cs-CZ"/>
        </w:rPr>
        <w:t>virutální</w:t>
      </w:r>
      <w:proofErr w:type="spellEnd"/>
      <w:r>
        <w:rPr>
          <w:lang w:eastAsia="cs-CZ"/>
        </w:rPr>
        <w:t xml:space="preserve"> realitu se ve většině případů skládají z obdobných komponentů.</w:t>
      </w:r>
      <w:r w:rsidR="00B71937">
        <w:rPr>
          <w:lang w:eastAsia="cs-CZ"/>
        </w:rPr>
        <w:t xml:space="preserve"> Následující popis se </w:t>
      </w:r>
      <w:proofErr w:type="gramStart"/>
      <w:r w:rsidR="00B71937">
        <w:rPr>
          <w:lang w:eastAsia="cs-CZ"/>
        </w:rPr>
        <w:t>snaží</w:t>
      </w:r>
      <w:proofErr w:type="gramEnd"/>
      <w:r w:rsidR="00B71937">
        <w:rPr>
          <w:lang w:eastAsia="cs-CZ"/>
        </w:rPr>
        <w:t xml:space="preserve"> o obecný popis klíčových komponent pro tvorbu 3D scény. </w:t>
      </w:r>
    </w:p>
    <w:p w14:paraId="5D90A747" w14:textId="77777777" w:rsidR="00D2399F" w:rsidRDefault="00D81069" w:rsidP="00B71937">
      <w:pPr>
        <w:pStyle w:val="Normlnprvnodsazen"/>
      </w:pPr>
      <w:r w:rsidRPr="00B71937">
        <w:rPr>
          <w:b/>
          <w:bCs/>
        </w:rPr>
        <w:t>Scéna:</w:t>
      </w:r>
      <w:r>
        <w:t xml:space="preserve"> </w:t>
      </w:r>
      <w:r w:rsidRPr="00D81069">
        <w:t xml:space="preserve">Scéna je jedním z klíčových prvků virtuální reality a </w:t>
      </w:r>
      <w:proofErr w:type="gramStart"/>
      <w:r w:rsidRPr="00D81069">
        <w:t>3D</w:t>
      </w:r>
      <w:proofErr w:type="gramEnd"/>
      <w:r w:rsidRPr="00D81069">
        <w:t xml:space="preserve">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Tato struktura se využívá napříč </w:t>
      </w:r>
      <w:proofErr w:type="gramStart"/>
      <w:r>
        <w:t>3D</w:t>
      </w:r>
      <w:proofErr w:type="gramEnd"/>
      <w:r>
        <w:t xml:space="preserve"> softwarem</w:t>
      </w:r>
      <w:r w:rsidR="00DA6E08">
        <w:t xml:space="preserve"> např. formát </w:t>
      </w:r>
      <w:proofErr w:type="spellStart"/>
      <w:r w:rsidR="00DA6E08">
        <w:t>gltf</w:t>
      </w:r>
      <w:proofErr w:type="spellEnd"/>
      <w:r w:rsidR="00DA6E08">
        <w:t xml:space="preserve">, </w:t>
      </w:r>
      <w:proofErr w:type="spellStart"/>
      <w:r w:rsidR="00DA6E08">
        <w:t>Blender</w:t>
      </w:r>
      <w:proofErr w:type="spellEnd"/>
      <w:r w:rsidR="00DA6E08">
        <w:t xml:space="preserve"> nebo three.js. </w:t>
      </w:r>
      <w:r w:rsidR="00C41253">
        <w:t xml:space="preserve">Scéna zpravidla obsahuje druhy objektů, které jsou Světla, Objekty, </w:t>
      </w:r>
      <w:proofErr w:type="spellStart"/>
      <w:r w:rsidR="00C41253">
        <w:t>Meshe</w:t>
      </w:r>
      <w:proofErr w:type="spellEnd"/>
      <w:r w:rsidR="00C41253">
        <w:t xml:space="preserve">. </w:t>
      </w:r>
      <w:proofErr w:type="spellStart"/>
      <w:r w:rsidR="00C41253">
        <w:rPr>
          <w:b/>
          <w:bCs/>
        </w:rPr>
        <w:t>Mesh</w:t>
      </w:r>
      <w:proofErr w:type="spellEnd"/>
      <w:r w:rsidR="00C41253">
        <w:t xml:space="preserve"> tedy objekt, který se skládá z Geometrie (tvaru) a Materiálu (</w:t>
      </w:r>
      <w:r w:rsidR="00A35D7E">
        <w:t>pravidel,</w:t>
      </w:r>
      <w:r w:rsidR="00C41253">
        <w:t xml:space="preserve"> jak má</w:t>
      </w:r>
      <w:r w:rsidR="00A35D7E">
        <w:t xml:space="preserve"> </w:t>
      </w:r>
      <w:proofErr w:type="spellStart"/>
      <w:r w:rsidR="00A35D7E">
        <w:t>mesh</w:t>
      </w:r>
      <w:proofErr w:type="spellEnd"/>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w:t>
      </w:r>
      <w:proofErr w:type="spellStart"/>
      <w:r w:rsidR="00E672E7">
        <w:t>gltf</w:t>
      </w:r>
      <w:proofErr w:type="spellEnd"/>
      <w:r w:rsidR="00E672E7">
        <w:t xml:space="preserve">´, </w:t>
      </w:r>
      <w:proofErr w:type="spellStart"/>
      <w:r w:rsidR="00E672E7">
        <w:t>obj</w:t>
      </w:r>
      <w:proofErr w:type="spellEnd"/>
      <w:r w:rsidR="00E672E7">
        <w:t xml:space="preserve">. aj.). </w:t>
      </w:r>
      <w:r w:rsidR="00D2399F">
        <w:t xml:space="preserve"> </w:t>
      </w:r>
    </w:p>
    <w:p w14:paraId="0CA35219" w14:textId="1516CB7A" w:rsidR="00EF0008" w:rsidRPr="00C41253" w:rsidRDefault="00E672E7" w:rsidP="00EF0008">
      <w:pPr>
        <w:pStyle w:val="Normlnprvnodsazen"/>
      </w:pPr>
      <w:proofErr w:type="spellStart"/>
      <w:r w:rsidRPr="00E672E7">
        <w:rPr>
          <w:b/>
          <w:bCs/>
        </w:rPr>
        <w:t>Mesh</w:t>
      </w:r>
      <w:proofErr w:type="spellEnd"/>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w:t>
      </w:r>
      <w:proofErr w:type="spellStart"/>
      <w:r w:rsidR="00377EFF">
        <w:t>mesh</w:t>
      </w:r>
      <w:proofErr w:type="spellEnd"/>
      <w:r w:rsidR="00377EFF">
        <w:t>)</w:t>
      </w:r>
      <w:r w:rsidR="00EF0008">
        <w:t>. Hardware tedy GPU jsou optimalizovány pro práci se sítí trojúhelníků (</w:t>
      </w:r>
      <w:r w:rsidR="00EF0008" w:rsidRPr="00EF0008">
        <w:rPr>
          <w:i/>
          <w:iCs/>
        </w:rPr>
        <w:t xml:space="preserve">triangle </w:t>
      </w:r>
      <w:proofErr w:type="spellStart"/>
      <w:r w:rsidR="00EF0008" w:rsidRPr="00EF0008">
        <w:rPr>
          <w:i/>
          <w:iCs/>
        </w:rPr>
        <w:t>mesh</w:t>
      </w:r>
      <w:proofErr w:type="spellEnd"/>
      <w:r w:rsidR="00EF0008">
        <w:t xml:space="preserve">) a to z toho důvodu, že jakýkoliv polygon je možné rozdělit na </w:t>
      </w:r>
      <w:r w:rsidR="00377EFF">
        <w:t>trojúhelníky. Objekt je definován trojúhelníky, které se skládají z vertexů, hran a ploch. Objekty jsou reprezentovány jako</w:t>
      </w:r>
      <w:r w:rsidR="005C376A">
        <w:t xml:space="preserve"> pole souřadnic vertexů a pole trojúhelníků, které </w:t>
      </w:r>
      <w:proofErr w:type="gramStart"/>
      <w:r w:rsidR="005C376A">
        <w:t>tvoří</w:t>
      </w:r>
      <w:proofErr w:type="gramEnd"/>
      <w:r w:rsidR="005C376A">
        <w:t>.</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Dunn, Parberry 2011)</w:t>
      </w:r>
      <w:r w:rsidR="00377EFF">
        <w:fldChar w:fldCharType="end"/>
      </w:r>
      <w:r w:rsidR="00EF0008">
        <w:t xml:space="preserve">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6" cstate="print">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8"/>
                    <a:stretch>
                      <a:fillRect/>
                    </a:stretch>
                  </pic:blipFill>
                  <pic:spPr>
                    <a:xfrm>
                      <a:off x="0" y="0"/>
                      <a:ext cx="2671063" cy="1939387"/>
                    </a:xfrm>
                    <a:prstGeom prst="rect">
                      <a:avLst/>
                    </a:prstGeom>
                  </pic:spPr>
                </pic:pic>
              </a:graphicData>
            </a:graphic>
          </wp:inline>
        </w:drawing>
      </w:r>
    </w:p>
    <w:p w14:paraId="62B42586" w14:textId="38940D5E" w:rsidR="00D81069" w:rsidRDefault="00D81069" w:rsidP="00D81069">
      <w:pPr>
        <w:pStyle w:val="Caption"/>
      </w:pPr>
      <w:r w:rsidRPr="00DA6E08">
        <w:rPr>
          <w:highlight w:val="yellow"/>
        </w:rPr>
        <w:lastRenderedPageBreak/>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894A03">
        <w:rPr>
          <w:noProof/>
          <w:highlight w:val="yellow"/>
        </w:rPr>
        <w:t>16</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w:t>
      </w:r>
      <w:proofErr w:type="spellStart"/>
      <w:r w:rsidR="00DA6E08" w:rsidRPr="00DA6E08">
        <w:rPr>
          <w:highlight w:val="yellow"/>
        </w:rPr>
        <w:t>gltf</w:t>
      </w:r>
      <w:proofErr w:type="spellEnd"/>
      <w:r w:rsidR="00DA6E08" w:rsidRPr="007C3EEE">
        <w:rPr>
          <w:highlight w:val="yellow"/>
        </w:rPr>
        <w:t>.</w:t>
      </w:r>
      <w:r w:rsidR="007C3EEE" w:rsidRPr="007C3EEE">
        <w:rPr>
          <w:highlight w:val="yellow"/>
        </w:rPr>
        <w:t xml:space="preserve"> </w:t>
      </w:r>
      <w:r w:rsidR="000D403B">
        <w:fldChar w:fldCharType="begin"/>
      </w:r>
      <w:r w:rsidR="006168A6">
        <w:instrText xml:space="preserve"> ADDIN ZOTERO_ITEM CSL_CITATION {"citationID":"ph0cGAMu","properties":{"formattedCitation":"(three.js Contributors 2023c; Khronos Group 2023a)","plainCitation":"(three.js Contributors 2023c;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6168A6" w:rsidRPr="006168A6">
        <w:t>(three.js Contributors 2023c; Khronos Group 2023a)</w:t>
      </w:r>
      <w:r w:rsidR="000D403B">
        <w:fldChar w:fldCharType="end"/>
      </w:r>
    </w:p>
    <w:p w14:paraId="450503B2" w14:textId="28AB9F62"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proofErr w:type="gramStart"/>
      <w:r w:rsidR="00DA6E08" w:rsidRPr="00DA6E08">
        <w:t>vytváří</w:t>
      </w:r>
      <w:proofErr w:type="gramEnd"/>
      <w:r w:rsidR="00DA6E08" w:rsidRPr="00DA6E08">
        <w:t xml:space="preserve"> scénu s iluzí hloubky. Objekty vzdálenější od kamery jsou zobrazovány </w:t>
      </w:r>
      <w:proofErr w:type="gramStart"/>
      <w:r w:rsidR="00E62FF5" w:rsidRPr="00DA6E08">
        <w:t>menší</w:t>
      </w:r>
      <w:proofErr w:type="gramEnd"/>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parametry</w:t>
      </w:r>
      <w:r w:rsidR="00377EFF">
        <w:t xml:space="preserve">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Dunn, Parberry 2011; three.js Contributors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proofErr w:type="gramStart"/>
      <w:r w:rsidRPr="0064106A">
        <w:rPr>
          <w:i/>
          <w:iCs/>
        </w:rPr>
        <w:t>FOV -</w:t>
      </w:r>
      <w:r>
        <w:t xml:space="preserve"> </w:t>
      </w:r>
      <w:proofErr w:type="spellStart"/>
      <w:r w:rsidRPr="0064106A">
        <w:rPr>
          <w:i/>
          <w:iCs/>
        </w:rPr>
        <w:t>field</w:t>
      </w:r>
      <w:proofErr w:type="spellEnd"/>
      <w:proofErr w:type="gram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6149916B" w:rsidR="00D81069" w:rsidRDefault="0064106A" w:rsidP="0064106A">
      <w:pPr>
        <w:pStyle w:val="Normlnprvnodsazen"/>
        <w:numPr>
          <w:ilvl w:val="0"/>
          <w:numId w:val="45"/>
        </w:numPr>
      </w:pPr>
      <w:proofErr w:type="spellStart"/>
      <w:r w:rsidRPr="0064106A">
        <w:rPr>
          <w:b/>
          <w:bCs/>
        </w:rPr>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Objekty mimo tyto roviny nebudou zobrazeny</w:t>
      </w:r>
      <w:r w:rsidR="007C3EEE">
        <w:t xml:space="preserve"> (viz. </w:t>
      </w:r>
      <w:proofErr w:type="spellStart"/>
      <w:r w:rsidR="00F33FE8">
        <w:rPr>
          <w:i/>
          <w:iCs/>
        </w:rPr>
        <w:t>frust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225E5B79" w:rsidR="007C3EEE" w:rsidRPr="007E1724" w:rsidRDefault="007C3EEE" w:rsidP="00A35D7E">
      <w:pPr>
        <w:pStyle w:val="Caption"/>
        <w:rPr>
          <w:lang w:val="en-US"/>
        </w:rPr>
      </w:pPr>
      <w:r>
        <w:t xml:space="preserve">Obr. </w:t>
      </w:r>
      <w:r>
        <w:fldChar w:fldCharType="begin"/>
      </w:r>
      <w:r>
        <w:instrText xml:space="preserve"> SEQ Obr. \* ARABIC </w:instrText>
      </w:r>
      <w:r>
        <w:fldChar w:fldCharType="separate"/>
      </w:r>
      <w:r w:rsidR="00894A03">
        <w:rPr>
          <w:noProof/>
        </w:rPr>
        <w:t>17</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1881F98F" w:rsidR="0078088F" w:rsidRPr="00B918D1" w:rsidRDefault="00D81069" w:rsidP="003B280C">
      <w:pPr>
        <w:pStyle w:val="Normlnprvnodsazen"/>
      </w:pPr>
      <w:r w:rsidRPr="00D81069">
        <w:rPr>
          <w:b/>
          <w:bCs/>
        </w:rPr>
        <w:t>Materiály:</w:t>
      </w:r>
      <w:r>
        <w:t xml:space="preserve"> </w:t>
      </w:r>
      <w:r w:rsidR="000177DE">
        <w:t>„</w:t>
      </w:r>
      <w:r w:rsidR="000177DE" w:rsidRPr="000177DE">
        <w:t>Parametrizovaný přiblížený popis vizuálních vlastností reálného objektu reprezentovaného síťovým primitivem</w:t>
      </w:r>
      <w:r w:rsidR="00792292">
        <w:t xml:space="preserve"> (</w:t>
      </w:r>
      <w:proofErr w:type="spellStart"/>
      <w:r w:rsidR="00792292">
        <w:t>mesh</w:t>
      </w:r>
      <w:proofErr w:type="spellEnd"/>
      <w:r w:rsidR="00792292">
        <w:t>)</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Khronos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Blender Documentation Team 2023a)</w:t>
      </w:r>
      <w:r w:rsidR="0078088F">
        <w:fldChar w:fldCharType="end"/>
      </w:r>
      <w:r w:rsidR="0078088F">
        <w:t xml:space="preserve">. </w:t>
      </w:r>
      <w:r w:rsidR="00B918D1">
        <w:t>Způsob,</w:t>
      </w:r>
      <w:r w:rsidR="0078088F">
        <w:t xml:space="preserve"> jakým jsou tyto charakteristiky zpracovány se pak nazývá </w:t>
      </w:r>
      <w:proofErr w:type="spellStart"/>
      <w:r w:rsidR="0078088F">
        <w:rPr>
          <w:i/>
          <w:iCs/>
        </w:rPr>
        <w:t>shading</w:t>
      </w:r>
      <w:proofErr w:type="spellEnd"/>
      <w:r w:rsidR="0078088F">
        <w:rPr>
          <w:i/>
          <w:iCs/>
        </w:rPr>
        <w:t xml:space="preserve"> </w:t>
      </w:r>
      <w:r w:rsidR="0078088F" w:rsidRPr="0078088F">
        <w:rPr>
          <w:i/>
          <w:iCs/>
        </w:rPr>
        <w:t>model</w:t>
      </w:r>
      <w:r w:rsidR="0078088F">
        <w:rPr>
          <w:i/>
          <w:iCs/>
        </w:rPr>
        <w:t>.</w:t>
      </w:r>
      <w:r w:rsidR="0078088F">
        <w:t xml:space="preserve"> Mezi tyto modely se řadí </w:t>
      </w:r>
      <w:proofErr w:type="spellStart"/>
      <w:r w:rsidR="0078088F">
        <w:t>Labertův</w:t>
      </w:r>
      <w:proofErr w:type="spellEnd"/>
      <w:r w:rsidR="0078088F">
        <w:t xml:space="preserve">, </w:t>
      </w:r>
      <w:proofErr w:type="spellStart"/>
      <w:r w:rsidR="0078088F">
        <w:t>Phongův</w:t>
      </w:r>
      <w:proofErr w:type="spellEnd"/>
      <w:r w:rsidR="0078088F">
        <w:t xml:space="preserve">, </w:t>
      </w:r>
      <w:proofErr w:type="spellStart"/>
      <w:r w:rsidR="0078088F">
        <w:t>Blinn-Phongův</w:t>
      </w:r>
      <w:proofErr w:type="spellEnd"/>
      <w:r w:rsidR="0078088F">
        <w:t xml:space="preserve"> a PBR </w:t>
      </w:r>
      <w:r w:rsidR="0078088F">
        <w:rPr>
          <w:lang w:val="en-US"/>
        </w:rPr>
        <w:t>(</w:t>
      </w:r>
      <w:proofErr w:type="spellStart"/>
      <w:r w:rsidR="0078088F" w:rsidRPr="0078088F">
        <w:rPr>
          <w:i/>
          <w:iCs/>
        </w:rPr>
        <w:t>Physically</w:t>
      </w:r>
      <w:proofErr w:type="spellEnd"/>
      <w:r w:rsidR="0078088F" w:rsidRPr="0078088F">
        <w:rPr>
          <w:i/>
          <w:iCs/>
        </w:rPr>
        <w:t xml:space="preserve"> </w:t>
      </w:r>
      <w:proofErr w:type="spellStart"/>
      <w:r w:rsidR="0078088F" w:rsidRPr="0078088F">
        <w:rPr>
          <w:i/>
          <w:iCs/>
        </w:rPr>
        <w:t>Based</w:t>
      </w:r>
      <w:proofErr w:type="spellEnd"/>
      <w:r w:rsidR="0078088F" w:rsidRPr="0078088F">
        <w:rPr>
          <w:i/>
          <w:iCs/>
        </w:rPr>
        <w:t xml:space="preserve"> </w:t>
      </w:r>
      <w:proofErr w:type="spellStart"/>
      <w:r w:rsidR="0078088F" w:rsidRPr="0078088F">
        <w:rPr>
          <w:i/>
          <w:iCs/>
        </w:rPr>
        <w:t>Rendering</w:t>
      </w:r>
      <w:proofErr w:type="spellEnd"/>
      <w:r w:rsidR="0078088F">
        <w:t xml:space="preserve">). Jednotlivé modely umožňují simulaci způsobů, jakým světlo interaguje s různými typy povrchů. </w:t>
      </w:r>
      <w:proofErr w:type="spellStart"/>
      <w:r w:rsidR="0078088F">
        <w:t>Lambertův</w:t>
      </w:r>
      <w:proofErr w:type="spellEnd"/>
      <w:r w:rsidR="0078088F">
        <w:t xml:space="preserve"> model – simuluje jakým způsobem světlo interaguje s hrubými matnými povrchy, </w:t>
      </w:r>
      <w:proofErr w:type="spellStart"/>
      <w:r w:rsidR="000E25E3">
        <w:t>Phongův</w:t>
      </w:r>
      <w:proofErr w:type="spellEnd"/>
      <w:r w:rsidR="000E25E3">
        <w:t xml:space="preserve"> – jakým</w:t>
      </w:r>
      <w:r w:rsidR="0078088F">
        <w:t xml:space="preserve"> způsobem se světlo odráží od lesklých povrchů a PBR model simuluje fyzikální chování světla.</w:t>
      </w:r>
      <w:r w:rsidR="000E25E3">
        <w:t xml:space="preserve"> Tato simulace je provedena na základě parametrů: </w:t>
      </w:r>
      <w:r w:rsidR="000E25E3">
        <w:lastRenderedPageBreak/>
        <w:t xml:space="preserve">Base </w:t>
      </w:r>
      <w:proofErr w:type="spellStart"/>
      <w:r w:rsidR="000E25E3">
        <w:t>Color</w:t>
      </w:r>
      <w:proofErr w:type="spellEnd"/>
      <w:r w:rsidR="000E25E3">
        <w:t xml:space="preserve"> (základní barv</w:t>
      </w:r>
      <w:r w:rsidR="00BD3EFA">
        <w:t>a</w:t>
      </w:r>
      <w:r w:rsidR="000E25E3">
        <w:t xml:space="preserve">), </w:t>
      </w:r>
      <w:proofErr w:type="spellStart"/>
      <w:r w:rsidR="000E25E3">
        <w:t>Rougness</w:t>
      </w:r>
      <w:proofErr w:type="spellEnd"/>
      <w:r w:rsidR="000E25E3">
        <w:t xml:space="preserve"> (hrubost), </w:t>
      </w:r>
      <w:proofErr w:type="spellStart"/>
      <w:r w:rsidR="000E25E3">
        <w:t>Metalness</w:t>
      </w:r>
      <w:proofErr w:type="spellEnd"/>
      <w:r w:rsidR="000E25E3">
        <w:t xml:space="preserve"> (do jaké míry se povrch chová jako kov), </w:t>
      </w:r>
      <w:proofErr w:type="spellStart"/>
      <w:r w:rsidR="000E25E3">
        <w:t>Specular</w:t>
      </w:r>
      <w:proofErr w:type="spellEnd"/>
      <w:r w:rsidR="000E25E3">
        <w:t xml:space="preserve"> (Odrazivost). </w:t>
      </w:r>
      <w:proofErr w:type="spellStart"/>
      <w:r w:rsidR="00BD3EFA">
        <w:t>Zárověň</w:t>
      </w:r>
      <w:proofErr w:type="spellEnd"/>
      <w:r w:rsidR="00BD3EFA">
        <w:t xml:space="preserve">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Chow 2018; Dunn, Parberry 2011)</w:t>
      </w:r>
      <w:r w:rsidR="003B280C">
        <w:fldChar w:fldCharType="end"/>
      </w:r>
      <w:r w:rsidR="00B918D1">
        <w:t xml:space="preserve"> </w:t>
      </w:r>
      <w:r w:rsidR="00B918D1" w:rsidRPr="00B918D1">
        <w:t xml:space="preserve">PBR model je standardem pro simulaci interakce světla s objekty napříč vykreslovacím softwarem. Jelikož je PBR založen na simulaci chování světla na základě reálných fyzikálních procesů, je nutné při tvorbě VP brát v potaz fyzikálně přesné velikosti scén. </w:t>
      </w:r>
      <w:r w:rsidR="00B918D1">
        <w:t xml:space="preserve">Je nutné tedy adaptovat velikost VP na jednotky intenzity světel. Tedy při simulaci žárovky o 100 wattech není možné osvětlovat prostor větší než standardní místnost </w:t>
      </w:r>
      <w:r w:rsidR="00B918D1">
        <w:fldChar w:fldCharType="begin"/>
      </w:r>
      <w:r w:rsidR="00B918D1">
        <w:instrText xml:space="preserve"> ADDIN ZOTERO_ITEM CSL_CITATION {"citationID":"Mgj14pEk","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B918D1">
        <w:fldChar w:fldCharType="separate"/>
      </w:r>
      <w:r w:rsidR="00B918D1" w:rsidRPr="00B918D1">
        <w:t>(Discover three.js Contributors 2023)</w:t>
      </w:r>
      <w:r w:rsidR="00B918D1">
        <w:fldChar w:fldCharType="end"/>
      </w:r>
      <w:r w:rsidR="00B918D1">
        <w:t xml:space="preserve">. </w:t>
      </w:r>
    </w:p>
    <w:p w14:paraId="4D0B9C39" w14:textId="77777777" w:rsidR="00BD3EFA" w:rsidRDefault="00BD3EFA" w:rsidP="00BD3EFA">
      <w:pPr>
        <w:pStyle w:val="Normlnprvnodsazen"/>
        <w:keepNext/>
        <w:ind w:firstLine="0"/>
      </w:pPr>
      <w:r>
        <w:rPr>
          <w:noProof/>
        </w:rPr>
        <w:drawing>
          <wp:inline distT="0" distB="0" distL="0" distR="0" wp14:anchorId="2D57D181" wp14:editId="4F47810D">
            <wp:extent cx="3028950" cy="2800350"/>
            <wp:effectExtent l="0" t="0" r="0" b="0"/>
            <wp:docPr id="217187453" name="Picture 1" descr="A graph of metal and sphe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87453" name="Picture 1" descr="A graph of metal and spheres&#10;&#10;Description automatically generated with medium confidenc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028950" cy="2800350"/>
                    </a:xfrm>
                    <a:prstGeom prst="rect">
                      <a:avLst/>
                    </a:prstGeom>
                    <a:noFill/>
                    <a:ln>
                      <a:noFill/>
                    </a:ln>
                  </pic:spPr>
                </pic:pic>
              </a:graphicData>
            </a:graphic>
          </wp:inline>
        </w:drawing>
      </w:r>
    </w:p>
    <w:p w14:paraId="7A569CE3" w14:textId="17413A16" w:rsidR="00BD3EFA" w:rsidRPr="00BD3EFA" w:rsidRDefault="00BD3EFA" w:rsidP="00BD3EFA">
      <w:pPr>
        <w:pStyle w:val="Caption"/>
        <w:rPr>
          <w:i/>
          <w:iCs w:val="0"/>
        </w:rPr>
      </w:pPr>
      <w:r>
        <w:t xml:space="preserve">Obr. </w:t>
      </w:r>
      <w:r>
        <w:fldChar w:fldCharType="begin"/>
      </w:r>
      <w:r>
        <w:instrText xml:space="preserve"> SEQ Obr. \* ARABIC </w:instrText>
      </w:r>
      <w:r>
        <w:fldChar w:fldCharType="separate"/>
      </w:r>
      <w:r w:rsidR="00894A03">
        <w:rPr>
          <w:noProof/>
        </w:rPr>
        <w:t>18</w:t>
      </w:r>
      <w:r>
        <w:fldChar w:fldCharType="end"/>
      </w:r>
      <w:r>
        <w:t xml:space="preserve"> PBR </w:t>
      </w:r>
      <w:proofErr w:type="spellStart"/>
      <w:r>
        <w:t>Metalic</w:t>
      </w:r>
      <w:proofErr w:type="spellEnd"/>
      <w:r>
        <w:t xml:space="preserve"> a </w:t>
      </w:r>
      <w:proofErr w:type="spellStart"/>
      <w:r>
        <w:t>Roughness</w:t>
      </w:r>
      <w:proofErr w:type="spellEnd"/>
      <w:r>
        <w:t xml:space="preserve"> parametry</w:t>
      </w:r>
      <w:r w:rsidR="003B280C">
        <w:t xml:space="preserve">. Zdroj: </w:t>
      </w:r>
      <w:r w:rsidR="003B280C">
        <w:fldChar w:fldCharType="begin"/>
      </w:r>
      <w:r w:rsidR="003B280C">
        <w:instrText xml:space="preserve"> ADDIN ZOTERO_ITEM CSL_CITATION {"citationID":"1PEaOJWF","properties":{"formattedCitation":"(Chow 2018)","plainCitation":"(Chow 2018)","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schema":"https://github.com/citation-style-language/schema/raw/master/csl-citation.json"} </w:instrText>
      </w:r>
      <w:r w:rsidR="003B280C">
        <w:fldChar w:fldCharType="separate"/>
      </w:r>
      <w:r w:rsidR="003B280C" w:rsidRPr="003B280C">
        <w:t>(Chow 2018)</w:t>
      </w:r>
      <w:r w:rsidR="003B280C">
        <w:fldChar w:fldCharType="end"/>
      </w:r>
    </w:p>
    <w:p w14:paraId="4F592C3D" w14:textId="1EFB41ED" w:rsidR="007E3F0A" w:rsidRPr="00353C5F"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5C376A">
        <w:t xml:space="preserve">. </w:t>
      </w:r>
      <w:r w:rsidR="00E62835">
        <w:t xml:space="preserve"> Texturování lze použít i pro definování jiných charakteristik než barvy povrchu. Běžnou technikou je tzv. </w:t>
      </w:r>
      <w:proofErr w:type="spellStart"/>
      <w:r w:rsidR="00E62835">
        <w:rPr>
          <w:i/>
          <w:iCs/>
        </w:rPr>
        <w:t>bump</w:t>
      </w:r>
      <w:proofErr w:type="spellEnd"/>
      <w:r w:rsidR="00E62835">
        <w:rPr>
          <w:i/>
          <w:iCs/>
        </w:rPr>
        <w:t xml:space="preserve"> </w:t>
      </w:r>
      <w:proofErr w:type="spellStart"/>
      <w:r w:rsidR="00E62835">
        <w:rPr>
          <w:i/>
          <w:iCs/>
        </w:rPr>
        <w:t>mapping</w:t>
      </w:r>
      <w:proofErr w:type="spellEnd"/>
      <w:r w:rsidR="00E62835">
        <w:rPr>
          <w:i/>
          <w:iCs/>
        </w:rPr>
        <w:t xml:space="preserve"> / </w:t>
      </w:r>
      <w:proofErr w:type="spellStart"/>
      <w:r w:rsidR="00E62835">
        <w:rPr>
          <w:i/>
          <w:iCs/>
        </w:rPr>
        <w:t>normal</w:t>
      </w:r>
      <w:proofErr w:type="spellEnd"/>
      <w:r w:rsidR="00E62835">
        <w:rPr>
          <w:i/>
          <w:iCs/>
        </w:rPr>
        <w:t xml:space="preserve"> </w:t>
      </w:r>
      <w:proofErr w:type="spellStart"/>
      <w:r w:rsidR="00E62835">
        <w:rPr>
          <w:i/>
          <w:iCs/>
        </w:rPr>
        <w:t>mapping</w:t>
      </w:r>
      <w:proofErr w:type="spellEnd"/>
      <w:r w:rsidR="00E62835">
        <w:t xml:space="preserve">, kdy textura modifikuje normálový vektor povrchu na úrovni </w:t>
      </w:r>
      <w:proofErr w:type="spellStart"/>
      <w:r w:rsidR="00E62835">
        <w:t>jednolitvých</w:t>
      </w:r>
      <w:proofErr w:type="spellEnd"/>
      <w:r w:rsidR="00E62835">
        <w:t xml:space="preserve"> pixelů. Tímto tedy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E62835">
        <w:t xml:space="preserve"> .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Hutter 2021; three.js Contributors 2023e)</w:t>
      </w:r>
      <w:r w:rsidR="00B44B8E">
        <w:fldChar w:fldCharType="end"/>
      </w:r>
      <w:r w:rsidR="00B44B8E">
        <w:t>.</w:t>
      </w:r>
      <w:r w:rsidR="00353C5F">
        <w:t xml:space="preserve"> Textury lze ve vykreslovacích </w:t>
      </w:r>
      <w:proofErr w:type="spellStart"/>
      <w:r w:rsidR="00353C5F">
        <w:t>enginech</w:t>
      </w:r>
      <w:proofErr w:type="spellEnd"/>
      <w:r w:rsidR="00353C5F">
        <w:t xml:space="preserve"> využít k projektování videa popř. jiných vstupů (např. </w:t>
      </w:r>
      <w:r w:rsidR="00353C5F">
        <w:rPr>
          <w:lang w:val="en-US"/>
        </w:rPr>
        <w:t>&lt;canvas&gt; html element</w:t>
      </w:r>
      <w:r w:rsidR="00353C5F">
        <w:t xml:space="preserve">) </w:t>
      </w:r>
      <w:r w:rsidR="00353C5F">
        <w:fldChar w:fldCharType="begin"/>
      </w:r>
      <w:r w:rsidR="00353C5F">
        <w:instrText xml:space="preserve"> ADDIN ZOTERO_ITEM CSL_CITATION {"citationID":"4M0Lo4SL","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353C5F">
        <w:fldChar w:fldCharType="separate"/>
      </w:r>
      <w:r w:rsidR="00353C5F" w:rsidRPr="00353C5F">
        <w:t>(Discover three.js Contributors 2023)</w:t>
      </w:r>
      <w:r w:rsidR="00353C5F">
        <w:fldChar w:fldCharType="end"/>
      </w:r>
      <w:r w:rsidR="00353C5F">
        <w:t xml:space="preserve"> . </w:t>
      </w:r>
    </w:p>
    <w:p w14:paraId="646D98B1" w14:textId="08A6B1CC" w:rsidR="00DD4B34" w:rsidRDefault="00D81069" w:rsidP="00FA2F48">
      <w:pPr>
        <w:pStyle w:val="Normlnprvnodsazen"/>
      </w:pPr>
      <w:r w:rsidRPr="00D81069">
        <w:rPr>
          <w:b/>
          <w:bCs/>
        </w:rPr>
        <w:t>Osvětlení:</w:t>
      </w:r>
      <w:r>
        <w:t xml:space="preserve"> </w:t>
      </w:r>
      <w:r w:rsidR="00DD4B34">
        <w:t xml:space="preserve">Osvětlení v reálnem světě vzniká pomocí nekonečného množství paprsků odrážejících se nekonečné mnohokrát od prostředí se slábnoucí energií, dokud netrefí </w:t>
      </w:r>
      <w:r w:rsidR="00F33FE8">
        <w:t>oko,</w:t>
      </w:r>
      <w:r w:rsidR="00DD4B34">
        <w:t xml:space="preserve"> popř. kameru. Takováto simulace v počítači není možná, tudíž vznikly abstrakce přímého, nepřímého osvětlení</w:t>
      </w:r>
      <w:r w:rsidR="00F33FE8">
        <w:t xml:space="preserve"> </w:t>
      </w:r>
      <w:r w:rsidR="00F33FE8">
        <w:fldChar w:fldCharType="begin"/>
      </w:r>
      <w:r w:rsidR="00F33FE8">
        <w:instrText xml:space="preserve"> ADDIN ZOTERO_ITEM CSL_CITATION {"citationID":"G1Aa2oaq","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F33FE8">
        <w:fldChar w:fldCharType="separate"/>
      </w:r>
      <w:r w:rsidR="00F33FE8" w:rsidRPr="00F33FE8">
        <w:t>(Dunn, Parberry 2011)</w:t>
      </w:r>
      <w:r w:rsidR="00F33FE8">
        <w:fldChar w:fldCharType="end"/>
      </w:r>
      <w:r w:rsidR="00DD4B34">
        <w:t xml:space="preserve">. </w:t>
      </w:r>
    </w:p>
    <w:p w14:paraId="1811FC78" w14:textId="6A65C872" w:rsidR="00DD4B34" w:rsidRDefault="00DD4B34" w:rsidP="00DD4B34">
      <w:pPr>
        <w:pStyle w:val="Normlnprvnodsazen"/>
        <w:numPr>
          <w:ilvl w:val="0"/>
          <w:numId w:val="56"/>
        </w:numPr>
      </w:pPr>
      <w:r>
        <w:t xml:space="preserve">Přímé (Direct) – Světlo dopadá ze zdroje přímo na objekt. </w:t>
      </w:r>
    </w:p>
    <w:p w14:paraId="137E72B4" w14:textId="0B3457D9" w:rsidR="00DD4B34" w:rsidRDefault="00DD4B34" w:rsidP="00DD4B34">
      <w:pPr>
        <w:pStyle w:val="Normlnprvnodsazen"/>
        <w:numPr>
          <w:ilvl w:val="0"/>
          <w:numId w:val="56"/>
        </w:numPr>
      </w:pPr>
      <w:r>
        <w:t>Nepřímého (</w:t>
      </w:r>
      <w:proofErr w:type="spellStart"/>
      <w:r>
        <w:t>Indirect</w:t>
      </w:r>
      <w:proofErr w:type="spellEnd"/>
      <w:r>
        <w:t xml:space="preserve">) – Světlo odražené od jiných objektů ve scéně. </w:t>
      </w:r>
    </w:p>
    <w:p w14:paraId="5084C922" w14:textId="51481045" w:rsidR="00D81069" w:rsidRDefault="00D81069" w:rsidP="00DD4B34">
      <w:pPr>
        <w:pStyle w:val="Normlnprvnodsazen"/>
        <w:ind w:firstLine="0"/>
      </w:pPr>
      <w:r>
        <w:lastRenderedPageBreak/>
        <w:t>Osvětlení ovlivňuje</w:t>
      </w:r>
      <w:r w:rsidR="00DD4B34">
        <w:t xml:space="preserve"> tedy </w:t>
      </w:r>
      <w:r w:rsidR="00F33FE8">
        <w:t>ovlivňuje,</w:t>
      </w:r>
      <w:r>
        <w:t xml:space="preserve"> jak se objekty ve scéně zobrazují. To může zahrnovat sluneční světlo, umělé světlo, stínování a další efekt</w:t>
      </w:r>
      <w:r w:rsidR="00A35D7E">
        <w:t xml:space="preserve">y. </w:t>
      </w:r>
      <w:r w:rsidR="0049679B">
        <w:t>Obecně se světla v </w:t>
      </w:r>
      <w:proofErr w:type="spellStart"/>
      <w:r w:rsidR="0049679B">
        <w:t>rederovacích</w:t>
      </w:r>
      <w:proofErr w:type="spellEnd"/>
      <w:r w:rsidR="0049679B">
        <w:t xml:space="preserve"> </w:t>
      </w:r>
      <w:proofErr w:type="spellStart"/>
      <w:r w:rsidR="0049679B">
        <w:t>enginech</w:t>
      </w:r>
      <w:proofErr w:type="spellEnd"/>
      <w:r w:rsidR="0049679B">
        <w:t xml:space="preserve"> 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Unity 2022; three.js Contributors 2023b; Blender Documentation Team 2023b; Dunn, Parberry 2011)</w:t>
      </w:r>
      <w:r w:rsidR="006168A6">
        <w:fldChar w:fldCharType="end"/>
      </w:r>
      <w:r w:rsidR="0049679B">
        <w:t xml:space="preserve">: </w:t>
      </w:r>
    </w:p>
    <w:p w14:paraId="7298A694" w14:textId="352724AA" w:rsidR="0049679B" w:rsidRDefault="0049679B" w:rsidP="0049679B">
      <w:pPr>
        <w:pStyle w:val="Normlnprvnodsazen"/>
        <w:numPr>
          <w:ilvl w:val="0"/>
          <w:numId w:val="51"/>
        </w:numPr>
      </w:pPr>
      <w:r w:rsidRPr="0049679B">
        <w:rPr>
          <w:b/>
          <w:bCs/>
        </w:rPr>
        <w:t xml:space="preserve">Point </w:t>
      </w:r>
      <w:proofErr w:type="spellStart"/>
      <w:r w:rsidRPr="0049679B">
        <w:rPr>
          <w:b/>
          <w:bCs/>
        </w:rPr>
        <w:t>Light</w:t>
      </w:r>
      <w:proofErr w:type="spellEnd"/>
      <w:r>
        <w:t xml:space="preserve"> – Jedná se o </w:t>
      </w:r>
      <w:proofErr w:type="gramStart"/>
      <w:r>
        <w:t>bod</w:t>
      </w:r>
      <w:proofErr w:type="gramEnd"/>
      <w:r>
        <w:t xml:space="preserve">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w:t>
      </w:r>
      <w:proofErr w:type="spellStart"/>
      <w:r>
        <w:rPr>
          <w:b/>
          <w:bCs/>
        </w:rPr>
        <w:t>Light</w:t>
      </w:r>
      <w:proofErr w:type="spellEnd"/>
      <w:r>
        <w:rPr>
          <w:b/>
          <w:bCs/>
        </w:rPr>
        <w:t xml:space="preserve"> – </w:t>
      </w:r>
      <w:r>
        <w:t xml:space="preserve">Obdobné jako Point </w:t>
      </w:r>
      <w:proofErr w:type="spellStart"/>
      <w:r>
        <w:t>Light</w:t>
      </w:r>
      <w:proofErr w:type="spellEnd"/>
      <w:r>
        <w:t xml:space="preserve">,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 xml:space="preserve">Area </w:t>
      </w:r>
      <w:proofErr w:type="spellStart"/>
      <w:r w:rsidRPr="006168A6">
        <w:rPr>
          <w:b/>
          <w:bCs/>
        </w:rPr>
        <w:t>Light</w:t>
      </w:r>
      <w:proofErr w:type="spellEnd"/>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t xml:space="preserve">Sun </w:t>
      </w:r>
      <w:proofErr w:type="spellStart"/>
      <w:r w:rsidRPr="006168A6">
        <w:rPr>
          <w:b/>
          <w:bCs/>
        </w:rPr>
        <w:t>Light</w:t>
      </w:r>
      <w:proofErr w:type="spellEnd"/>
      <w:r w:rsidRPr="006168A6">
        <w:rPr>
          <w:b/>
          <w:bCs/>
        </w:rPr>
        <w:t xml:space="preserve"> / </w:t>
      </w:r>
      <w:proofErr w:type="spellStart"/>
      <w:r w:rsidRPr="006168A6">
        <w:rPr>
          <w:b/>
          <w:bCs/>
        </w:rPr>
        <w:t>Directional</w:t>
      </w:r>
      <w:proofErr w:type="spellEnd"/>
      <w:r w:rsidRPr="006168A6">
        <w:rPr>
          <w:b/>
          <w:bCs/>
        </w:rPr>
        <w:t xml:space="preserve"> </w:t>
      </w:r>
      <w:proofErr w:type="spellStart"/>
      <w:r w:rsidRPr="006168A6">
        <w:rPr>
          <w:b/>
          <w:bCs/>
        </w:rPr>
        <w:t>Light</w:t>
      </w:r>
      <w:proofErr w:type="spellEnd"/>
      <w:r>
        <w:t xml:space="preserve"> – Světlo, které vychází z nekonečně vzdáleného bodu v daném směru.</w:t>
      </w:r>
    </w:p>
    <w:p w14:paraId="4D859F3C" w14:textId="70F07C79" w:rsidR="00B918D1" w:rsidRPr="00BC581D" w:rsidRDefault="006168A6" w:rsidP="00441CF7">
      <w:pPr>
        <w:pStyle w:val="Normlnprvnodsazen"/>
        <w:numPr>
          <w:ilvl w:val="0"/>
          <w:numId w:val="51"/>
        </w:numPr>
      </w:pPr>
      <w:r w:rsidRPr="006168A6">
        <w:rPr>
          <w:b/>
          <w:bCs/>
        </w:rPr>
        <w:t xml:space="preserve">Ambient </w:t>
      </w:r>
      <w:proofErr w:type="spellStart"/>
      <w:r w:rsidRPr="006168A6">
        <w:rPr>
          <w:b/>
          <w:bCs/>
        </w:rPr>
        <w:t>Light</w:t>
      </w:r>
      <w:proofErr w:type="spellEnd"/>
      <w:r>
        <w:t xml:space="preserve"> – Světlo osvětlující veškeré objekty stejně, ze všech směrů. </w:t>
      </w:r>
    </w:p>
    <w:p w14:paraId="5CCD1977" w14:textId="6C659BDA" w:rsidR="00713631" w:rsidRDefault="00B358A5" w:rsidP="003A5BDB">
      <w:pPr>
        <w:pStyle w:val="Normlnprvnodsazen"/>
      </w:pPr>
      <w:r w:rsidRPr="00B358A5">
        <w:rPr>
          <w:b/>
          <w:bCs/>
        </w:rPr>
        <w:t xml:space="preserve">Stíny: </w:t>
      </w:r>
      <w:r>
        <w:t>Simulace stínu v je možné dosáhnout pomocí</w:t>
      </w:r>
      <w:r w:rsidR="00BC581D">
        <w:t xml:space="preserve"> techniky</w:t>
      </w:r>
      <w:r>
        <w:t xml:space="preserve"> </w:t>
      </w:r>
      <w:proofErr w:type="spellStart"/>
      <w:r w:rsidR="00BC581D">
        <w:t>stínovacího</w:t>
      </w:r>
      <w:proofErr w:type="spellEnd"/>
      <w:r>
        <w:t xml:space="preserve"> mapování (</w:t>
      </w:r>
      <w:proofErr w:type="spellStart"/>
      <w:r>
        <w:t>shadow</w:t>
      </w:r>
      <w:proofErr w:type="spellEnd"/>
      <w:r>
        <w:t xml:space="preserve"> </w:t>
      </w:r>
      <w:proofErr w:type="spellStart"/>
      <w:r>
        <w:t>maps</w:t>
      </w:r>
      <w:proofErr w:type="spellEnd"/>
      <w:r>
        <w:t xml:space="preserve">), kdy pro každý zdroj světa, který </w:t>
      </w:r>
      <w:proofErr w:type="gramStart"/>
      <w:r>
        <w:t>vytváří</w:t>
      </w:r>
      <w:proofErr w:type="gramEnd"/>
      <w:r>
        <w:t xml:space="preserve"> stíny jsou všechny objekty schopné vytvářet stíny vykreslovány z pohledu daného světla. Tento způsob vede k opakovaní vykreslení celé scény (</w:t>
      </w:r>
      <w:proofErr w:type="spellStart"/>
      <w:r w:rsidRPr="00B358A5">
        <w:rPr>
          <w:i/>
          <w:iCs/>
          <w:u w:val="single"/>
        </w:rPr>
        <w:t>draw</w:t>
      </w:r>
      <w:proofErr w:type="spellEnd"/>
      <w:r w:rsidRPr="00B358A5">
        <w:rPr>
          <w:i/>
          <w:iCs/>
          <w:u w:val="single"/>
        </w:rPr>
        <w:t xml:space="preserve"> </w:t>
      </w:r>
      <w:proofErr w:type="spellStart"/>
      <w:r w:rsidRPr="00B358A5">
        <w:rPr>
          <w:i/>
          <w:iCs/>
          <w:u w:val="single"/>
        </w:rPr>
        <w:t>calls</w:t>
      </w:r>
      <w:proofErr w:type="spellEnd"/>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three.js Contributors 2023d)</w:t>
      </w:r>
      <w:r>
        <w:fldChar w:fldCharType="end"/>
      </w:r>
      <w:r w:rsidR="00BC581D">
        <w:t>. Simulace stínů v 3D aplikaci je úzce spjatá s optimalizací výkonu, jelikož se jedná o náročnou operaci. Hlavní dva přístupy simulace stínů je dynamický (</w:t>
      </w:r>
      <w:proofErr w:type="spellStart"/>
      <w:r w:rsidR="00BC581D" w:rsidRPr="00D2399F">
        <w:rPr>
          <w:i/>
          <w:iCs/>
        </w:rPr>
        <w:t>shadows</w:t>
      </w:r>
      <w:proofErr w:type="spellEnd"/>
      <w:r w:rsidR="00BC581D" w:rsidRPr="00D2399F">
        <w:rPr>
          <w:i/>
          <w:iCs/>
        </w:rPr>
        <w:t xml:space="preserve"> </w:t>
      </w:r>
      <w:proofErr w:type="spellStart"/>
      <w:r w:rsidR="00BC581D" w:rsidRPr="00D2399F">
        <w:rPr>
          <w:i/>
          <w:iCs/>
        </w:rPr>
        <w:t>maps</w:t>
      </w:r>
      <w:proofErr w:type="spellEnd"/>
      <w:r w:rsidR="00BC581D">
        <w:t>) a statické mapování, kdy simulované stíny jsou integrovány do textury (</w:t>
      </w:r>
      <w:proofErr w:type="spellStart"/>
      <w:r w:rsidR="00BC581D">
        <w:rPr>
          <w:i/>
          <w:iCs/>
        </w:rPr>
        <w:t>baked</w:t>
      </w:r>
      <w:proofErr w:type="spellEnd"/>
      <w:r w:rsidR="00BC581D">
        <w:rPr>
          <w:i/>
          <w:iCs/>
        </w:rPr>
        <w:t xml:space="preserve"> </w:t>
      </w:r>
      <w:proofErr w:type="spellStart"/>
      <w:r w:rsidR="00BC581D">
        <w:rPr>
          <w:i/>
          <w:iCs/>
        </w:rPr>
        <w:t>shadows</w:t>
      </w:r>
      <w:proofErr w:type="spellEnd"/>
      <w:r w:rsidR="00BC581D">
        <w:t>)</w:t>
      </w:r>
      <w:r w:rsidR="00BA4B88">
        <w:rPr>
          <w:rStyle w:val="FootnoteReference"/>
        </w:rPr>
        <w:footnoteReference w:id="2"/>
      </w:r>
      <w:r w:rsidR="00BC581D">
        <w:t>.</w:t>
      </w:r>
      <w:r w:rsidR="00BA4B88">
        <w:t xml:space="preserve"> </w:t>
      </w:r>
    </w:p>
    <w:p w14:paraId="7430C6C0" w14:textId="2093A91B" w:rsidR="00713631" w:rsidRDefault="009F4413" w:rsidP="00713631">
      <w:pPr>
        <w:pStyle w:val="Heading3"/>
      </w:pPr>
      <w:r>
        <w:t>Vývoj</w:t>
      </w:r>
    </w:p>
    <w:p w14:paraId="4F4F52F8" w14:textId="659BC563" w:rsidR="009F4413" w:rsidRPr="009F4413" w:rsidRDefault="009F4413" w:rsidP="00AC4DE3">
      <w:r>
        <w:t xml:space="preserve">Vývoj pro virtuální realitu má řadu omezujících </w:t>
      </w:r>
      <w:r w:rsidR="00BE6F26">
        <w:t>požadavků,</w:t>
      </w:r>
      <w:r>
        <w:t xml:space="preserve"> a to především ze strany optimalizace výkonu, interakce a specifických pracovních postupů (iterace testování aplikací napříč zařízeními</w:t>
      </w:r>
      <w:r w:rsidR="00795B89">
        <w:t>)</w:t>
      </w:r>
      <w:r>
        <w:t>.</w:t>
      </w:r>
      <w:r w:rsidR="00AC4DE3">
        <w:t xml:space="preserve"> V případě vývoje pro web přibývají další požadavky ve formě optimalizace doby načítání (přenos dat po síti), limitace grafických API</w:t>
      </w:r>
      <w:r w:rsidR="00795B89">
        <w:t xml:space="preserve">, požadavek vysoce optimalizovaných 3D modelů </w:t>
      </w:r>
      <w:r w:rsidR="00AC4DE3">
        <w:t xml:space="preserve">aj. </w:t>
      </w:r>
      <w:r w:rsidR="00AC4DE3">
        <w:fldChar w:fldCharType="begin"/>
      </w:r>
      <w:r w:rsidR="00AC4DE3">
        <w:instrText xml:space="preserve"> ADDIN ZOTERO_ITEM CSL_CITATION {"citationID":"4IrW97cu","properties":{"formattedCitation":"(Oculus VR 2022)","plainCitation":"(Oculus VR 2022)","noteIndex":0},"citationItems":[{"id":2083,"uris":["http://zotero.org/groups/4599106/items/CVGMIAL2"],"itemData":{"id":2083,"type":"article-magazine","abstract":"Playko’s Ski Fit 365 is a WebXR-based downhill skiing experience built on the Wonderland Engine development platform. We recently sat down with Playko CEO/CTO Yinch Yeap and Wonderland CEO Jonathan Hale for a look at how Ski Fit 365 was built.","language":"en","title":"Developing with WebXR: How Playko Built Ski Fit 365 on the Wonderland Engine","title-short":"Developing with WebXR","URL":"https://developer.oculus.com/blog/developing-with-webxr-how-playko-built-ski-fit-365-on-the-wonderland-engine/","author":[{"family":"Oculus VR","given":""}],"accessed":{"date-parts":[["2023",11,6]]},"issued":{"date-parts":[["2022"]]},"citation-key":"oculusvrDevelopingWebXRHow2022"}}],"schema":"https://github.com/citation-style-language/schema/raw/master/csl-citation.json"} </w:instrText>
      </w:r>
      <w:r w:rsidR="00AC4DE3">
        <w:fldChar w:fldCharType="separate"/>
      </w:r>
      <w:r w:rsidR="00AC4DE3" w:rsidRPr="00AC4DE3">
        <w:t>(Oculus VR 2022)</w:t>
      </w:r>
      <w:r w:rsidR="00AC4DE3">
        <w:fldChar w:fldCharType="end"/>
      </w:r>
      <w:r w:rsidR="00AC4DE3">
        <w:t xml:space="preserve">  Tyto specifika je při vývoji nutné mít na paměti a upravit dle nich návrhová rozhodnutí a tedy i výběr technologie.</w:t>
      </w:r>
    </w:p>
    <w:p w14:paraId="17370FFE" w14:textId="5631F61D" w:rsidR="00151A3A" w:rsidRPr="00151A3A" w:rsidRDefault="009F4413" w:rsidP="00151A3A">
      <w:pPr>
        <w:pStyle w:val="Normlnprvnodsazen"/>
        <w:ind w:firstLine="0"/>
        <w:rPr>
          <w:b/>
          <w:bCs/>
          <w:lang w:eastAsia="en-US"/>
        </w:rPr>
      </w:pPr>
      <w:r>
        <w:rPr>
          <w:b/>
          <w:bCs/>
          <w:lang w:eastAsia="en-US"/>
        </w:rPr>
        <w:t>Architektura</w:t>
      </w:r>
    </w:p>
    <w:p w14:paraId="1A8BE9CA" w14:textId="0E3B81C8" w:rsidR="00631F2D" w:rsidRPr="00631F2D" w:rsidRDefault="00713631" w:rsidP="00AC4DE3">
      <w:pPr>
        <w:rPr>
          <w:i/>
          <w:iCs/>
        </w:rPr>
      </w:pPr>
      <w:r>
        <w:t xml:space="preserve">Vývoj virtuálních zážitků </w:t>
      </w:r>
      <w:r w:rsidR="00883CEB">
        <w:t>sdílí</w:t>
      </w:r>
      <w:r>
        <w:t xml:space="preserve"> velkou část problematiky s herním vývojářstvím. Jedná se o tvorbu virtuálního světa, ve kterém je jeden nebo více uživatelů, kteří se světem interagují, a to skrze pohyb ve světe či s jeho objekty. Z tohoto důvod vývoj virtuálních zážitků a tvorba her sdílí i některé návrhové vzory. J</w:t>
      </w:r>
      <w:r w:rsidRPr="00713631">
        <w:t xml:space="preserve">edním z těchto vzorů je </w:t>
      </w:r>
      <w:r w:rsidR="00BF3BF0">
        <w:t xml:space="preserve">ECS </w:t>
      </w:r>
      <w:r w:rsidRPr="00713631">
        <w:t>(</w:t>
      </w:r>
      <w:r w:rsidR="00BF3BF0">
        <w:rPr>
          <w:i/>
          <w:iCs/>
        </w:rPr>
        <w:t xml:space="preserve">Entity </w:t>
      </w:r>
      <w:proofErr w:type="spellStart"/>
      <w:r w:rsidR="00BF3BF0">
        <w:rPr>
          <w:i/>
          <w:iCs/>
        </w:rPr>
        <w:t>component</w:t>
      </w:r>
      <w:proofErr w:type="spellEnd"/>
      <w:r w:rsidR="00BF3BF0">
        <w:rPr>
          <w:i/>
          <w:iCs/>
        </w:rPr>
        <w:t xml:space="preserve"> </w:t>
      </w:r>
      <w:proofErr w:type="spellStart"/>
      <w:r w:rsidR="00BF3BF0">
        <w:rPr>
          <w:i/>
          <w:iCs/>
        </w:rPr>
        <w:t>system</w:t>
      </w:r>
      <w:proofErr w:type="spellEnd"/>
      <w:r w:rsidRPr="00713631">
        <w:t xml:space="preserve">). ECS představuje způsob, jak </w:t>
      </w:r>
      <w:r w:rsidR="008A7EFA">
        <w:t xml:space="preserve">abstrahovat a </w:t>
      </w:r>
      <w:r w:rsidRPr="00713631">
        <w:t xml:space="preserve">strukturovat systémy </w:t>
      </w:r>
      <w:r w:rsidR="008A7EFA">
        <w:t xml:space="preserve">rozdělní na systémy, </w:t>
      </w:r>
      <w:r w:rsidRPr="00713631">
        <w:t xml:space="preserve">entity </w:t>
      </w:r>
      <w:r w:rsidR="008A7EFA">
        <w:t xml:space="preserve">a </w:t>
      </w:r>
      <w:r w:rsidRPr="00713631">
        <w:t>komponenty.</w:t>
      </w:r>
      <w:r w:rsidR="008A7EFA">
        <w:t xml:space="preserve"> </w:t>
      </w:r>
      <w:r w:rsidR="006A51B8">
        <w:t xml:space="preserve">Komponenty jsou soubory specifických typů dat (udržují stav), entity jsou pak indexované soubory jednoho či více komponentů. Veškerá </w:t>
      </w:r>
      <w:r w:rsidR="00AC4DE3">
        <w:t>funkcionalita</w:t>
      </w:r>
      <w:r w:rsidR="006A51B8">
        <w:t xml:space="preserve"> je následně definována v rámci systémů, které přistupují ke komponentům a mění jejich stav. Základními pravidly ECS je, komponenty nemají funkcionalitu, systémy neudržují stav (data), entity samotné jsou indexy</w:t>
      </w:r>
      <w:r w:rsidR="00F84273">
        <w:t xml:space="preserve"> </w:t>
      </w:r>
      <w:r w:rsidR="00F84273">
        <w:fldChar w:fldCharType="begin"/>
      </w:r>
      <w:r w:rsidR="00F84273">
        <w:instrText xml:space="preserve"> ADDIN ZOTERO_ITEM CSL_CITATION {"citationID":"Xetx9NYe","properties":{"formattedCitation":"(Rez Bot 2018)","plainCitation":"(Rez Bot 2018)","noteIndex":0},"citationItems":[{"id":2053,"uris":["http://zotero.org/groups/4599106/items/XCIHFTF7"],"itemData":{"id":2053,"type":"speech","abstract":"This series goes through the design an implementation of an Entity Component System from the ground up.\n\nThis video covers several methods for representing game objects and some of their advantages and disadvantages.  We discuss the basic idea of ECS and DOD as well.","title":"Entity Component System #1","URL":"https://www.youtube.com/watch?v=5KugyHKsXLQ","author":[{"literal":"Rez Bot"}],"accessed":{"date-parts":[["2023",10,29]]},"issued":{"date-parts":[["2018"]]},"citation-key":"rezbotEntityComponentSystem2018"}}],"schema":"https://github.com/citation-style-language/schema/raw/master/csl-citation.json"} </w:instrText>
      </w:r>
      <w:r w:rsidR="00F84273">
        <w:fldChar w:fldCharType="separate"/>
      </w:r>
      <w:r w:rsidR="00F84273" w:rsidRPr="00F84273">
        <w:t>(Rez Bot 2018)</w:t>
      </w:r>
      <w:r w:rsidR="00F84273">
        <w:fldChar w:fldCharType="end"/>
      </w:r>
      <w:r w:rsidR="006A51B8">
        <w:t xml:space="preserve">. </w:t>
      </w:r>
      <w:r w:rsidR="00883CEB" w:rsidRPr="00883CEB">
        <w:t xml:space="preserve">Tím se </w:t>
      </w:r>
      <w:proofErr w:type="gramStart"/>
      <w:r w:rsidR="00883CEB" w:rsidRPr="00883CEB">
        <w:t>vytváří</w:t>
      </w:r>
      <w:proofErr w:type="gramEnd"/>
      <w:r w:rsidR="00883CEB" w:rsidRPr="00883CEB">
        <w:t xml:space="preserve"> modulární a flexibilní architektura,</w:t>
      </w:r>
      <w:r w:rsidR="00F84273">
        <w:t xml:space="preserve"> která umožňuje kompozici různých kombinací dat a chování a dále </w:t>
      </w:r>
      <w:r w:rsidR="00883CEB" w:rsidRPr="00883CEB">
        <w:t>usnadňuje tvorbu, úpravu a rozšiřování virtuálního světa.</w:t>
      </w:r>
      <w:r w:rsidR="00883CEB">
        <w:t xml:space="preserve"> </w:t>
      </w:r>
      <w:r w:rsidR="00631F2D">
        <w:t xml:space="preserve">V praxi pak entitou může být např. miniatura 3D modelu města, které je přiřazen komponenty, které umožňují rotaci pomocí kurzoru aj. </w:t>
      </w:r>
    </w:p>
    <w:p w14:paraId="1C2A8778" w14:textId="4830FDF8" w:rsidR="00713631" w:rsidRDefault="00883CEB" w:rsidP="00631F2D">
      <w:pPr>
        <w:pStyle w:val="Normlnprvnodsazen"/>
      </w:pPr>
      <w:r>
        <w:lastRenderedPageBreak/>
        <w:t xml:space="preserve">Tento přístup využívá řada herních </w:t>
      </w:r>
      <w:proofErr w:type="spellStart"/>
      <w:r>
        <w:t>enginů</w:t>
      </w:r>
      <w:proofErr w:type="spellEnd"/>
      <w:r>
        <w:t xml:space="preserve"> (</w:t>
      </w:r>
      <w:proofErr w:type="spellStart"/>
      <w:r>
        <w:t>Unreal</w:t>
      </w:r>
      <w:proofErr w:type="spellEnd"/>
      <w:r>
        <w:t xml:space="preserve"> </w:t>
      </w:r>
      <w:proofErr w:type="spellStart"/>
      <w:r>
        <w:t>Engine</w:t>
      </w:r>
      <w:proofErr w:type="spellEnd"/>
      <w:r>
        <w:t>, Unity, Godot) a také webové řešení jako Babylon.js a A-</w:t>
      </w:r>
      <w:proofErr w:type="spellStart"/>
      <w:proofErr w:type="gramStart"/>
      <w:r>
        <w:t>Frame</w:t>
      </w:r>
      <w:proofErr w:type="spellEnd"/>
      <w:proofErr w:type="gramEnd"/>
      <w:r w:rsidR="008A7EFA">
        <w:t xml:space="preserve"> popř. řešení jako </w:t>
      </w:r>
      <w:proofErr w:type="spellStart"/>
      <w:r w:rsidR="008A7EFA">
        <w:t>Mozzila</w:t>
      </w:r>
      <w:proofErr w:type="spellEnd"/>
      <w:r w:rsidR="008A7EFA">
        <w:t xml:space="preserve"> </w:t>
      </w:r>
      <w:proofErr w:type="spellStart"/>
      <w:r w:rsidR="008A7EFA">
        <w:t>Hubs</w:t>
      </w:r>
      <w:proofErr w:type="spellEnd"/>
      <w:r w:rsidR="008A7EFA">
        <w:t xml:space="preserve">, </w:t>
      </w:r>
      <w:proofErr w:type="spellStart"/>
      <w:r w:rsidR="008A7EFA">
        <w:t>Third</w:t>
      </w:r>
      <w:proofErr w:type="spellEnd"/>
      <w:r w:rsidR="008A7EFA">
        <w:t xml:space="preserve"> </w:t>
      </w:r>
      <w:proofErr w:type="spellStart"/>
      <w:r w:rsidR="008A7EFA">
        <w:t>Room</w:t>
      </w:r>
      <w:proofErr w:type="spellEnd"/>
      <w:r w:rsidR="008A7EFA">
        <w:t xml:space="preserve"> a </w:t>
      </w:r>
      <w:proofErr w:type="spellStart"/>
      <w:r w:rsidR="008A7EFA">
        <w:t>Ethereal</w:t>
      </w:r>
      <w:proofErr w:type="spellEnd"/>
      <w:r w:rsidR="008A7EFA">
        <w:t xml:space="preserve"> </w:t>
      </w:r>
      <w:proofErr w:type="spellStart"/>
      <w:r w:rsidR="008A7EFA">
        <w:t>Engine</w:t>
      </w:r>
      <w:proofErr w:type="spellEnd"/>
      <w:r w:rsidR="008A7EFA">
        <w:t xml:space="preserve"> (</w:t>
      </w:r>
      <w:r w:rsidR="008A7EFA" w:rsidRPr="008A7EFA">
        <w:rPr>
          <w:highlight w:val="yellow"/>
        </w:rPr>
        <w:t xml:space="preserve">podrobný rozbor </w:t>
      </w:r>
      <w:proofErr w:type="spellStart"/>
      <w:r w:rsidR="008A7EFA" w:rsidRPr="008A7EFA">
        <w:rPr>
          <w:highlight w:val="yellow"/>
        </w:rPr>
        <w:t>technologiíí</w:t>
      </w:r>
      <w:proofErr w:type="spellEnd"/>
      <w:r w:rsidR="008A7EFA" w:rsidRPr="008A7EFA">
        <w:rPr>
          <w:highlight w:val="yellow"/>
        </w:rPr>
        <w:t xml:space="preserve"> viz. X</w:t>
      </w:r>
      <w:r w:rsidR="008A7EFA">
        <w:t>).</w:t>
      </w:r>
      <w:r w:rsidR="006A51B8">
        <w:t xml:space="preserve"> </w:t>
      </w:r>
      <w:r w:rsidR="006A51B8">
        <w:fldChar w:fldCharType="begin"/>
      </w:r>
      <w:r w:rsidR="006A51B8">
        <w:instrText xml:space="preserve"> ADDIN ZOTERO_ITEM CSL_CITATION {"citationID":"d6HEncIp","properties":{"formattedCitation":"(Stapley 2022; Ford 2017; Mozilla Hubs 2022)","plainCitation":"(Stapley 2022; Ford 2017; Mozilla Hubs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id":2051,"uris":["http://zotero.org/groups/4599106/items/VVUCTGI3"],"itemData":{"id":2051,"type":"speech","abstract":"'Overwatch' uses a cutting-edge Entity Component System (ECS) architecture to create a rich variety of gameplay. Each hero in 'Overwatch' must stand on their own in terms of depth. Blizzard's team leverages ECS to curtail complexity, even as they...","title":"'Overwatch' Gameplay Architecture and Netcode","URL":"https://www.gdcvault.com/play/1024001/-Overwatch-Gameplay-Architecture-and","author":[{"family":"Ford","given":"Tim"}],"accessed":{"date-parts":[["2023",10,29]]},"issued":{"date-parts":[["2017"]]},"citation-key":"fordOverwatchGameplayArchitecture2017"}},{"id":2050,"uris":["http://zotero.org/groups/4599106/items/5LEYLNPG"],"itemData":{"id":2050,"type":"speech","abstract":"Hubs Engineering Manager John and Senior Staff Engineer Dom to chat about why Hubs is adopting a new entity component system and plans for the future.\n\n  / mozillahubs","title":"Hubs New Entity Component System","URL":"https://www.youtube.com/watch?v=sAhcJ0XLkK4","author":[{"literal":"Mozilla Hubs"}],"accessed":{"date-parts":[["2023",10,29]]},"issued":{"date-parts":[["2022"]]},"citation-key":"mozillahubsHubsNewEntity2022"}}],"schema":"https://github.com/citation-style-language/schema/raw/master/csl-citation.json"} </w:instrText>
      </w:r>
      <w:r w:rsidR="006A51B8">
        <w:fldChar w:fldCharType="separate"/>
      </w:r>
      <w:r w:rsidR="006A51B8" w:rsidRPr="006A51B8">
        <w:t>(Stapley 2022; Ford 2017; Mozilla Hubs 2022)</w:t>
      </w:r>
      <w:r w:rsidR="006A51B8">
        <w:fldChar w:fldCharType="end"/>
      </w:r>
    </w:p>
    <w:p w14:paraId="5E693909" w14:textId="77777777" w:rsidR="008A7EFA" w:rsidRDefault="008A7EFA" w:rsidP="008A7EFA">
      <w:pPr>
        <w:pStyle w:val="Normlnprvnodsazen"/>
        <w:rPr>
          <w:lang w:val="en-US" w:eastAsia="en-US"/>
        </w:rPr>
      </w:pPr>
    </w:p>
    <w:p w14:paraId="126F7C9D" w14:textId="77777777" w:rsidR="008A7EFA" w:rsidRDefault="008A7EFA" w:rsidP="008A7EFA">
      <w:pPr>
        <w:keepNext/>
      </w:pPr>
      <w:r>
        <w:rPr>
          <w:noProof/>
        </w:rPr>
        <w:drawing>
          <wp:inline distT="0" distB="0" distL="0" distR="0" wp14:anchorId="7DF40D4B" wp14:editId="0412E5AF">
            <wp:extent cx="3390181" cy="2518619"/>
            <wp:effectExtent l="0" t="0" r="1270" b="0"/>
            <wp:docPr id="163493758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401010" cy="2526664"/>
                    </a:xfrm>
                    <a:prstGeom prst="rect">
                      <a:avLst/>
                    </a:prstGeom>
                    <a:noFill/>
                    <a:ln>
                      <a:noFill/>
                    </a:ln>
                  </pic:spPr>
                </pic:pic>
              </a:graphicData>
            </a:graphic>
          </wp:inline>
        </w:drawing>
      </w:r>
    </w:p>
    <w:p w14:paraId="64F963C0" w14:textId="390A05FC" w:rsidR="008A7EFA" w:rsidRDefault="008A7EFA" w:rsidP="008A7EFA">
      <w:pPr>
        <w:pStyle w:val="Caption"/>
      </w:pPr>
      <w:r>
        <w:t xml:space="preserve">Obr. </w:t>
      </w:r>
      <w:r>
        <w:fldChar w:fldCharType="begin"/>
      </w:r>
      <w:r>
        <w:instrText xml:space="preserve"> SEQ Obr. \* ARABIC </w:instrText>
      </w:r>
      <w:r>
        <w:fldChar w:fldCharType="separate"/>
      </w:r>
      <w:r w:rsidR="00894A03">
        <w:rPr>
          <w:noProof/>
        </w:rPr>
        <w:t>19</w:t>
      </w:r>
      <w:r>
        <w:fldChar w:fldCharType="end"/>
      </w:r>
      <w:r>
        <w:t xml:space="preserve"> Architektura ECS návrhového vzoru. Zdroj: </w:t>
      </w:r>
      <w:r>
        <w:fldChar w:fldCharType="begin"/>
      </w:r>
      <w:r>
        <w:instrText xml:space="preserve"> ADDIN ZOTERO_ITEM CSL_CITATION {"citationID":"EnUWM80E","properties":{"formattedCitation":"(Stapley 2022)","plainCitation":"(Stapley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schema":"https://github.com/citation-style-language/schema/raw/master/csl-citation.json"} </w:instrText>
      </w:r>
      <w:r>
        <w:fldChar w:fldCharType="separate"/>
      </w:r>
      <w:r w:rsidRPr="008A7EFA">
        <w:t>(Stapley 2022)</w:t>
      </w:r>
      <w:r>
        <w:fldChar w:fldCharType="end"/>
      </w:r>
    </w:p>
    <w:p w14:paraId="060C1624" w14:textId="6D8128CA" w:rsidR="009F4413" w:rsidRDefault="009F4413" w:rsidP="00BA4B88">
      <w:pPr>
        <w:pStyle w:val="Heading3"/>
      </w:pPr>
      <w:r>
        <w:t>Výkon</w:t>
      </w:r>
    </w:p>
    <w:p w14:paraId="40655F5C" w14:textId="3E3CEC8C" w:rsidR="009F4413" w:rsidRDefault="009F4413" w:rsidP="00AC4DE3">
      <w:r>
        <w:t xml:space="preserve">Při vývoji VR aplikace pro web. Je nutné mít na paměti parametry ovlivňující virtuální zážitek. Jedná se primárně o přenosovou náročnost tedy velikost dané scény (bajty) a následně výpočetní, popř. vykreslovací náročnost. Velikost scény přímo ovlivňuje </w:t>
      </w:r>
      <w:r w:rsidR="00BE6F26">
        <w:t>čas,</w:t>
      </w:r>
      <w:r>
        <w:t xml:space="preserve"> jaký je potřeba pro její stažení. V případě webového prostředí nelze počítat s tím, že každé zařízení má rychlé připojení k internetu. Výkon se většinou </w:t>
      </w:r>
      <w:proofErr w:type="gramStart"/>
      <w:r>
        <w:t>měří</w:t>
      </w:r>
      <w:proofErr w:type="gramEnd"/>
      <w:r>
        <w:t xml:space="preserve"> pomocí velikosti využité RAM, počtu vykreslovacích příkazů (</w:t>
      </w:r>
      <w:proofErr w:type="spellStart"/>
      <w:r w:rsidRPr="00BE6F26">
        <w:rPr>
          <w:i/>
          <w:iCs/>
        </w:rPr>
        <w:t>draw</w:t>
      </w:r>
      <w:proofErr w:type="spellEnd"/>
      <w:r w:rsidRPr="00BE6F26">
        <w:rPr>
          <w:i/>
          <w:iCs/>
        </w:rPr>
        <w:t xml:space="preserve"> </w:t>
      </w:r>
      <w:proofErr w:type="spellStart"/>
      <w:r w:rsidRPr="00BE6F26">
        <w:rPr>
          <w:i/>
          <w:iCs/>
        </w:rPr>
        <w:t>calls</w:t>
      </w:r>
      <w:proofErr w:type="spellEnd"/>
      <w:r>
        <w:t>), a s</w:t>
      </w:r>
      <w:r w:rsidRPr="00BF699A">
        <w:t>nímková frekvence aplikace</w:t>
      </w:r>
      <w:r>
        <w:rPr>
          <w:lang w:val="en-US"/>
        </w:rPr>
        <w:t xml:space="preserve">; </w:t>
      </w:r>
      <w:r>
        <w:t>FPS (</w:t>
      </w:r>
      <w:proofErr w:type="spellStart"/>
      <w:r w:rsidRPr="00BE6F26">
        <w:rPr>
          <w:i/>
          <w:iCs/>
        </w:rPr>
        <w:t>frames</w:t>
      </w:r>
      <w:proofErr w:type="spellEnd"/>
      <w:r w:rsidRPr="00BE6F26">
        <w:rPr>
          <w:i/>
          <w:iCs/>
        </w:rPr>
        <w:t xml:space="preserve"> per second</w:t>
      </w:r>
      <w:r>
        <w:t xml:space="preserve">), které je aplikace schopná vykreslit.  Z hlediska výkonu hrají roli při optimalizaci výkonu pak </w:t>
      </w:r>
      <w:r>
        <w:fldChar w:fldCharType="begin"/>
      </w:r>
      <w:r>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fldChar w:fldCharType="separate"/>
      </w:r>
      <w:r w:rsidRPr="00BF699A">
        <w:t>(Mozzila Corporation 2023b)</w:t>
      </w:r>
      <w:r>
        <w:fldChar w:fldCharType="end"/>
      </w:r>
      <w:r>
        <w:t xml:space="preserve">: </w:t>
      </w:r>
    </w:p>
    <w:p w14:paraId="0C08309B" w14:textId="77777777" w:rsidR="009F4413" w:rsidRDefault="009F4413" w:rsidP="009F4413">
      <w:pPr>
        <w:pStyle w:val="Normlnprvnodsazen"/>
        <w:numPr>
          <w:ilvl w:val="0"/>
          <w:numId w:val="54"/>
        </w:numPr>
      </w:pPr>
      <w:r w:rsidRPr="00D2399F">
        <w:rPr>
          <w:b/>
          <w:bCs/>
        </w:rPr>
        <w:t>Počet polygonů –</w:t>
      </w:r>
      <w:r>
        <w:t xml:space="preserve"> Počet polygonů by zpravidla neměl zasahovat do řádu statisíců. </w:t>
      </w:r>
    </w:p>
    <w:p w14:paraId="313D582A" w14:textId="77777777" w:rsidR="009F4413" w:rsidRDefault="009F4413" w:rsidP="009F4413">
      <w:pPr>
        <w:pStyle w:val="Normlnprvnodsazen"/>
        <w:numPr>
          <w:ilvl w:val="0"/>
          <w:numId w:val="54"/>
        </w:numPr>
      </w:pPr>
      <w:r w:rsidRPr="00D2399F">
        <w:rPr>
          <w:b/>
          <w:bCs/>
        </w:rPr>
        <w:t>Počet materiálů</w:t>
      </w:r>
      <w:r>
        <w:t xml:space="preserve"> – Vyšší počty materiálů zvyšují počet potřebných vykreslovacích příkazů, tedy zatěžují GPU zařízení. </w:t>
      </w:r>
    </w:p>
    <w:p w14:paraId="196C2365" w14:textId="0FC3437F" w:rsidR="009F4413" w:rsidRDefault="009F4413" w:rsidP="009F4413">
      <w:pPr>
        <w:pStyle w:val="Normlnprvnodsazen"/>
        <w:numPr>
          <w:ilvl w:val="0"/>
          <w:numId w:val="54"/>
        </w:numPr>
      </w:pPr>
      <w:r w:rsidRPr="00D2399F">
        <w:rPr>
          <w:b/>
          <w:bCs/>
        </w:rPr>
        <w:t>Velikost a počet textur</w:t>
      </w:r>
      <w:r>
        <w:t xml:space="preserve"> – Textury je zpravidla nutné nejvíce </w:t>
      </w:r>
      <w:r w:rsidR="00E97AB2">
        <w:t>optimalizovat,</w:t>
      </w:r>
      <w:r>
        <w:t xml:space="preserve"> a to jak jejich </w:t>
      </w:r>
      <w:proofErr w:type="gramStart"/>
      <w:r>
        <w:t>velikost</w:t>
      </w:r>
      <w:proofErr w:type="gramEnd"/>
      <w:r>
        <w:t xml:space="preserve"> tak jejich rozlišení. V </w:t>
      </w:r>
      <w:proofErr w:type="spellStart"/>
      <w:r>
        <w:t>rendering</w:t>
      </w:r>
      <w:proofErr w:type="spellEnd"/>
      <w:r>
        <w:t xml:space="preserve"> </w:t>
      </w:r>
      <w:proofErr w:type="spellStart"/>
      <w:r>
        <w:t>enginu</w:t>
      </w:r>
      <w:proofErr w:type="spellEnd"/>
      <w:r>
        <w:t xml:space="preserve"> three.js textura zabere </w:t>
      </w:r>
      <w:r>
        <w:rPr>
          <w:i/>
          <w:iCs/>
        </w:rPr>
        <w:t xml:space="preserve">šířka * výška * 4 * 1.33 </w:t>
      </w:r>
      <w:r>
        <w:t xml:space="preserve">bajtů operační paměti. Což pro texturu o rozlišení 1024x1024 znamená 5.19 MB operační paměti. </w:t>
      </w:r>
      <w:r>
        <w:fldChar w:fldCharType="begin"/>
      </w:r>
      <w:r>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fldChar w:fldCharType="separate"/>
      </w:r>
      <w:r w:rsidRPr="00D72ECF">
        <w:t>(three.js Contributors 2023e)</w:t>
      </w:r>
      <w:r>
        <w:fldChar w:fldCharType="end"/>
      </w:r>
      <w:r>
        <w:t xml:space="preserve"> </w:t>
      </w:r>
    </w:p>
    <w:p w14:paraId="64968EE3" w14:textId="77777777" w:rsidR="009F4413" w:rsidRDefault="009F4413" w:rsidP="009F4413">
      <w:pPr>
        <w:pStyle w:val="Normlnprvnodsazen"/>
        <w:numPr>
          <w:ilvl w:val="0"/>
          <w:numId w:val="54"/>
        </w:numPr>
      </w:pPr>
      <w:r w:rsidRPr="00D2399F">
        <w:rPr>
          <w:b/>
          <w:bCs/>
        </w:rPr>
        <w:t>Počet světel</w:t>
      </w:r>
      <w:r>
        <w:rPr>
          <w:b/>
          <w:bCs/>
        </w:rPr>
        <w:t xml:space="preserve"> </w:t>
      </w:r>
      <w:r>
        <w:t xml:space="preserve">– Větší počet dynamických světel znamená větší počet vykreslení a větší výpočetní náročnost pro simulaci osvětlení. </w:t>
      </w:r>
    </w:p>
    <w:p w14:paraId="6742FCF9" w14:textId="127857E8" w:rsidR="00BE6F26" w:rsidRPr="00DD646B" w:rsidRDefault="00BE6F26" w:rsidP="00BE6F26">
      <w:pPr>
        <w:pStyle w:val="Normlnprvnodsazen"/>
        <w:ind w:firstLine="0"/>
      </w:pPr>
      <w:r>
        <w:t xml:space="preserve">Optimalizace výkonu je pro VR aplikace klíčová </w:t>
      </w:r>
      <w:r w:rsidRPr="00A8032F">
        <w:rPr>
          <w:highlight w:val="yellow"/>
        </w:rPr>
        <w:t xml:space="preserve">(citovat WLE Hale, Meta </w:t>
      </w:r>
      <w:proofErr w:type="spellStart"/>
      <w:r w:rsidRPr="00A8032F">
        <w:rPr>
          <w:highlight w:val="yellow"/>
        </w:rPr>
        <w:t>Quest</w:t>
      </w:r>
      <w:proofErr w:type="spellEnd"/>
      <w:r w:rsidRPr="00A8032F">
        <w:rPr>
          <w:highlight w:val="yellow"/>
        </w:rPr>
        <w:t xml:space="preserve"> prezentaci).</w:t>
      </w:r>
      <w:r w:rsidR="00BA4B88">
        <w:t xml:space="preserve"> </w:t>
      </w:r>
      <w:r>
        <w:t xml:space="preserve">Jelikož je tento proces nezbytný pro jakýkoliv jiný než malý projekt, </w:t>
      </w:r>
      <w:proofErr w:type="spellStart"/>
      <w:r>
        <w:t>exitují</w:t>
      </w:r>
      <w:proofErr w:type="spellEnd"/>
      <w:r>
        <w:t xml:space="preserve"> standardy, technologie a procesy pro jeho </w:t>
      </w:r>
      <w:r w:rsidR="00BA4B88">
        <w:t>usnadnění</w:t>
      </w:r>
      <w:r>
        <w:t xml:space="preserve"> </w:t>
      </w:r>
      <w:r w:rsidRPr="006E15C8">
        <w:rPr>
          <w:highlight w:val="yellow"/>
          <w:lang w:val="en-US"/>
        </w:rPr>
        <w:t>(</w:t>
      </w:r>
      <w:r w:rsidRPr="006E15C8">
        <w:rPr>
          <w:highlight w:val="yellow"/>
        </w:rPr>
        <w:t xml:space="preserve">viz. kap. </w:t>
      </w:r>
      <w:proofErr w:type="spellStart"/>
      <w:r w:rsidRPr="006E15C8">
        <w:rPr>
          <w:highlight w:val="yellow"/>
        </w:rPr>
        <w:t>Asset</w:t>
      </w:r>
      <w:proofErr w:type="spellEnd"/>
      <w:r w:rsidRPr="006E15C8">
        <w:rPr>
          <w:highlight w:val="yellow"/>
        </w:rPr>
        <w:t xml:space="preserve"> </w:t>
      </w:r>
      <w:proofErr w:type="spellStart"/>
      <w:r w:rsidRPr="006E15C8">
        <w:rPr>
          <w:highlight w:val="yellow"/>
        </w:rPr>
        <w:t>pipeline</w:t>
      </w:r>
      <w:proofErr w:type="spellEnd"/>
      <w:r w:rsidRPr="006E15C8">
        <w:rPr>
          <w:highlight w:val="yellow"/>
        </w:rPr>
        <w:t>).</w:t>
      </w:r>
      <w:r w:rsidR="00BA4B88">
        <w:t xml:space="preserve"> Speciálně náročná je implementace dobře </w:t>
      </w:r>
      <w:proofErr w:type="spellStart"/>
      <w:r w:rsidR="00BA4B88">
        <w:t>dobře</w:t>
      </w:r>
      <w:proofErr w:type="spellEnd"/>
      <w:r w:rsidR="00BA4B88">
        <w:t xml:space="preserve"> vypadajícího osvětlení. Komfortní VR zážitek vyžaduje vysoké frekvence FPS </w:t>
      </w:r>
      <w:r w:rsidR="00BA4B88">
        <w:rPr>
          <w:lang w:val="en-US"/>
        </w:rPr>
        <w:t>(60-90 Hz),</w:t>
      </w:r>
      <w:r w:rsidR="00BA4B88" w:rsidRPr="009116B7">
        <w:t xml:space="preserve"> což znamená 11 milisekund na vykreslení každého snímku na dvě obrazovky pomocí mobilního GPU.</w:t>
      </w:r>
      <w:r w:rsidR="00DD646B" w:rsidRPr="009116B7">
        <w:t xml:space="preserve"> Dosažení vhodně vypadající scény </w:t>
      </w:r>
      <w:proofErr w:type="spellStart"/>
      <w:r w:rsidR="00DD646B" w:rsidRPr="009116B7">
        <w:t>srkze</w:t>
      </w:r>
      <w:proofErr w:type="spellEnd"/>
      <w:r w:rsidR="00DD646B" w:rsidRPr="009116B7">
        <w:t xml:space="preserve"> </w:t>
      </w:r>
      <w:proofErr w:type="gramStart"/>
      <w:r w:rsidR="00DD646B" w:rsidRPr="009116B7">
        <w:t>textury</w:t>
      </w:r>
      <w:proofErr w:type="gramEnd"/>
      <w:r w:rsidR="00DD646B" w:rsidRPr="009116B7">
        <w:t xml:space="preserve"> popř. samotné vertex. Je tedy možné nastavit </w:t>
      </w:r>
      <w:r w:rsidR="009116B7" w:rsidRPr="009116B7">
        <w:t>světelné</w:t>
      </w:r>
      <w:r w:rsidR="00DD646B" w:rsidRPr="009116B7">
        <w:t xml:space="preserve"> podmínky v 3D software jako např. </w:t>
      </w:r>
      <w:proofErr w:type="spellStart"/>
      <w:r w:rsidR="00DD646B" w:rsidRPr="009116B7">
        <w:t>Blender</w:t>
      </w:r>
      <w:proofErr w:type="spellEnd"/>
      <w:r w:rsidR="00DD646B" w:rsidRPr="009116B7">
        <w:t xml:space="preserve"> a </w:t>
      </w:r>
      <w:r w:rsidR="00DD646B" w:rsidRPr="009116B7">
        <w:lastRenderedPageBreak/>
        <w:t xml:space="preserve">následně zapsat informace o aktuálním vzhledu do pixelu textury. </w:t>
      </w:r>
      <w:r w:rsidR="009116B7" w:rsidRPr="009116B7">
        <w:t xml:space="preserve">Světelné </w:t>
      </w:r>
      <w:proofErr w:type="spellStart"/>
      <w:r w:rsidR="009116B7" w:rsidRPr="009116B7">
        <w:t>podmíky</w:t>
      </w:r>
      <w:proofErr w:type="spellEnd"/>
      <w:r w:rsidR="009116B7" w:rsidRPr="009116B7">
        <w:t xml:space="preserve"> jsou tedy uloženy do vzhledu objektu staticky. Druhou možností, jak ušetřit na výkonosti při běhu aplikace je zapsání </w:t>
      </w:r>
      <w:proofErr w:type="spellStart"/>
      <w:r w:rsidR="009116B7" w:rsidRPr="009116B7">
        <w:t>akutálního</w:t>
      </w:r>
      <w:proofErr w:type="spellEnd"/>
      <w:r w:rsidR="009116B7" w:rsidRPr="009116B7">
        <w:t xml:space="preserve"> vzhledu do atributu jednotlivých vertexů. Tento přístup však vyžaduje velmi detailní a správně vytvořenou geometrii </w:t>
      </w:r>
      <w:r w:rsidR="009116B7" w:rsidRPr="009116B7">
        <w:fldChar w:fldCharType="begin"/>
      </w:r>
      <w:r w:rsidR="009116B7" w:rsidRPr="009116B7">
        <w:instrText xml:space="preserve"> ADDIN ZOTERO_ITEM CSL_CITATION {"citationID":"gjgNVx9p","properties":{"formattedCitation":"(Hale 2022)","plainCitation":"(Hale 2022)","noteIndex":0},"citationItems":[{"id":2104,"uris":["http://zotero.org/groups/4599106/items/NTIKXVN3"],"itemData":{"id":2104,"type":"article-magazine","abstract":"Lighting can be baked into vertex colors instead of textures. Here is how to use this for your next WebXR project in Wonderland Engine.","container-title":"Wonderland Engine","language":"en","note":"section: news","title":"Vertex Color Baked Lighting with Wonderland Engine","URL":"https://wonderlandengine.com/news/vertex-color-baked-lighting/","author":[{"family":"Hale","given":"Jonathan"}],"accessed":{"date-parts":[["2023",12,8]]},"issued":{"date-parts":[["2022",12,2]]},"citation-key":"haleVertexColorBaked2022"}}],"schema":"https://github.com/citation-style-language/schema/raw/master/csl-citation.json"} </w:instrText>
      </w:r>
      <w:r w:rsidR="009116B7" w:rsidRPr="009116B7">
        <w:fldChar w:fldCharType="separate"/>
      </w:r>
      <w:r w:rsidR="009116B7" w:rsidRPr="009116B7">
        <w:t>(Hale 2022)</w:t>
      </w:r>
      <w:r w:rsidR="009116B7" w:rsidRPr="009116B7">
        <w:fldChar w:fldCharType="end"/>
      </w:r>
      <w:r w:rsidR="009116B7" w:rsidRPr="009116B7">
        <w:t>.</w:t>
      </w:r>
      <w:r w:rsidR="009116B7">
        <w:rPr>
          <w:lang w:val="en-US"/>
        </w:rPr>
        <w:t xml:space="preserve"> </w:t>
      </w:r>
    </w:p>
    <w:p w14:paraId="3C0C1768" w14:textId="76F102F6" w:rsidR="00B15BD2" w:rsidRPr="00BE6F26" w:rsidRDefault="00B15BD2" w:rsidP="00BE6F26">
      <w:pPr>
        <w:pStyle w:val="Normlnprvnodsazen"/>
        <w:ind w:firstLine="0"/>
      </w:pPr>
      <w:proofErr w:type="spellStart"/>
      <w:r>
        <w:t>Spojovnání</w:t>
      </w:r>
      <w:proofErr w:type="spellEnd"/>
      <w:r>
        <w:t xml:space="preserve"> textur do atlasů a „spékání“ světelných efektů do textur. </w:t>
      </w:r>
      <w:proofErr w:type="spellStart"/>
      <w:r>
        <w:t>Engine</w:t>
      </w:r>
      <w:proofErr w:type="spellEnd"/>
      <w:r>
        <w:t xml:space="preserve"> pak načítá </w:t>
      </w:r>
      <w:proofErr w:type="spellStart"/>
      <w:r>
        <w:t>pozue</w:t>
      </w:r>
      <w:proofErr w:type="spellEnd"/>
      <w:r>
        <w:t xml:space="preserve"> texturu a nemusí vypočítávat osvětlení. </w:t>
      </w:r>
    </w:p>
    <w:p w14:paraId="0F580FDE" w14:textId="6ED4D310" w:rsidR="009F4413" w:rsidRPr="009F4413" w:rsidRDefault="009F4413" w:rsidP="00AC4DE3">
      <w:pPr>
        <w:pStyle w:val="Normlnprvnodsazen"/>
        <w:ind w:firstLine="0"/>
      </w:pPr>
      <w:r w:rsidRPr="00D2399F">
        <w:rPr>
          <w:highlight w:val="yellow"/>
          <w:lang w:val="en-US"/>
        </w:rPr>
        <w:t xml:space="preserve">#todo </w:t>
      </w:r>
      <w:r w:rsidRPr="00D2399F">
        <w:rPr>
          <w:highlight w:val="yellow"/>
        </w:rPr>
        <w:t xml:space="preserve">Techniky optimalizace – stručně – až je použiju </w:t>
      </w:r>
      <w:r w:rsidRPr="00D2399F">
        <w:rPr>
          <mc:AlternateContent>
            <mc:Choice Requires="w16se"/>
            <mc:Fallback>
              <w:rFonts w:ascii="Segoe UI Emoji" w:eastAsia="Segoe UI Emoji" w:hAnsi="Segoe UI Emoji" w:cs="Segoe UI Emoji"/>
            </mc:Fallback>
          </mc:AlternateContent>
          <w:highlight w:val="yellow"/>
        </w:rPr>
        <mc:AlternateContent>
          <mc:Choice Requires="w16se">
            <w16se:symEx w16se:font="Segoe UI Emoji" w16se:char="1F60A"/>
          </mc:Choice>
          <mc:Fallback>
            <w:t>😊</w:t>
          </mc:Fallback>
        </mc:AlternateContent>
      </w:r>
      <w:r w:rsidRPr="00D2399F">
        <w:rPr>
          <w:highlight w:val="yellow"/>
        </w:rPr>
        <w:t>.</w:t>
      </w:r>
    </w:p>
    <w:p w14:paraId="6C764B62" w14:textId="37926C15" w:rsidR="001D0278" w:rsidRDefault="000558F0" w:rsidP="002656D4">
      <w:pPr>
        <w:pStyle w:val="Heading1"/>
        <w:rPr>
          <w:lang w:val="cs-CZ"/>
        </w:rPr>
      </w:pPr>
      <w:r w:rsidRPr="001F6849">
        <w:rPr>
          <w:lang w:val="cs-CZ"/>
        </w:rPr>
        <w:lastRenderedPageBreak/>
        <w:t>Analýza technologií</w:t>
      </w:r>
    </w:p>
    <w:p w14:paraId="4D168E40" w14:textId="48DC7281" w:rsidR="0070296D" w:rsidRDefault="00D92D85" w:rsidP="00FA6C16">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r w:rsidR="00976012">
        <w:rPr>
          <w:lang w:eastAsia="cs-CZ"/>
        </w:rPr>
        <w:t xml:space="preserve">Za účelem úspěšné analýzy je vhodné dostupné technologie klasifikovat. Klasifikačními kritérii v tomto případě je obor a primární účel v jakém technologie figuruje. Takto je možné definovat kategorie na CAD, GIS, herní vývojářství, 3D modelování (umění) </w:t>
      </w:r>
      <w:proofErr w:type="gramStart"/>
      <w:r w:rsidR="00976012">
        <w:rPr>
          <w:lang w:eastAsia="cs-CZ"/>
        </w:rPr>
        <w:t>aj..</w:t>
      </w:r>
      <w:proofErr w:type="gramEnd"/>
      <w:r w:rsidR="00976012">
        <w:rPr>
          <w:lang w:eastAsia="cs-CZ"/>
        </w:rPr>
        <w:t xml:space="preserve"> Dalším klasifikačním kritériem je následně zda se jedná o technologie nativní či webové. Z hlediska vývoje je vhodné klasifikovat technologie na základě míry abstrakce jakou uživateli poskytují, tedy zda se jedná o psaní kódu pro grafické </w:t>
      </w:r>
      <w:proofErr w:type="spellStart"/>
      <w:r w:rsidR="00976012">
        <w:rPr>
          <w:lang w:eastAsia="cs-CZ"/>
        </w:rPr>
        <w:t>shadery</w:t>
      </w:r>
      <w:proofErr w:type="spellEnd"/>
      <w:r w:rsidR="00976012">
        <w:rPr>
          <w:lang w:eastAsia="cs-CZ"/>
        </w:rPr>
        <w:t xml:space="preserve">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FA6C16">
        <w:rPr>
          <w:lang w:eastAsia="cs-CZ"/>
        </w:rPr>
        <w:t xml:space="preserve"> Tudíž i za účelem tvorby </w:t>
      </w:r>
      <w:r w:rsidR="00FA6C16" w:rsidRPr="00FA6C16">
        <w:t xml:space="preserve">aplikace pro vizualizaci dat na webu ve virtuální realitě je potřeba souhra více technologií, které umožní </w:t>
      </w:r>
      <w:r w:rsidR="00260F6F" w:rsidRPr="00FA6C16">
        <w:t>pořízení dat, úpravu dat, vizualizaci, interakci a následně publikaci</w:t>
      </w:r>
      <w:r w:rsidR="00A1051A" w:rsidRPr="00FA6C16">
        <w:t>.</w:t>
      </w:r>
      <w:r w:rsidR="00695EF6" w:rsidRPr="00FA6C16">
        <w:t xml:space="preserve"> </w:t>
      </w:r>
      <w:r w:rsidR="00260F6F" w:rsidRPr="00FA6C16">
        <w:t xml:space="preserve">Nejedná se tedy o jednotlivou technologii, ale souhru více tzv. </w:t>
      </w:r>
      <w:r w:rsidR="00260F6F" w:rsidRPr="00FA6C16">
        <w:rPr>
          <w:i/>
          <w:iCs/>
        </w:rPr>
        <w:t xml:space="preserve">tech </w:t>
      </w:r>
      <w:proofErr w:type="spellStart"/>
      <w:r w:rsidR="00260F6F" w:rsidRPr="00FA6C16">
        <w:rPr>
          <w:i/>
          <w:iCs/>
        </w:rPr>
        <w:t>stack</w:t>
      </w:r>
      <w:proofErr w:type="spellEnd"/>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 xml:space="preserve">tech </w:t>
      </w:r>
      <w:proofErr w:type="spellStart"/>
      <w:r w:rsidR="00260F6F" w:rsidRPr="00FA6C16">
        <w:rPr>
          <w:i/>
          <w:iCs/>
        </w:rPr>
        <w:t>stacku</w:t>
      </w:r>
      <w:proofErr w:type="spellEnd"/>
      <w:r w:rsidR="00260F6F" w:rsidRPr="00FA6C16">
        <w:t xml:space="preserve"> v kontextu </w:t>
      </w:r>
      <w:r w:rsidR="00260F6F" w:rsidRPr="00FA6C16">
        <w:rPr>
          <w:color w:val="FF0000"/>
        </w:rPr>
        <w:t>specifického využití.</w:t>
      </w:r>
      <w:r w:rsidR="00260F6F" w:rsidRPr="00FA6C16">
        <w:t xml:space="preserve"> </w:t>
      </w:r>
    </w:p>
    <w:p w14:paraId="0195418E" w14:textId="59F3B4C8" w:rsidR="00081BEF" w:rsidRPr="00976012" w:rsidRDefault="00081BEF" w:rsidP="00081BEF">
      <w:pPr>
        <w:pStyle w:val="Normlnprvnodsazen"/>
        <w:rPr>
          <w:highlight w:val="yellow"/>
          <w:lang w:eastAsia="en-US"/>
        </w:rPr>
      </w:pPr>
      <w:r w:rsidRPr="00976012">
        <w:rPr>
          <w:highlight w:val="yellow"/>
          <w:lang w:eastAsia="en-US"/>
        </w:rPr>
        <w:t>Obecný postup tvorby virtuálního prostředí je možné zjednodušit dle úkolů na:</w:t>
      </w:r>
    </w:p>
    <w:p w14:paraId="06B34DB3" w14:textId="32E2754E" w:rsidR="00081BEF" w:rsidRPr="00976012" w:rsidRDefault="00081BEF" w:rsidP="00081BEF">
      <w:pPr>
        <w:pStyle w:val="Normlnprvnodsazen"/>
        <w:numPr>
          <w:ilvl w:val="0"/>
          <w:numId w:val="47"/>
        </w:numPr>
        <w:rPr>
          <w:highlight w:val="yellow"/>
          <w:lang w:eastAsia="en-US"/>
        </w:rPr>
      </w:pPr>
      <w:r w:rsidRPr="00976012">
        <w:rPr>
          <w:highlight w:val="yellow"/>
          <w:lang w:eastAsia="en-US"/>
        </w:rPr>
        <w:t>Získání dat pro zobrazení – SLAM</w:t>
      </w:r>
    </w:p>
    <w:p w14:paraId="063E33CF" w14:textId="6CDBFDE2" w:rsidR="00081BEF" w:rsidRPr="00976012" w:rsidRDefault="00081BEF" w:rsidP="00081BEF">
      <w:pPr>
        <w:pStyle w:val="Normlnprvnodsazen"/>
        <w:numPr>
          <w:ilvl w:val="1"/>
          <w:numId w:val="47"/>
        </w:numPr>
        <w:rPr>
          <w:highlight w:val="yellow"/>
          <w:lang w:eastAsia="en-US"/>
        </w:rPr>
      </w:pPr>
      <w:r w:rsidRPr="00976012">
        <w:rPr>
          <w:highlight w:val="yellow"/>
          <w:lang w:eastAsia="en-US"/>
        </w:rPr>
        <w:t>Lidar, fotogrammetrie, tradiční mapování (textury)</w:t>
      </w:r>
    </w:p>
    <w:p w14:paraId="15ACCC0D" w14:textId="595772EA" w:rsidR="00081BEF" w:rsidRPr="00976012" w:rsidRDefault="00081BEF" w:rsidP="00081BEF">
      <w:pPr>
        <w:pStyle w:val="Normlnprvnodsazen"/>
        <w:numPr>
          <w:ilvl w:val="0"/>
          <w:numId w:val="47"/>
        </w:numPr>
        <w:rPr>
          <w:highlight w:val="yellow"/>
          <w:lang w:eastAsia="en-US"/>
        </w:rPr>
      </w:pPr>
      <w:r w:rsidRPr="00976012">
        <w:rPr>
          <w:highlight w:val="yellow"/>
          <w:lang w:eastAsia="en-US"/>
        </w:rPr>
        <w:t>Zpracování dat</w:t>
      </w:r>
    </w:p>
    <w:p w14:paraId="5956730C" w14:textId="1BF315BE"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Vytvoření </w:t>
      </w:r>
      <w:proofErr w:type="gramStart"/>
      <w:r w:rsidRPr="00976012">
        <w:rPr>
          <w:highlight w:val="yellow"/>
          <w:lang w:eastAsia="en-US"/>
        </w:rPr>
        <w:t>3D</w:t>
      </w:r>
      <w:proofErr w:type="gramEnd"/>
      <w:r w:rsidRPr="00976012">
        <w:rPr>
          <w:highlight w:val="yellow"/>
          <w:lang w:eastAsia="en-US"/>
        </w:rPr>
        <w:t xml:space="preserve"> objektů (</w:t>
      </w:r>
      <w:proofErr w:type="spellStart"/>
      <w:r w:rsidRPr="00976012">
        <w:rPr>
          <w:highlight w:val="yellow"/>
          <w:lang w:eastAsia="en-US"/>
        </w:rPr>
        <w:t>mesh</w:t>
      </w:r>
      <w:proofErr w:type="spellEnd"/>
      <w:r w:rsidRPr="00976012">
        <w:rPr>
          <w:highlight w:val="yellow"/>
          <w:lang w:eastAsia="en-US"/>
        </w:rPr>
        <w:t>), zpracování textur, vytvoření 3D scény</w:t>
      </w:r>
    </w:p>
    <w:p w14:paraId="5BB59B74" w14:textId="3E5F9F11" w:rsidR="00081BEF" w:rsidRPr="00976012" w:rsidRDefault="00081BEF" w:rsidP="00081BEF">
      <w:pPr>
        <w:pStyle w:val="Normlnprvnodsazen"/>
        <w:numPr>
          <w:ilvl w:val="0"/>
          <w:numId w:val="47"/>
        </w:numPr>
        <w:rPr>
          <w:highlight w:val="yellow"/>
          <w:lang w:eastAsia="en-US"/>
        </w:rPr>
      </w:pPr>
      <w:r w:rsidRPr="00976012">
        <w:rPr>
          <w:highlight w:val="yellow"/>
          <w:lang w:eastAsia="en-US"/>
        </w:rPr>
        <w:t>Vizualizace dat</w:t>
      </w:r>
    </w:p>
    <w:p w14:paraId="543AD929" w14:textId="3EF6CF5B"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Zobrazení dat pomocí vybraného vykreslovacího </w:t>
      </w:r>
      <w:proofErr w:type="spellStart"/>
      <w:r w:rsidRPr="00976012">
        <w:rPr>
          <w:highlight w:val="yellow"/>
          <w:lang w:eastAsia="en-US"/>
        </w:rPr>
        <w:t>enginu</w:t>
      </w:r>
      <w:proofErr w:type="spellEnd"/>
      <w:r w:rsidRPr="00976012">
        <w:rPr>
          <w:highlight w:val="yellow"/>
          <w:lang w:eastAsia="en-US"/>
        </w:rPr>
        <w:t>, aplikační logika – implementace uživatelské implementace s daty</w:t>
      </w:r>
    </w:p>
    <w:p w14:paraId="1F14CE57" w14:textId="761D400E" w:rsidR="00081BEF" w:rsidRPr="00976012" w:rsidRDefault="00081BEF" w:rsidP="00081BEF">
      <w:pPr>
        <w:pStyle w:val="Normlnprvnodsazen"/>
        <w:numPr>
          <w:ilvl w:val="0"/>
          <w:numId w:val="47"/>
        </w:numPr>
        <w:rPr>
          <w:highlight w:val="yellow"/>
          <w:lang w:eastAsia="en-US"/>
        </w:rPr>
      </w:pPr>
      <w:r w:rsidRPr="00976012">
        <w:rPr>
          <w:highlight w:val="yellow"/>
          <w:lang w:eastAsia="en-US"/>
        </w:rPr>
        <w:t>Publikace dat</w:t>
      </w:r>
    </w:p>
    <w:p w14:paraId="3EE3A746" w14:textId="67E17198" w:rsidR="00081BEF" w:rsidRPr="00976012" w:rsidRDefault="00081BEF" w:rsidP="00081BEF">
      <w:pPr>
        <w:pStyle w:val="Normlnprvnodsazen"/>
        <w:numPr>
          <w:ilvl w:val="1"/>
          <w:numId w:val="47"/>
        </w:numPr>
        <w:rPr>
          <w:highlight w:val="yellow"/>
          <w:lang w:eastAsia="en-US"/>
        </w:rPr>
      </w:pPr>
      <w:proofErr w:type="spellStart"/>
      <w:r w:rsidRPr="00976012">
        <w:rPr>
          <w:highlight w:val="yellow"/>
          <w:lang w:eastAsia="en-US"/>
        </w:rPr>
        <w:t>Zvěřejnění</w:t>
      </w:r>
      <w:proofErr w:type="spellEnd"/>
      <w:r w:rsidRPr="00976012">
        <w:rPr>
          <w:highlight w:val="yellow"/>
          <w:lang w:eastAsia="en-US"/>
        </w:rPr>
        <w:t xml:space="preserve"> vizualizace v rámci internetu, testování, optimalizace </w:t>
      </w:r>
    </w:p>
    <w:p w14:paraId="0EFAF088" w14:textId="79B45411" w:rsidR="00F66363" w:rsidRPr="00F66363" w:rsidRDefault="00642A9C" w:rsidP="00F66363">
      <w:pPr>
        <w:pStyle w:val="Heading2"/>
        <w:rPr>
          <w:lang w:val="cs-CZ"/>
        </w:rPr>
      </w:pPr>
      <w:r>
        <w:rPr>
          <w:lang w:val="cs-CZ"/>
        </w:rPr>
        <w:t>Taxonomie technologií</w:t>
      </w:r>
    </w:p>
    <w:p w14:paraId="57714D2B" w14:textId="7EB3D6D4" w:rsidR="00F66363" w:rsidRPr="00F66363" w:rsidRDefault="00D90163" w:rsidP="00F66363">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w:t>
      </w:r>
      <w:proofErr w:type="spellStart"/>
      <w:r w:rsidR="003A0BA8" w:rsidRPr="001F6849">
        <w:t>ArcGIS</w:t>
      </w:r>
      <w:proofErr w:type="spellEnd"/>
      <w:r w:rsidR="003A0BA8" w:rsidRPr="001F6849">
        <w:t>, GRASS</w:t>
      </w:r>
      <w:r w:rsidR="003A0BA8">
        <w:t xml:space="preserve">, FME, Autodesk, Bentley </w:t>
      </w:r>
      <w:proofErr w:type="spellStart"/>
      <w:r w:rsidR="003A0BA8">
        <w:t>Microstation</w:t>
      </w:r>
      <w:proofErr w:type="spellEnd"/>
      <w:r w:rsidR="003A0BA8" w:rsidRPr="001F6849">
        <w:t xml:space="preserve"> aj.</w:t>
      </w:r>
      <w:del w:id="91" w:author="Lukáš Herman" w:date="2023-02-21T16:22:00Z">
        <w:r w:rsidR="003A0BA8" w:rsidRPr="001F6849" w:rsidDel="00247F6B">
          <w:delText xml:space="preserve"> </w:delText>
        </w:r>
      </w:del>
      <w:r w:rsidR="003A0BA8" w:rsidRPr="001F6849">
        <w:t>), aplikace pro tvorbu 3D grafiky (</w:t>
      </w:r>
      <w:proofErr w:type="spellStart"/>
      <w:r w:rsidR="003A0BA8" w:rsidRPr="001F6849">
        <w:t>Blender</w:t>
      </w:r>
      <w:proofErr w:type="spellEnd"/>
      <w:r w:rsidR="003A0BA8" w:rsidRPr="001F6849">
        <w:t xml:space="preserve">, </w:t>
      </w:r>
      <w:proofErr w:type="spellStart"/>
      <w:r w:rsidR="003A0BA8" w:rsidRPr="001F6849">
        <w:t>SketchUP</w:t>
      </w:r>
      <w:proofErr w:type="spellEnd"/>
      <w:r w:rsidR="003A0BA8" w:rsidRPr="001F6849">
        <w:t xml:space="preserve">, </w:t>
      </w:r>
      <w:proofErr w:type="spellStart"/>
      <w:r w:rsidR="003A0BA8" w:rsidRPr="001F6849">
        <w:t>Microstation</w:t>
      </w:r>
      <w:proofErr w:type="spellEnd"/>
      <w:r w:rsidR="003A0BA8">
        <w:t xml:space="preserve">, </w:t>
      </w:r>
      <w:r w:rsidR="003A0BA8" w:rsidRPr="003A0BA8">
        <w:t xml:space="preserve">Rhinoceros </w:t>
      </w:r>
      <w:proofErr w:type="gramStart"/>
      <w:r w:rsidR="003A0BA8" w:rsidRPr="003A0BA8">
        <w:t>3D</w:t>
      </w:r>
      <w:proofErr w:type="gramEnd"/>
      <w:r w:rsidR="003A0BA8">
        <w:t xml:space="preserve"> aj.</w:t>
      </w:r>
      <w:r w:rsidR="003A0BA8" w:rsidRPr="001F6849">
        <w:t xml:space="preserve">) a herní </w:t>
      </w:r>
      <w:proofErr w:type="spellStart"/>
      <w:r w:rsidR="003A0BA8" w:rsidRPr="001F6849">
        <w:t>enginy</w:t>
      </w:r>
      <w:proofErr w:type="spellEnd"/>
      <w:r w:rsidR="003A0BA8" w:rsidRPr="001F6849">
        <w:t xml:space="preserve"> (Unity, </w:t>
      </w:r>
      <w:proofErr w:type="spellStart"/>
      <w:r w:rsidR="003A0BA8" w:rsidRPr="001F6849">
        <w:t>Unreal</w:t>
      </w:r>
      <w:proofErr w:type="spellEnd"/>
      <w:r w:rsidR="003A0BA8" w:rsidRPr="001F6849">
        <w:t xml:space="preserve"> </w:t>
      </w:r>
      <w:proofErr w:type="spellStart"/>
      <w:r w:rsidR="003A0BA8" w:rsidRPr="001F6849">
        <w:t>Engine</w:t>
      </w:r>
      <w:proofErr w:type="spellEnd"/>
      <w:r w:rsidR="003A0BA8" w:rsidRPr="001F6849">
        <w:t xml:space="preserve">, Godot, </w:t>
      </w:r>
      <w:proofErr w:type="spellStart"/>
      <w:r w:rsidR="003A0BA8" w:rsidRPr="001F6849">
        <w:t>Wonderland</w:t>
      </w:r>
      <w:proofErr w:type="spellEnd"/>
      <w:r w:rsidR="003A0BA8" w:rsidRPr="001F6849">
        <w:t>).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t>
      </w:r>
      <w:proofErr w:type="spellStart"/>
      <w:r w:rsidR="003A0BA8">
        <w:t>WebGL</w:t>
      </w:r>
      <w:proofErr w:type="spellEnd"/>
      <w:r w:rsidR="003A0BA8">
        <w:t xml:space="preserve">, </w:t>
      </w:r>
      <w:proofErr w:type="spellStart"/>
      <w:r w:rsidR="003A0BA8">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3C0BA332" w14:textId="77777777" w:rsidR="00B95DF6" w:rsidRDefault="003A0BA8" w:rsidP="00976012">
      <w:pPr>
        <w:pStyle w:val="Normlnprvnodsazen"/>
      </w:pPr>
      <w:r w:rsidRPr="001F6849">
        <w:lastRenderedPageBreak/>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Godber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t xml:space="preserve">Přímý vývoj nad </w:t>
      </w:r>
      <w:proofErr w:type="spellStart"/>
      <w:r w:rsidRPr="006C458C">
        <w:t>WebGL</w:t>
      </w:r>
      <w:proofErr w:type="spellEnd"/>
      <w:r w:rsidRPr="006C458C">
        <w:t xml:space="preserve"> a </w:t>
      </w:r>
      <w:proofErr w:type="spellStart"/>
      <w:r w:rsidRPr="006C458C">
        <w:t>WebXR</w:t>
      </w:r>
      <w:proofErr w:type="spellEnd"/>
    </w:p>
    <w:p w14:paraId="4CCDB2E0" w14:textId="3C780194" w:rsidR="00B95DF6" w:rsidRDefault="00B95DF6" w:rsidP="00B95DF6">
      <w:pPr>
        <w:pStyle w:val="ListParagraph"/>
        <w:numPr>
          <w:ilvl w:val="0"/>
          <w:numId w:val="53"/>
        </w:numPr>
      </w:pPr>
      <w:r>
        <w:t xml:space="preserve">Vývoj skrze </w:t>
      </w:r>
      <w:proofErr w:type="spellStart"/>
      <w:r>
        <w:t>Javascriptový</w:t>
      </w:r>
      <w:proofErr w:type="spellEnd"/>
      <w:r>
        <w:t xml:space="preserve"> framework </w:t>
      </w:r>
      <w:r>
        <w:rPr>
          <w:lang w:val="en-US"/>
        </w:rPr>
        <w:t xml:space="preserve">/ </w:t>
      </w:r>
      <w:r>
        <w:t xml:space="preserve">knihovnu pro renderování a </w:t>
      </w:r>
      <w:r w:rsidRPr="006C458C">
        <w:t xml:space="preserve">pro </w:t>
      </w:r>
      <w:proofErr w:type="spellStart"/>
      <w:r w:rsidRPr="006C458C">
        <w:t>WebXR</w:t>
      </w:r>
      <w:proofErr w:type="spellEnd"/>
      <w:r>
        <w:t>.</w:t>
      </w:r>
    </w:p>
    <w:p w14:paraId="713FE2FD" w14:textId="0927CCD0" w:rsidR="00B95DF6" w:rsidRDefault="00B95DF6" w:rsidP="00B95DF6">
      <w:pPr>
        <w:pStyle w:val="ListParagraph"/>
        <w:numPr>
          <w:ilvl w:val="0"/>
          <w:numId w:val="53"/>
        </w:numPr>
      </w:pPr>
      <w:r>
        <w:t xml:space="preserve">Vývoj v rámci desktopového herního </w:t>
      </w:r>
      <w:proofErr w:type="spellStart"/>
      <w:r>
        <w:t>enginu</w:t>
      </w:r>
      <w:proofErr w:type="spellEnd"/>
      <w:r>
        <w:t xml:space="preserve"> a export </w:t>
      </w:r>
      <w:proofErr w:type="spellStart"/>
      <w:r>
        <w:t>WebGL</w:t>
      </w:r>
      <w:proofErr w:type="spellEnd"/>
      <w:r>
        <w:t xml:space="preserve"> aplikace skrze WASM (</w:t>
      </w:r>
      <w:r w:rsidRPr="00B95DF6">
        <w:rPr>
          <w:i/>
          <w:iCs/>
        </w:rPr>
        <w:t xml:space="preserve">Web </w:t>
      </w:r>
      <w:proofErr w:type="spellStart"/>
      <w:r w:rsidRPr="00B95DF6">
        <w:rPr>
          <w:i/>
          <w:iCs/>
        </w:rPr>
        <w:t>Assembly</w:t>
      </w:r>
      <w:proofErr w:type="spellEnd"/>
      <w:r>
        <w:t xml:space="preserve">). </w:t>
      </w:r>
    </w:p>
    <w:p w14:paraId="7C318EDC" w14:textId="6F220A00" w:rsidR="00B95DF6" w:rsidRDefault="00B95DF6" w:rsidP="00B95DF6">
      <w:pPr>
        <w:pStyle w:val="ListParagraph"/>
        <w:numPr>
          <w:ilvl w:val="0"/>
          <w:numId w:val="53"/>
        </w:numPr>
      </w:pPr>
      <w:r>
        <w:t xml:space="preserve">Vývoj skrze dedikovaný </w:t>
      </w:r>
      <w:proofErr w:type="spellStart"/>
      <w:r w:rsidR="002F5A56">
        <w:t>Web</w:t>
      </w:r>
      <w:r>
        <w:t>XR</w:t>
      </w:r>
      <w:proofErr w:type="spellEnd"/>
      <w:r>
        <w:t xml:space="preserve"> </w:t>
      </w:r>
      <w:proofErr w:type="spellStart"/>
      <w:r>
        <w:t>engine</w:t>
      </w:r>
      <w:proofErr w:type="spellEnd"/>
      <w:r>
        <w:t xml:space="preserve">. </w:t>
      </w:r>
    </w:p>
    <w:p w14:paraId="0775D027" w14:textId="3675B04E" w:rsidR="00B95DF6" w:rsidRDefault="00B95DF6" w:rsidP="00976012">
      <w:pPr>
        <w:pStyle w:val="Normlnprvnodsazen"/>
      </w:pPr>
      <w:r>
        <w:t xml:space="preserve">Pro účely geoprostorové vizualizace je možné vyloučit postup č. 1, jelikož se jedná o příliš nízko-úrovňový vývoj. V rámci této práce však bude role základních API teoreticky představena (viz. kap. X). Hlavním zaměřením je pak postup č. 2, kdy vývoj probíhá na základě standardních webových technologií. Postup č. 3 je méně flexibilní, jelikož exportéry </w:t>
      </w:r>
      <w:r w:rsidR="002F5A56">
        <w:t xml:space="preserve">virtuálních prostředí vytvořených v herních </w:t>
      </w:r>
      <w:proofErr w:type="spellStart"/>
      <w:r w:rsidR="002F5A56">
        <w:t>enginech</w:t>
      </w:r>
      <w:proofErr w:type="spellEnd"/>
      <w:r w:rsidR="002F5A56">
        <w:t xml:space="preserve"> skrze WASM jsou často černými skříňkami. Alternativně, existují nástroje, které se </w:t>
      </w:r>
      <w:proofErr w:type="gramStart"/>
      <w:r w:rsidR="002F5A56">
        <w:t>snaží</w:t>
      </w:r>
      <w:proofErr w:type="gramEnd"/>
      <w:r w:rsidR="002F5A56">
        <w:t xml:space="preserve"> tento problém řešit propojení postupu 2 a 3 (viz. </w:t>
      </w:r>
      <w:proofErr w:type="spellStart"/>
      <w:r w:rsidR="002F5A56">
        <w:t>Needle</w:t>
      </w:r>
      <w:proofErr w:type="spellEnd"/>
      <w:r w:rsidR="002F5A56">
        <w:t xml:space="preserve"> </w:t>
      </w:r>
      <w:proofErr w:type="spellStart"/>
      <w:r w:rsidR="002F5A56">
        <w:t>engine</w:t>
      </w:r>
      <w:proofErr w:type="spellEnd"/>
      <w:r w:rsidR="002F5A56">
        <w:t xml:space="preserve">). Postup č. 4 je uživatelsky nejpřívětivější </w:t>
      </w:r>
      <w:r w:rsidR="00FA6C16">
        <w:t>cestou,</w:t>
      </w:r>
      <w:r w:rsidR="002F5A56">
        <w:t xml:space="preserve"> jelikož umožňuje tvorbu VP v rámci GUI a přímou kompatibilitu s </w:t>
      </w:r>
      <w:proofErr w:type="spellStart"/>
      <w:r w:rsidR="002F5A56">
        <w:t>WebXR</w:t>
      </w:r>
      <w:proofErr w:type="spellEnd"/>
      <w:r w:rsidR="002F5A56">
        <w:t xml:space="preserve"> API</w:t>
      </w:r>
      <w:r w:rsidR="001D37CB">
        <w:t xml:space="preserve"> </w:t>
      </w:r>
      <w:r w:rsidR="001D37CB" w:rsidRPr="001D37CB">
        <w:rPr>
          <w:highlight w:val="yellow"/>
        </w:rPr>
        <w:t xml:space="preserve">(viz. </w:t>
      </w:r>
      <w:proofErr w:type="spellStart"/>
      <w:r w:rsidR="001D37CB" w:rsidRPr="001D37CB">
        <w:rPr>
          <w:highlight w:val="yellow"/>
        </w:rPr>
        <w:t>Wonderland</w:t>
      </w:r>
      <w:proofErr w:type="spellEnd"/>
      <w:r w:rsidR="001D37CB" w:rsidRPr="001D37CB">
        <w:rPr>
          <w:highlight w:val="yellow"/>
        </w:rPr>
        <w:t>)</w:t>
      </w:r>
      <w:r w:rsidR="001D37CB">
        <w:t>.</w:t>
      </w:r>
    </w:p>
    <w:p w14:paraId="3AF052DC" w14:textId="42FA3B53" w:rsidR="004D6387" w:rsidRDefault="00F66363" w:rsidP="00F66363">
      <w:pPr>
        <w:pStyle w:val="Normlnprvnodsazen"/>
        <w:ind w:firstLine="0"/>
        <w:rPr>
          <w:color w:val="FF0000"/>
        </w:rPr>
      </w:pPr>
      <w:r w:rsidRPr="00F66363">
        <w:rPr>
          <w:color w:val="FF0000"/>
          <w:highlight w:val="yellow"/>
        </w:rPr>
        <w:t xml:space="preserve">#TODO – </w:t>
      </w:r>
      <w:proofErr w:type="spellStart"/>
      <w:r w:rsidRPr="00F66363">
        <w:rPr>
          <w:color w:val="FF0000"/>
          <w:highlight w:val="yellow"/>
        </w:rPr>
        <w:t>pipeline</w:t>
      </w:r>
      <w:proofErr w:type="spellEnd"/>
      <w:r w:rsidRPr="00F66363">
        <w:rPr>
          <w:color w:val="FF0000"/>
          <w:highlight w:val="yellow"/>
        </w:rPr>
        <w:t xml:space="preserve"> </w:t>
      </w:r>
      <w:proofErr w:type="gramStart"/>
      <w:r w:rsidRPr="00F66363">
        <w:rPr>
          <w:color w:val="FF0000"/>
          <w:highlight w:val="yellow"/>
        </w:rPr>
        <w:t>pohled !!!!!!!!!!!!!!!!!!!!</w:t>
      </w:r>
      <w:proofErr w:type="gramEnd"/>
      <w:r w:rsidRPr="00F66363">
        <w:rPr>
          <w:color w:val="FF0000"/>
        </w:rPr>
        <w:t xml:space="preserve"> </w:t>
      </w:r>
      <w:r w:rsidRPr="00F66363">
        <w:rPr>
          <w:color w:val="FF0000"/>
          <w:highlight w:val="yellow"/>
        </w:rPr>
        <w:t xml:space="preserve">– Felix </w:t>
      </w:r>
      <w:proofErr w:type="spellStart"/>
      <w:r w:rsidRPr="00F66363">
        <w:rPr>
          <w:color w:val="FF0000"/>
          <w:highlight w:val="yellow"/>
        </w:rPr>
        <w:t>Herbst</w:t>
      </w:r>
      <w:proofErr w:type="spellEnd"/>
      <w:r w:rsidRPr="00F66363">
        <w:rPr>
          <w:color w:val="FF0000"/>
        </w:rPr>
        <w:t xml:space="preserve"> </w:t>
      </w:r>
      <w:r w:rsidRPr="00F66363">
        <w:rPr>
          <w:color w:val="FF0000"/>
          <w:highlight w:val="yellow"/>
        </w:rPr>
        <w:t xml:space="preserve">– </w:t>
      </w:r>
      <w:proofErr w:type="spellStart"/>
      <w:r w:rsidRPr="00F66363">
        <w:rPr>
          <w:color w:val="FF0000"/>
          <w:highlight w:val="yellow"/>
        </w:rPr>
        <w:t>konf</w:t>
      </w:r>
      <w:proofErr w:type="spellEnd"/>
      <w:r w:rsidRPr="00F66363">
        <w:rPr>
          <w:color w:val="FF0000"/>
          <w:highlight w:val="yellow"/>
        </w:rPr>
        <w:t xml:space="preserve">. </w:t>
      </w:r>
      <w:proofErr w:type="spellStart"/>
      <w:r w:rsidRPr="00F66363">
        <w:rPr>
          <w:color w:val="FF0000"/>
          <w:highlight w:val="yellow"/>
        </w:rPr>
        <w:t>Prez</w:t>
      </w:r>
      <w:proofErr w:type="spellEnd"/>
      <w:r w:rsidRPr="00F66363">
        <w:rPr>
          <w:color w:val="FF0000"/>
          <w:highlight w:val="yellow"/>
        </w:rPr>
        <w:t xml:space="preserve">. </w:t>
      </w:r>
      <w:proofErr w:type="gramStart"/>
      <w:r w:rsidRPr="00F66363">
        <w:rPr>
          <w:color w:val="FF0000"/>
          <w:highlight w:val="yellow"/>
        </w:rPr>
        <w:t>3D</w:t>
      </w:r>
      <w:proofErr w:type="gramEnd"/>
      <w:r w:rsidRPr="00F66363">
        <w:rPr>
          <w:color w:val="FF0000"/>
          <w:highlight w:val="yellow"/>
        </w:rPr>
        <w:t xml:space="preserve"> </w:t>
      </w:r>
      <w:proofErr w:type="spellStart"/>
      <w:r w:rsidRPr="00F66363">
        <w:rPr>
          <w:color w:val="FF0000"/>
          <w:highlight w:val="yellow"/>
        </w:rPr>
        <w:t>pipeline</w:t>
      </w:r>
      <w:proofErr w:type="spellEnd"/>
      <w:r w:rsidRPr="00F66363">
        <w:rPr>
          <w:color w:val="FF0000"/>
          <w:highlight w:val="yellow"/>
        </w:rPr>
        <w:t xml:space="preserve"> </w:t>
      </w:r>
      <w:proofErr w:type="spellStart"/>
      <w:r w:rsidRPr="00F66363">
        <w:rPr>
          <w:color w:val="FF0000"/>
          <w:highlight w:val="yellow"/>
        </w:rPr>
        <w:t>days</w:t>
      </w:r>
      <w:proofErr w:type="spellEnd"/>
      <w:r w:rsidRPr="00F66363">
        <w:rPr>
          <w:color w:val="FF0000"/>
        </w:rPr>
        <w:t xml:space="preserve"> </w:t>
      </w:r>
    </w:p>
    <w:p w14:paraId="322C452D" w14:textId="0F0687F4" w:rsidR="00D079A0" w:rsidRDefault="00D079A0" w:rsidP="00F66363">
      <w:pPr>
        <w:pStyle w:val="Normlnprvnodsazen"/>
        <w:ind w:firstLine="0"/>
        <w:rPr>
          <w:color w:val="FF0000"/>
        </w:rPr>
      </w:pPr>
      <w:r w:rsidRPr="00A46F0E">
        <w:rPr>
          <w:b/>
          <w:bCs/>
          <w:noProof/>
          <w:lang w:eastAsia="en-US"/>
        </w:rPr>
        <w:drawing>
          <wp:inline distT="0" distB="0" distL="0" distR="0" wp14:anchorId="089A4647" wp14:editId="70C0B2A5">
            <wp:extent cx="5579745" cy="1722755"/>
            <wp:effectExtent l="0" t="0" r="1905" b="0"/>
            <wp:docPr id="914104529" name="Picture 1" descr="A diagram of a pip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104529" name="Picture 1" descr="A diagram of a pipeline&#10;&#10;Description automatically generated"/>
                    <pic:cNvPicPr/>
                  </pic:nvPicPr>
                  <pic:blipFill>
                    <a:blip r:embed="rId42"/>
                    <a:stretch>
                      <a:fillRect/>
                    </a:stretch>
                  </pic:blipFill>
                  <pic:spPr>
                    <a:xfrm>
                      <a:off x="0" y="0"/>
                      <a:ext cx="5579745" cy="1722755"/>
                    </a:xfrm>
                    <a:prstGeom prst="rect">
                      <a:avLst/>
                    </a:prstGeom>
                  </pic:spPr>
                </pic:pic>
              </a:graphicData>
            </a:graphic>
          </wp:inline>
        </w:drawing>
      </w:r>
    </w:p>
    <w:p w14:paraId="23B9EB03" w14:textId="18277D4D" w:rsidR="00D079A0" w:rsidRPr="00F66363" w:rsidRDefault="00D079A0" w:rsidP="00F66363">
      <w:pPr>
        <w:pStyle w:val="Normlnprvnodsazen"/>
        <w:ind w:firstLine="0"/>
        <w:rPr>
          <w:color w:val="FF0000"/>
        </w:rPr>
      </w:pPr>
      <w:r w:rsidRPr="00A46F0E">
        <w:rPr>
          <w:noProof/>
        </w:rPr>
        <w:drawing>
          <wp:inline distT="0" distB="0" distL="0" distR="0" wp14:anchorId="3DFEA121" wp14:editId="2B7C7C21">
            <wp:extent cx="5579745" cy="2312035"/>
            <wp:effectExtent l="0" t="0" r="1905" b="0"/>
            <wp:docPr id="1292041754" name="Picture 1" descr="A group of logo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041754" name="Picture 1" descr="A group of logos and symbols&#10;&#10;Description automatically generated"/>
                    <pic:cNvPicPr/>
                  </pic:nvPicPr>
                  <pic:blipFill>
                    <a:blip r:embed="rId43"/>
                    <a:stretch>
                      <a:fillRect/>
                    </a:stretch>
                  </pic:blipFill>
                  <pic:spPr>
                    <a:xfrm>
                      <a:off x="0" y="0"/>
                      <a:ext cx="5579745" cy="2312035"/>
                    </a:xfrm>
                    <a:prstGeom prst="rect">
                      <a:avLst/>
                    </a:prstGeom>
                  </pic:spPr>
                </pic:pic>
              </a:graphicData>
            </a:graphic>
          </wp:inline>
        </w:drawing>
      </w:r>
    </w:p>
    <w:p w14:paraId="7C642D3B" w14:textId="5C122D3B" w:rsidR="00FD0AFD" w:rsidRPr="001F6849" w:rsidRDefault="00695EF6" w:rsidP="00FD0AFD">
      <w:pPr>
        <w:keepNext/>
      </w:pPr>
      <w:r>
        <w:rPr>
          <w:noProof/>
        </w:rPr>
        <w:lastRenderedPageBreak/>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2EF6C619"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894A03">
        <w:rPr>
          <w:noProof/>
        </w:rPr>
        <w:t>20</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39B34574"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94A03">
        <w:rPr>
          <w:noProof/>
        </w:rPr>
        <w:t>21</w:t>
      </w:r>
      <w:r w:rsidRPr="001F6849">
        <w:fldChar w:fldCharType="end"/>
      </w:r>
      <w:r w:rsidRPr="001F6849">
        <w:t xml:space="preserve"> Taxonomie </w:t>
      </w:r>
      <w:del w:id="92" w:author="Lukáš Herman" w:date="2023-02-06T14:26:00Z">
        <w:r w:rsidRPr="001F6849" w:rsidDel="00227A2E">
          <w:delText>weobvých</w:delText>
        </w:r>
      </w:del>
      <w:ins w:id="93" w:author="Lukáš Herman" w:date="2023-02-06T14:26:00Z">
        <w:r w:rsidR="00227A2E" w:rsidRPr="001F6849">
          <w:t>webových</w:t>
        </w:r>
      </w:ins>
      <w:r w:rsidRPr="001F6849">
        <w:t xml:space="preserve"> technologií umožňujících tvorbu </w:t>
      </w:r>
      <w:del w:id="94" w:author="Lukáš Herman" w:date="2023-02-06T14:26:00Z">
        <w:r w:rsidRPr="001F6849" w:rsidDel="00227A2E">
          <w:delText>virutálních</w:delText>
        </w:r>
      </w:del>
      <w:ins w:id="95"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lastRenderedPageBreak/>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1A714D39" w:rsidR="00637A27" w:rsidRPr="00637A27" w:rsidRDefault="00637A27" w:rsidP="00637A27">
      <w:pPr>
        <w:pStyle w:val="Caption"/>
      </w:pPr>
      <w:r>
        <w:t xml:space="preserve">Obr. </w:t>
      </w:r>
      <w:r>
        <w:fldChar w:fldCharType="begin"/>
      </w:r>
      <w:r>
        <w:instrText xml:space="preserve"> SEQ Obr. \* ARABIC </w:instrText>
      </w:r>
      <w:r>
        <w:fldChar w:fldCharType="separate"/>
      </w:r>
      <w:r w:rsidR="00894A03">
        <w:rPr>
          <w:noProof/>
        </w:rPr>
        <w:t>22</w:t>
      </w:r>
      <w:r>
        <w:fldChar w:fldCharType="end"/>
      </w:r>
      <w:r>
        <w:t xml:space="preserve"> </w:t>
      </w:r>
      <w:r w:rsidRPr="001F6849">
        <w:t xml:space="preserve">Taxonomie </w:t>
      </w:r>
      <w:del w:id="96" w:author="Lukáš Herman" w:date="2023-02-06T14:26:00Z">
        <w:r w:rsidRPr="001F6849" w:rsidDel="00227A2E">
          <w:delText>weobvých</w:delText>
        </w:r>
      </w:del>
      <w:ins w:id="97" w:author="Lukáš Herman" w:date="2023-02-06T14:26:00Z">
        <w:r w:rsidRPr="001F6849">
          <w:t>webových</w:t>
        </w:r>
      </w:ins>
      <w:r w:rsidRPr="001F6849">
        <w:t xml:space="preserve"> technologií umožňujících tvorbu </w:t>
      </w:r>
      <w:del w:id="98" w:author="Lukáš Herman" w:date="2023-02-06T14:26:00Z">
        <w:r w:rsidRPr="001F6849" w:rsidDel="00227A2E">
          <w:delText>virutálních</w:delText>
        </w:r>
      </w:del>
      <w:ins w:id="99"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528F9BA2" w14:textId="0BDFAEED" w:rsidR="00F80471" w:rsidRPr="00F80471" w:rsidRDefault="00E364D4" w:rsidP="00F80471">
      <w:pPr>
        <w:pStyle w:val="Heading2"/>
        <w:rPr>
          <w:lang w:val="cs-CZ"/>
        </w:rPr>
      </w:pPr>
      <w:r w:rsidRPr="001F6849">
        <w:rPr>
          <w:lang w:val="cs-CZ"/>
        </w:rPr>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0"/>
      <w:commentRangeStart w:id="101"/>
      <w:r w:rsidRPr="001F6849">
        <w:rPr>
          <w:lang w:eastAsia="en-US"/>
        </w:rPr>
        <w:t>2</w:t>
      </w:r>
      <w:del w:id="102" w:author="Lukáš Herman" w:date="2023-02-10T18:48:00Z">
        <w:r w:rsidRPr="001F6849" w:rsidDel="0045773E">
          <w:rPr>
            <w:lang w:eastAsia="en-US"/>
          </w:rPr>
          <w:delText xml:space="preserve"> </w:delText>
        </w:r>
      </w:del>
      <w:r w:rsidRPr="001F6849">
        <w:rPr>
          <w:lang w:eastAsia="en-US"/>
        </w:rPr>
        <w:t>D</w:t>
      </w:r>
      <w:commentRangeEnd w:id="100"/>
      <w:r w:rsidR="0045773E" w:rsidRPr="001F6849">
        <w:rPr>
          <w:rStyle w:val="CommentReference"/>
          <w:lang w:eastAsia="en-US"/>
        </w:rPr>
        <w:commentReference w:id="100"/>
      </w:r>
      <w:commentRangeEnd w:id="101"/>
      <w:r w:rsidR="009C30BB" w:rsidRPr="001F6849">
        <w:rPr>
          <w:rStyle w:val="CommentReference"/>
          <w:lang w:eastAsia="en-US"/>
        </w:rPr>
        <w:commentReference w:id="101"/>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w:t>
      </w:r>
      <w:proofErr w:type="gramStart"/>
      <w:r w:rsidRPr="00A8678D">
        <w:t>slouží</w:t>
      </w:r>
      <w:proofErr w:type="gramEnd"/>
      <w:r w:rsidRPr="00A8678D">
        <w:t xml:space="preserve">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w:t>
      </w:r>
      <w:r w:rsidRPr="00A8678D">
        <w:lastRenderedPageBreak/>
        <w:t xml:space="preserve">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MDN Contributors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3D05FEB1"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94A03">
        <w:rPr>
          <w:noProof/>
        </w:rPr>
        <w:t>23</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7F85E2A7"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Systems</w:t>
      </w:r>
      <w:r w:rsidR="007F7BCF" w:rsidRPr="001F6849">
        <w:rPr>
          <w:rStyle w:val="FootnoteReference"/>
          <w:bCs/>
          <w:i/>
          <w:iCs/>
        </w:rPr>
        <w:footnoteReference w:id="3"/>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r w:rsidR="00F11501">
        <w:t xml:space="preserve"> Jednoduše řečeno, </w:t>
      </w:r>
      <w:proofErr w:type="spellStart"/>
      <w:r w:rsidR="00F11501">
        <w:t>WebGL</w:t>
      </w:r>
      <w:proofErr w:type="spellEnd"/>
      <w:r w:rsidR="00F11501">
        <w:t xml:space="preserve"> je soubor </w:t>
      </w:r>
      <w:proofErr w:type="spellStart"/>
      <w:r w:rsidR="00F11501">
        <w:t>javascriptových</w:t>
      </w:r>
      <w:proofErr w:type="spellEnd"/>
      <w:r w:rsidR="00F11501">
        <w:t xml:space="preserve"> funkcí umožňující webovým prohlížečům zobrazovat </w:t>
      </w:r>
      <w:proofErr w:type="gramStart"/>
      <w:r w:rsidR="00F11501">
        <w:t>3D</w:t>
      </w:r>
      <w:proofErr w:type="gramEnd"/>
      <w:r w:rsidR="00F11501">
        <w:t xml:space="preserve"> grafiku s využitím grafických karet. </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AD9055B" w14:textId="3C49F320"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1F6849">
        <w:rPr>
          <w:rStyle w:val="FootnoteReference"/>
          <w:bCs/>
        </w:rPr>
        <w:footnoteReference w:id="4"/>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lastRenderedPageBreak/>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w:t>
      </w:r>
      <w:proofErr w:type="spellStart"/>
      <w:r>
        <w:t>render</w:t>
      </w:r>
      <w:proofErr w:type="spellEnd"/>
      <w:r>
        <w:t xml:space="preserve">)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proofErr w:type="spellStart"/>
      <w:r w:rsidRPr="00B17DB5">
        <w:rPr>
          <w:bCs/>
          <w:i/>
          <w:iCs/>
        </w:rPr>
        <w:t>unbounded</w:t>
      </w:r>
      <w:proofErr w:type="spellEnd"/>
      <w:r w:rsidR="00EA43B7">
        <w:rPr>
          <w:bCs/>
          <w:i/>
          <w:iCs/>
        </w:rPr>
        <w:t xml:space="preserve">, </w:t>
      </w:r>
      <w:proofErr w:type="spellStart"/>
      <w:r w:rsidR="00EA43B7">
        <w:rPr>
          <w:bCs/>
          <w:i/>
          <w:iCs/>
        </w:rPr>
        <w:t>local</w:t>
      </w:r>
      <w:proofErr w:type="spellEnd"/>
      <w:r w:rsidR="00EA43B7">
        <w:rPr>
          <w:bCs/>
          <w:i/>
          <w:iCs/>
        </w:rPr>
        <w:t xml:space="preserve">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DCA61C0" w14:textId="3016A27E" w:rsidR="002328BA" w:rsidRDefault="002328BA" w:rsidP="002328BA">
      <w:pPr>
        <w:pStyle w:val="Normlnprvnodsazen"/>
        <w:rPr>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w:t>
      </w:r>
      <w:r w:rsidR="006D0E6E" w:rsidRPr="006D0E6E">
        <w:rPr>
          <w:bCs/>
          <w:highlight w:val="yellow"/>
        </w:rPr>
        <w:t xml:space="preserve">viz. </w:t>
      </w:r>
      <w:proofErr w:type="spellStart"/>
      <w:r w:rsidR="006D0E6E" w:rsidRPr="006D0E6E">
        <w:rPr>
          <w:bCs/>
          <w:highlight w:val="yellow"/>
        </w:rPr>
        <w:t>kap.X</w:t>
      </w:r>
      <w:proofErr w:type="spellEnd"/>
      <w:r w:rsidR="006D0E6E">
        <w:rPr>
          <w:bCs/>
        </w:rPr>
        <w:t xml:space="preserve"> skrze </w:t>
      </w:r>
      <w:proofErr w:type="spellStart"/>
      <w:r w:rsidR="006D0E6E">
        <w:rPr>
          <w:bCs/>
        </w:rPr>
        <w:t>XRWebGLLayer</w:t>
      </w:r>
      <w:proofErr w:type="spellEnd"/>
      <w:r>
        <w:rPr>
          <w:bCs/>
        </w:rPr>
        <w:t xml:space="preserve">. </w:t>
      </w:r>
    </w:p>
    <w:p w14:paraId="7554A9F9" w14:textId="7618E79E" w:rsidR="00672AF9" w:rsidRPr="001975DE" w:rsidRDefault="001A2401" w:rsidP="001A2401">
      <w:pPr>
        <w:pStyle w:val="Normlnprvnodsazen"/>
        <w:ind w:firstLine="0"/>
        <w:rPr>
          <w:ins w:id="103" w:author="Jan Horák" w:date="2023-06-15T11:57:00Z"/>
          <w:bCs/>
        </w:rPr>
      </w:pPr>
      <w:r>
        <w:rPr>
          <w:noProof/>
        </w:rPr>
        <w:drawing>
          <wp:inline distT="0" distB="0" distL="0" distR="0" wp14:anchorId="642A90C7" wp14:editId="74D9F76D">
            <wp:extent cx="5579745" cy="3235960"/>
            <wp:effectExtent l="0" t="0" r="1905" b="2540"/>
            <wp:docPr id="973441993" name="Picture 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441993" name="Picture 3" descr="A diagram of a process&#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79745" cy="3235960"/>
                    </a:xfrm>
                    <a:prstGeom prst="rect">
                      <a:avLst/>
                    </a:prstGeom>
                    <a:noFill/>
                    <a:ln>
                      <a:noFill/>
                    </a:ln>
                  </pic:spPr>
                </pic:pic>
              </a:graphicData>
            </a:graphic>
          </wp:inline>
        </w:drawing>
      </w:r>
    </w:p>
    <w:p w14:paraId="12BAB988" w14:textId="0ACBD3F3" w:rsidR="00571A2A" w:rsidRPr="001F6849" w:rsidRDefault="00571A2A" w:rsidP="00571A2A">
      <w:pPr>
        <w:pStyle w:val="Malnadpis"/>
        <w:rPr>
          <w:ins w:id="104" w:author="Jan Horák" w:date="2023-06-15T11:58:00Z"/>
        </w:rPr>
      </w:pPr>
      <w:proofErr w:type="spellStart"/>
      <w:ins w:id="105" w:author="Jan Horák" w:date="2023-06-15T11:57:00Z">
        <w:r w:rsidRPr="007B3717">
          <w:lastRenderedPageBreak/>
          <w:t>WebGPU</w:t>
        </w:r>
      </w:ins>
      <w:proofErr w:type="spellEnd"/>
      <w:r w:rsidR="007B3717" w:rsidRPr="007B3717">
        <w:t xml:space="preserve"> API</w:t>
      </w:r>
    </w:p>
    <w:p w14:paraId="69B3B275" w14:textId="00A8B77C" w:rsidR="00571A2A" w:rsidRPr="00DB26F1" w:rsidRDefault="00DA3AC7" w:rsidP="00DB26F1">
      <w:pPr>
        <w:rPr>
          <w:bCs/>
          <w:rPrChange w:id="106"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w:t>
      </w:r>
      <w:proofErr w:type="gramStart"/>
      <w:r w:rsidRPr="00DA3AC7">
        <w:rPr>
          <w:bCs/>
        </w:rPr>
        <w:t>3D</w:t>
      </w:r>
      <w:proofErr w:type="gramEnd"/>
      <w:r w:rsidRPr="00DA3AC7">
        <w:rPr>
          <w:bCs/>
        </w:rPr>
        <w:t xml:space="preserve">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Introducing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Can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2E17A164" w:rsidR="00A400E8" w:rsidRPr="001F6849" w:rsidRDefault="00A400E8">
      <w:pPr>
        <w:pStyle w:val="Caption"/>
        <w:pPrChange w:id="107"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7B5CF8">
        <w:rPr>
          <w:noProof/>
        </w:rPr>
        <w:t>4</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65218258" w:rsidR="001937BB" w:rsidRDefault="001937BB" w:rsidP="001937BB">
      <w:pPr>
        <w:pStyle w:val="Normlnprvnodsazen"/>
        <w:ind w:firstLine="0"/>
      </w:pPr>
    </w:p>
    <w:p w14:paraId="7AE7DD12" w14:textId="0355D426" w:rsidR="007E3F0A" w:rsidRDefault="007E3F0A" w:rsidP="007E3F0A">
      <w:pPr>
        <w:pStyle w:val="Heading3"/>
        <w:rPr>
          <w:lang w:val="en-US"/>
        </w:rPr>
      </w:pPr>
      <w:r>
        <w:lastRenderedPageBreak/>
        <w:t>V</w:t>
      </w:r>
      <w:proofErr w:type="spellStart"/>
      <w:r>
        <w:rPr>
          <w:lang w:val="en-US"/>
        </w:rPr>
        <w:t>ývojářské</w:t>
      </w:r>
      <w:proofErr w:type="spellEnd"/>
      <w:r>
        <w:rPr>
          <w:lang w:val="en-US"/>
        </w:rPr>
        <w:t xml:space="preserve"> </w:t>
      </w:r>
      <w:proofErr w:type="spellStart"/>
      <w:r>
        <w:rPr>
          <w:lang w:val="en-US"/>
        </w:rPr>
        <w:t>nástroje</w:t>
      </w:r>
      <w:proofErr w:type="spellEnd"/>
    </w:p>
    <w:p w14:paraId="02D64007" w14:textId="45B2B515" w:rsidR="0021568E" w:rsidRPr="00231D31" w:rsidRDefault="0021568E" w:rsidP="001D37CB">
      <w:pPr>
        <w:rPr>
          <w:lang w:val="en-US"/>
        </w:rPr>
      </w:pPr>
      <w:r>
        <w:t xml:space="preserve">Vývoj virtuálních </w:t>
      </w:r>
      <w:r w:rsidR="00D926B2">
        <w:t>imerzních</w:t>
      </w:r>
      <w:r>
        <w:t xml:space="preserve"> prostředí z velké části na tradiční obrazovce vyžaduje dodatečné nástroje umožňující prototypování a testování při vývoji. Dostupnost HMD zařízení stále </w:t>
      </w:r>
      <w:r w:rsidR="0035387C">
        <w:t xml:space="preserve">není </w:t>
      </w:r>
      <w:r>
        <w:t xml:space="preserve">na takové </w:t>
      </w:r>
      <w:r w:rsidR="00D926B2">
        <w:t>úrovni, aby</w:t>
      </w:r>
      <w:r>
        <w:t xml:space="preserve"> bylo možné předpokládat, že uživatel bude virtuální prostředí zažívat skrze HMD. Tuto problematiku je možné řešit v rámci návrhu aplikace </w:t>
      </w:r>
      <w:r w:rsidRPr="0035387C">
        <w:rPr>
          <w:highlight w:val="yellow"/>
        </w:rPr>
        <w:t>(viz. kap. X).</w:t>
      </w:r>
      <w:r>
        <w:t xml:space="preserve"> Popř. druhou možností částečného řešení dostupnosti aplikace jsou existující nástroje jako: </w:t>
      </w:r>
      <w:proofErr w:type="spellStart"/>
      <w:r>
        <w:rPr>
          <w:b/>
          <w:bCs/>
        </w:rPr>
        <w:t>Immersive</w:t>
      </w:r>
      <w:proofErr w:type="spellEnd"/>
      <w:r>
        <w:rPr>
          <w:b/>
          <w:bCs/>
        </w:rPr>
        <w:t xml:space="preserve"> web </w:t>
      </w:r>
      <w:proofErr w:type="spellStart"/>
      <w:r>
        <w:rPr>
          <w:b/>
          <w:bCs/>
        </w:rPr>
        <w:t>emmulator</w:t>
      </w:r>
      <w:proofErr w:type="spellEnd"/>
      <w:r>
        <w:rPr>
          <w:b/>
          <w:bCs/>
        </w:rPr>
        <w:t xml:space="preserve"> </w:t>
      </w:r>
      <w:r>
        <w:t xml:space="preserve">(Chrome, </w:t>
      </w:r>
      <w:proofErr w:type="spellStart"/>
      <w:r>
        <w:t>Edge</w:t>
      </w:r>
      <w:proofErr w:type="spellEnd"/>
      <w:r>
        <w:t>)</w:t>
      </w:r>
      <w:r>
        <w:rPr>
          <w:b/>
          <w:bCs/>
        </w:rPr>
        <w:t xml:space="preserve"> </w:t>
      </w:r>
      <w:r>
        <w:t xml:space="preserve">a </w:t>
      </w:r>
      <w:proofErr w:type="spellStart"/>
      <w:r>
        <w:rPr>
          <w:b/>
          <w:bCs/>
        </w:rPr>
        <w:t>WebXR</w:t>
      </w:r>
      <w:proofErr w:type="spellEnd"/>
      <w:r>
        <w:rPr>
          <w:b/>
          <w:bCs/>
        </w:rPr>
        <w:t xml:space="preserve"> API </w:t>
      </w:r>
      <w:proofErr w:type="spellStart"/>
      <w:r>
        <w:rPr>
          <w:b/>
          <w:bCs/>
        </w:rPr>
        <w:t>emulator</w:t>
      </w:r>
      <w:proofErr w:type="spellEnd"/>
      <w:r>
        <w:rPr>
          <w:b/>
          <w:bCs/>
        </w:rPr>
        <w:t xml:space="preserve"> </w:t>
      </w:r>
      <w:r>
        <w:t>(Firefox)</w:t>
      </w:r>
      <w:r w:rsidR="00231D31">
        <w:t xml:space="preserve"> </w:t>
      </w:r>
      <w:r w:rsidR="00231D31">
        <w:fldChar w:fldCharType="begin"/>
      </w:r>
      <w:r w:rsidR="00231D31">
        <w:instrText xml:space="preserve"> ADDIN ZOTERO_ITEM CSL_CITATION {"citationID":"9YtfSFZF","properties":{"formattedCitation":"(Meta Quest 2023b)","plainCitation":"(Meta Quest 2023b)","noteIndex":0},"citationItems":[{"id":2077,"uris":["http://zotero.org/groups/4599106/items/WTG39UFV"],"itemData":{"id":2077,"type":"webpage","abstract":"Immersive Web Emulator is a desktop browser extension that’s capable of simulating Meta Quest headsets, letting you easily test and iterate your WebXR experiences without a physical XR device. Learn how Immersive Web Emulator can improve your workflow and how to get started.","language":"en","title":"Revolutionizing WebXR Development with the Immersive Web Emulator","URL":"https://developer.oculus.com/blog/webxr-development-immersive-web-emulator/","author":[{"family":"Meta Quest","given":""}],"accessed":{"date-parts":[["2023",11,6]]},"issued":{"date-parts":[["2023"]]},"citation-key":"metaquestRevolutionizingWebXRDevelopment2023"}}],"schema":"https://github.com/citation-style-language/schema/raw/master/csl-citation.json"} </w:instrText>
      </w:r>
      <w:r w:rsidR="00231D31">
        <w:fldChar w:fldCharType="separate"/>
      </w:r>
      <w:r w:rsidR="00231D31" w:rsidRPr="00231D31">
        <w:t>(Meta Quest 2023b)</w:t>
      </w:r>
      <w:r w:rsidR="00231D31">
        <w:fldChar w:fldCharType="end"/>
      </w:r>
      <w:r>
        <w:t>. Jedná se o rozšíření do prohlížečů, které umožňují uživateli simulovat interakci aplikace s HMD zařízením.</w:t>
      </w:r>
      <w:r w:rsidR="00D926B2">
        <w:t xml:space="preserve"> Další přístupy k prototypování je přímo vývoj ve webovém prostředí. Tento způsob vývoje umožňuje platforma Glitch.com, která poskytuje textový editor, vývojový server a také způsob publikování. V případě prototypování v tradičním mobilním zařízení je možné propojit mobilní zařízení s počítačem skrze USB kabel a pomocí vývojářských nástrojů prohlížeče Chrome </w:t>
      </w:r>
      <w:proofErr w:type="spellStart"/>
      <w:r w:rsidR="00D926B2">
        <w:t>streamovat</w:t>
      </w:r>
      <w:proofErr w:type="spellEnd"/>
      <w:r w:rsidR="00D926B2">
        <w:t xml:space="preserve"> lokální vývojový server do mobilního zařízení</w:t>
      </w:r>
      <w:r w:rsidR="00231D31">
        <w:t xml:space="preserve"> </w:t>
      </w:r>
      <w:r w:rsidR="00231D31">
        <w:fldChar w:fldCharType="begin"/>
      </w:r>
      <w:r w:rsidR="00231D31">
        <w:instrText xml:space="preserve"> ADDIN ZOTERO_ITEM CSL_CITATION {"citationID":"rk1SLFPx","properties":{"formattedCitation":"(Basques 2023)","plainCitation":"(Basques 2023)","noteIndex":0},"citationItems":[{"id":2074,"uris":["http://zotero.org/groups/4599106/items/IRP4UC4D"],"itemData":{"id":2074,"type":"webpage","abstract":"Remote debug live content on an Android device from a Windows, Mac, or Linux computer.","container-title":"Chrome for Developers","language":"en","title":"Remote debug Android devices","URL":"https://developer.chrome.com/docs/devtools/remote-debugging/","author":[{"family":"Basques","given":"Kayce"}],"accessed":{"date-parts":[["2023",11,6]]},"issued":{"date-parts":[["2023"]]},"citation-key":"basquesRemoteDebugAndroid2023"}}],"schema":"https://github.com/citation-style-language/schema/raw/master/csl-citation.json"} </w:instrText>
      </w:r>
      <w:r w:rsidR="00231D31">
        <w:fldChar w:fldCharType="separate"/>
      </w:r>
      <w:r w:rsidR="00231D31" w:rsidRPr="00231D31">
        <w:t>(Basques 2023)</w:t>
      </w:r>
      <w:r w:rsidR="00231D31">
        <w:fldChar w:fldCharType="end"/>
      </w:r>
      <w:r w:rsidR="00D926B2">
        <w:t xml:space="preserve">. </w:t>
      </w:r>
      <w:r w:rsidR="0035387C">
        <w:t xml:space="preserve">Poslední v rámci vývoje, která zároveň </w:t>
      </w:r>
      <w:proofErr w:type="gramStart"/>
      <w:r w:rsidR="0035387C">
        <w:t>řeší</w:t>
      </w:r>
      <w:proofErr w:type="gramEnd"/>
      <w:r w:rsidR="0035387C">
        <w:t xml:space="preserve"> i poskytnutí aplikace na internetu je skrze nastavení CD / CI procesu. V rámci platforem </w:t>
      </w:r>
      <w:proofErr w:type="spellStart"/>
      <w:r w:rsidR="0035387C">
        <w:t>Github</w:t>
      </w:r>
      <w:proofErr w:type="spellEnd"/>
      <w:r w:rsidR="0035387C">
        <w:t xml:space="preserve"> a </w:t>
      </w:r>
      <w:proofErr w:type="spellStart"/>
      <w:r w:rsidR="0035387C">
        <w:t>Gitlab</w:t>
      </w:r>
      <w:proofErr w:type="spellEnd"/>
      <w:r w:rsidR="0035387C">
        <w:t xml:space="preserve"> lze využít služby, kdy při každé změně v zdrojovém kódu v rámci sledovaného </w:t>
      </w:r>
      <w:proofErr w:type="spellStart"/>
      <w:r w:rsidR="0035387C">
        <w:t>repozitáře</w:t>
      </w:r>
      <w:proofErr w:type="spellEnd"/>
      <w:r w:rsidR="0035387C">
        <w:t xml:space="preserve"> je webová aplikace vystavěna a publikována. Tento přístup zároveň umožňuje univerzální testování, jelikož aplikace je přístupná všem </w:t>
      </w:r>
      <w:proofErr w:type="gramStart"/>
      <w:r w:rsidR="0035387C">
        <w:t>zařízením</w:t>
      </w:r>
      <w:proofErr w:type="gramEnd"/>
      <w:r w:rsidR="0035387C">
        <w:t xml:space="preserve"> které mají webový prohlížeč a přístup k internetu. Tento postup byl zvolen i při průzkumu technologií a následném vývoji výsledné aplikace </w:t>
      </w:r>
      <w:r w:rsidR="0035387C" w:rsidRPr="0035387C">
        <w:rPr>
          <w:highlight w:val="yellow"/>
        </w:rPr>
        <w:t>(viz. kap CDCI)</w:t>
      </w:r>
      <w:r w:rsidR="0035387C">
        <w:t>.</w:t>
      </w:r>
    </w:p>
    <w:p w14:paraId="64DF2966" w14:textId="77777777" w:rsidR="00D926B2" w:rsidRDefault="0021568E" w:rsidP="00D926B2">
      <w:pPr>
        <w:keepNext/>
      </w:pPr>
      <w:r w:rsidRPr="0021568E">
        <w:rPr>
          <w:noProof/>
        </w:rPr>
        <w:drawing>
          <wp:inline distT="0" distB="0" distL="0" distR="0" wp14:anchorId="0C71AF45" wp14:editId="361714D9">
            <wp:extent cx="3827675" cy="2147977"/>
            <wp:effectExtent l="0" t="0" r="1905" b="5080"/>
            <wp:docPr id="12198654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65444" name="Picture 1" descr="A screenshot of a computer&#10;&#10;Description automatically generated"/>
                    <pic:cNvPicPr/>
                  </pic:nvPicPr>
                  <pic:blipFill>
                    <a:blip r:embed="rId49"/>
                    <a:stretch>
                      <a:fillRect/>
                    </a:stretch>
                  </pic:blipFill>
                  <pic:spPr>
                    <a:xfrm>
                      <a:off x="0" y="0"/>
                      <a:ext cx="3859338" cy="2165745"/>
                    </a:xfrm>
                    <a:prstGeom prst="rect">
                      <a:avLst/>
                    </a:prstGeom>
                  </pic:spPr>
                </pic:pic>
              </a:graphicData>
            </a:graphic>
          </wp:inline>
        </w:drawing>
      </w:r>
      <w:r w:rsidR="00D926B2" w:rsidRPr="00D926B2">
        <w:rPr>
          <w:noProof/>
        </w:rPr>
        <w:drawing>
          <wp:inline distT="0" distB="0" distL="0" distR="0" wp14:anchorId="4CFBFAD9" wp14:editId="1C27FCE5">
            <wp:extent cx="3838386" cy="2262756"/>
            <wp:effectExtent l="0" t="0" r="0" b="4445"/>
            <wp:docPr id="11494641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464155" name="Picture 1" descr="A screenshot of a computer&#10;&#10;Description automatically generated"/>
                    <pic:cNvPicPr/>
                  </pic:nvPicPr>
                  <pic:blipFill>
                    <a:blip r:embed="rId50"/>
                    <a:stretch>
                      <a:fillRect/>
                    </a:stretch>
                  </pic:blipFill>
                  <pic:spPr>
                    <a:xfrm>
                      <a:off x="0" y="0"/>
                      <a:ext cx="3850119" cy="2269673"/>
                    </a:xfrm>
                    <a:prstGeom prst="rect">
                      <a:avLst/>
                    </a:prstGeom>
                  </pic:spPr>
                </pic:pic>
              </a:graphicData>
            </a:graphic>
          </wp:inline>
        </w:drawing>
      </w:r>
    </w:p>
    <w:p w14:paraId="39CC6B3E" w14:textId="29164D46" w:rsidR="0021568E" w:rsidRPr="0021568E" w:rsidRDefault="00D926B2" w:rsidP="00D926B2">
      <w:pPr>
        <w:pStyle w:val="Caption"/>
      </w:pPr>
      <w:r>
        <w:t xml:space="preserve">Obr. </w:t>
      </w:r>
      <w:r>
        <w:fldChar w:fldCharType="begin"/>
      </w:r>
      <w:r>
        <w:instrText xml:space="preserve"> SEQ Obr. \* ARABIC </w:instrText>
      </w:r>
      <w:r>
        <w:fldChar w:fldCharType="separate"/>
      </w:r>
      <w:r w:rsidR="00894A03">
        <w:rPr>
          <w:noProof/>
        </w:rPr>
        <w:t>24</w:t>
      </w:r>
      <w:r>
        <w:fldChar w:fldCharType="end"/>
      </w:r>
      <w:r>
        <w:t xml:space="preserve"> Emulátory HMD zařízení v prohlížeči. nahoře – </w:t>
      </w:r>
      <w:proofErr w:type="spellStart"/>
      <w:r>
        <w:t>Immersive</w:t>
      </w:r>
      <w:proofErr w:type="spellEnd"/>
      <w:r>
        <w:t xml:space="preserve"> web </w:t>
      </w:r>
      <w:proofErr w:type="spellStart"/>
      <w:r>
        <w:t>emmulator</w:t>
      </w:r>
      <w:proofErr w:type="spellEnd"/>
      <w:r>
        <w:t xml:space="preserve">, dole – </w:t>
      </w:r>
      <w:proofErr w:type="spellStart"/>
      <w:r>
        <w:t>WebXR</w:t>
      </w:r>
      <w:proofErr w:type="spellEnd"/>
      <w:r>
        <w:t xml:space="preserve"> API </w:t>
      </w:r>
      <w:proofErr w:type="spellStart"/>
      <w:r>
        <w:t>emmulator</w:t>
      </w:r>
      <w:proofErr w:type="spellEnd"/>
      <w:r>
        <w:t xml:space="preserve">. </w:t>
      </w:r>
    </w:p>
    <w:p w14:paraId="3E6A1866" w14:textId="19A0CD54" w:rsidR="00054E2A" w:rsidRDefault="00142D08" w:rsidP="00054E2A">
      <w:pPr>
        <w:pStyle w:val="Heading2"/>
        <w:rPr>
          <w:lang w:val="cs-CZ"/>
        </w:rPr>
      </w:pPr>
      <w:r w:rsidRPr="001F6849">
        <w:rPr>
          <w:lang w:val="cs-CZ"/>
        </w:rPr>
        <w:lastRenderedPageBreak/>
        <w:t>Specifikace požadavků pro technologie</w:t>
      </w:r>
    </w:p>
    <w:p w14:paraId="7DEC3AC7" w14:textId="5F370017" w:rsidR="00620B63" w:rsidRPr="00620B63" w:rsidRDefault="00620B63" w:rsidP="00620B63">
      <w:pPr>
        <w:rPr>
          <w:lang w:val="en-US" w:eastAsia="cs-CZ"/>
        </w:rPr>
      </w:pPr>
      <w:r w:rsidRPr="00620B63">
        <w:rPr>
          <w:highlight w:val="yellow"/>
          <w:lang w:eastAsia="cs-CZ"/>
        </w:rPr>
        <w:t>#TODO – dopsat zpětně až je budu vědět :/</w:t>
      </w:r>
    </w:p>
    <w:p w14:paraId="6C2D8108" w14:textId="59301FE2" w:rsidR="00884108" w:rsidRPr="00884108" w:rsidRDefault="00884108" w:rsidP="00884108">
      <w:pPr>
        <w:rPr>
          <w:lang w:eastAsia="cs-CZ"/>
        </w:rPr>
      </w:pPr>
      <w:r w:rsidRPr="00884108">
        <w:rPr>
          <w:highlight w:val="yellow"/>
          <w:lang w:val="en-US" w:eastAsia="cs-CZ"/>
        </w:rPr>
        <w:t xml:space="preserve"># TODO – jak </w:t>
      </w:r>
      <w:proofErr w:type="spellStart"/>
      <w:r w:rsidRPr="00884108">
        <w:rPr>
          <w:highlight w:val="yellow"/>
          <w:lang w:val="en-US" w:eastAsia="cs-CZ"/>
        </w:rPr>
        <w:t>tohle</w:t>
      </w:r>
      <w:proofErr w:type="spellEnd"/>
      <w:r w:rsidRPr="00884108">
        <w:rPr>
          <w:highlight w:val="yellow"/>
          <w:lang w:val="en-US" w:eastAsia="cs-CZ"/>
        </w:rPr>
        <w:t xml:space="preserve"> v</w:t>
      </w:r>
      <w:proofErr w:type="spellStart"/>
      <w:r w:rsidRPr="00884108">
        <w:rPr>
          <w:highlight w:val="yellow"/>
          <w:lang w:eastAsia="cs-CZ"/>
        </w:rPr>
        <w:t>ůbec</w:t>
      </w:r>
      <w:proofErr w:type="spellEnd"/>
      <w:r w:rsidRPr="00884108">
        <w:rPr>
          <w:highlight w:val="yellow"/>
          <w:lang w:eastAsia="cs-CZ"/>
        </w:rPr>
        <w:t xml:space="preserve"> </w:t>
      </w:r>
      <w:r w:rsidRPr="001D37CB">
        <w:rPr>
          <w:highlight w:val="yellow"/>
          <w:lang w:eastAsia="cs-CZ"/>
        </w:rPr>
        <w:t>napsat</w:t>
      </w:r>
      <w:r w:rsidR="001D37CB" w:rsidRPr="001D37CB">
        <w:rPr>
          <w:highlight w:val="yellow"/>
          <w:lang w:eastAsia="cs-CZ"/>
        </w:rPr>
        <w:t xml:space="preserve"> – ZJEDNODUSIT</w:t>
      </w:r>
    </w:p>
    <w:p w14:paraId="629390D6" w14:textId="20D69969" w:rsidR="00142D08" w:rsidRPr="00464C35" w:rsidRDefault="00142D08" w:rsidP="00142D08">
      <w:pPr>
        <w:pStyle w:val="Normlnprvnodsazen"/>
        <w:ind w:firstLine="0"/>
        <w:rPr>
          <w:highlight w:val="yellow"/>
          <w:lang w:eastAsia="en-US"/>
        </w:rPr>
      </w:pPr>
      <w:r w:rsidRPr="00464C35">
        <w:rPr>
          <w:highlight w:val="yellow"/>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rsidRPr="00464C35">
        <w:rPr>
          <w:highlight w:val="yellow"/>
        </w:rPr>
        <w:t xml:space="preserve">Metodika specifikace požadavků byla převzata z práce </w:t>
      </w:r>
      <w:r w:rsidRPr="00464C35">
        <w:rPr>
          <w:highlight w:val="yellow"/>
        </w:rPr>
        <w:fldChar w:fldCharType="begin"/>
      </w:r>
      <w:r w:rsidRPr="00464C35">
        <w:rPr>
          <w:highlight w:val="yellow"/>
        </w:rP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 modifikována pro účel hodnocení aplikací umožňující tvorbu virtuální reality. </w:t>
      </w:r>
    </w:p>
    <w:p w14:paraId="52283C08" w14:textId="77777777" w:rsidR="00142D08" w:rsidRPr="00464C35" w:rsidRDefault="00142D08" w:rsidP="00142D08">
      <w:pPr>
        <w:pStyle w:val="Heading3"/>
        <w:rPr>
          <w:highlight w:val="yellow"/>
        </w:rPr>
      </w:pPr>
      <w:r w:rsidRPr="00464C35">
        <w:rPr>
          <w:highlight w:val="yellow"/>
        </w:rPr>
        <w:t>Funkční požadavky</w:t>
      </w:r>
    </w:p>
    <w:p w14:paraId="6C93D406" w14:textId="77777777" w:rsidR="00142D08" w:rsidRPr="00464C35" w:rsidRDefault="00142D08" w:rsidP="00142D08">
      <w:pPr>
        <w:rPr>
          <w:highlight w:val="yellow"/>
        </w:rPr>
      </w:pPr>
      <w:r w:rsidRPr="00464C35">
        <w:rPr>
          <w:highlight w:val="yellow"/>
        </w:rPr>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464C35">
        <w:rPr>
          <w:highlight w:val="yellow"/>
        </w:rPr>
        <w:fldChar w:fldCharType="begin"/>
      </w:r>
      <w:r w:rsidRPr="00464C35">
        <w:rPr>
          <w:highlight w:val="yellow"/>
        </w:rPr>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rPr>
        <w:fldChar w:fldCharType="separate"/>
      </w:r>
      <w:r w:rsidRPr="00464C35">
        <w:rPr>
          <w:highlight w:val="yellow"/>
        </w:rPr>
        <w:t>(Sommerville 2016)</w:t>
      </w:r>
      <w:r w:rsidRPr="00464C35">
        <w:rPr>
          <w:highlight w:val="yellow"/>
        </w:rPr>
        <w:fldChar w:fldCharType="end"/>
      </w:r>
    </w:p>
    <w:p w14:paraId="7E39D134"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Orientace ve scéně</w:t>
      </w:r>
    </w:p>
    <w:p w14:paraId="0B1BAECE"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Pro úspěšnou tvorbu VR aplikace je nutné, aby technologie podporovala především způsob pohybu a orientace na základě </w:t>
      </w:r>
      <w:proofErr w:type="spellStart"/>
      <w:r w:rsidRPr="00464C35">
        <w:rPr>
          <w:highlight w:val="yellow"/>
          <w:lang w:eastAsia="en-US"/>
        </w:rPr>
        <w:t>trackingu</w:t>
      </w:r>
      <w:proofErr w:type="spellEnd"/>
      <w:r w:rsidRPr="00464C35">
        <w:rPr>
          <w:highlight w:val="yellow"/>
          <w:lang w:eastAsia="en-US"/>
        </w:rPr>
        <w:t xml:space="preserve"> polohy a orientace zobrazovacího, popř. vstupního zařízení. </w:t>
      </w:r>
    </w:p>
    <w:p w14:paraId="400DD281"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Pohyb scénou</w:t>
      </w:r>
    </w:p>
    <w:p w14:paraId="6D516525"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podporovat různé možnosti pohybu </w:t>
      </w:r>
      <w:proofErr w:type="gramStart"/>
      <w:r w:rsidRPr="00464C35">
        <w:rPr>
          <w:highlight w:val="yellow"/>
          <w:lang w:eastAsia="en-US"/>
        </w:rPr>
        <w:t>3D</w:t>
      </w:r>
      <w:proofErr w:type="gramEnd"/>
      <w:r w:rsidRPr="00464C35">
        <w:rPr>
          <w:highlight w:val="yellow"/>
          <w:lang w:eastAsia="en-US"/>
        </w:rPr>
        <w:t xml:space="preserve"> scénou. Měla by podporovat poziční </w:t>
      </w:r>
      <w:proofErr w:type="spellStart"/>
      <w:r w:rsidRPr="00464C35">
        <w:rPr>
          <w:i/>
          <w:iCs/>
          <w:highlight w:val="yellow"/>
          <w:lang w:eastAsia="en-US"/>
        </w:rPr>
        <w:t>tracking</w:t>
      </w:r>
      <w:proofErr w:type="spellEnd"/>
      <w:r w:rsidRPr="00464C35">
        <w:rPr>
          <w:highlight w:val="yellow"/>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w:t>
      </w:r>
      <w:proofErr w:type="spellStart"/>
      <w:r w:rsidRPr="00464C35">
        <w:rPr>
          <w:highlight w:val="yellow"/>
          <w:lang w:eastAsia="en-US"/>
        </w:rPr>
        <w:t>kontrolery</w:t>
      </w:r>
      <w:proofErr w:type="spellEnd"/>
      <w:r w:rsidRPr="00464C35">
        <w:rPr>
          <w:highlight w:val="yellow"/>
          <w:lang w:eastAsia="en-US"/>
        </w:rPr>
        <w:t>, aj.)</w:t>
      </w:r>
    </w:p>
    <w:p w14:paraId="756B40D0" w14:textId="23DACEED" w:rsidR="00142D08" w:rsidRPr="00464C35" w:rsidRDefault="00142D08" w:rsidP="00142D08">
      <w:pPr>
        <w:pStyle w:val="Normlnprvnodsazen"/>
        <w:ind w:firstLine="0"/>
        <w:rPr>
          <w:b/>
          <w:bCs/>
          <w:highlight w:val="yellow"/>
          <w:lang w:eastAsia="en-US"/>
        </w:rPr>
      </w:pPr>
      <w:r w:rsidRPr="00464C35">
        <w:rPr>
          <w:b/>
          <w:bCs/>
          <w:highlight w:val="yellow"/>
          <w:lang w:eastAsia="en-US"/>
        </w:rPr>
        <w:t>Zobrazení</w:t>
      </w:r>
    </w:p>
    <w:p w14:paraId="2EA25211"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umožňovat zobrazení na úrovni imerze jak Desktop </w:t>
      </w:r>
      <w:proofErr w:type="gramStart"/>
      <w:r w:rsidRPr="00464C35">
        <w:rPr>
          <w:highlight w:val="yellow"/>
          <w:lang w:eastAsia="en-US"/>
        </w:rPr>
        <w:t>VR</w:t>
      </w:r>
      <w:proofErr w:type="gramEnd"/>
      <w:r w:rsidRPr="00464C35">
        <w:rPr>
          <w:highlight w:val="yellow"/>
          <w:lang w:eastAsia="en-US"/>
        </w:rPr>
        <w:t xml:space="preserve"> tak </w:t>
      </w:r>
      <w:proofErr w:type="spellStart"/>
      <w:r w:rsidRPr="00464C35">
        <w:rPr>
          <w:highlight w:val="yellow"/>
          <w:lang w:eastAsia="en-US"/>
        </w:rPr>
        <w:t>Immersive</w:t>
      </w:r>
      <w:proofErr w:type="spellEnd"/>
      <w:r w:rsidRPr="00464C35">
        <w:rPr>
          <w:highlight w:val="yellow"/>
          <w:lang w:eastAsia="en-US"/>
        </w:rPr>
        <w:t xml:space="preserve"> VR. Tedy pokud uživatel přistoupí k výsledné aplikaci pouze skrze tradiční display, měl by být schopný aplikaci používat stejně jako, když přistoupí pomocí HMD.</w:t>
      </w:r>
    </w:p>
    <w:p w14:paraId="24331C3C" w14:textId="77777777" w:rsidR="00142D08" w:rsidRPr="00464C35" w:rsidRDefault="00142D08" w:rsidP="00142D08">
      <w:pPr>
        <w:pStyle w:val="Malnadpis"/>
        <w:rPr>
          <w:highlight w:val="yellow"/>
        </w:rPr>
      </w:pPr>
      <w:r w:rsidRPr="00464C35">
        <w:rPr>
          <w:highlight w:val="yellow"/>
        </w:rPr>
        <w:t>Geoprostorová data</w:t>
      </w:r>
    </w:p>
    <w:p w14:paraId="57CEFD44" w14:textId="77777777" w:rsidR="00142D08" w:rsidRPr="00464C35" w:rsidRDefault="00142D08" w:rsidP="00142D08">
      <w:pPr>
        <w:pStyle w:val="Malnadpis"/>
        <w:rPr>
          <w:b w:val="0"/>
          <w:bCs/>
          <w:highlight w:val="yellow"/>
        </w:rPr>
      </w:pPr>
      <w:r w:rsidRPr="00464C35">
        <w:rPr>
          <w:b w:val="0"/>
          <w:bCs/>
          <w:highlight w:val="yellow"/>
        </w:rPr>
        <w:t xml:space="preserve">Technologie by v ideálním případě měla nativně podporovat geoprostorová data. Měla by mít možnost prostorové </w:t>
      </w:r>
      <w:proofErr w:type="spellStart"/>
      <w:r w:rsidRPr="00464C35">
        <w:rPr>
          <w:b w:val="0"/>
          <w:bCs/>
          <w:highlight w:val="yellow"/>
        </w:rPr>
        <w:t>geolokalizace</w:t>
      </w:r>
      <w:proofErr w:type="spellEnd"/>
      <w:r w:rsidRPr="00464C35">
        <w:rPr>
          <w:b w:val="0"/>
          <w:bCs/>
          <w:highlight w:val="yellow"/>
        </w:rPr>
        <w:t xml:space="preserve">.  </w:t>
      </w:r>
    </w:p>
    <w:p w14:paraId="65499625" w14:textId="77777777" w:rsidR="00142D08" w:rsidRPr="00464C35" w:rsidRDefault="00142D08" w:rsidP="00142D08">
      <w:pPr>
        <w:pStyle w:val="Heading3"/>
        <w:rPr>
          <w:highlight w:val="yellow"/>
          <w:lang w:eastAsia="cs-CZ"/>
        </w:rPr>
      </w:pPr>
      <w:r w:rsidRPr="00464C35">
        <w:rPr>
          <w:highlight w:val="yellow"/>
          <w:lang w:eastAsia="cs-CZ"/>
        </w:rPr>
        <w:t>Mimo-funkční požadavky</w:t>
      </w:r>
    </w:p>
    <w:p w14:paraId="5312048C" w14:textId="77777777" w:rsidR="00142D08" w:rsidRPr="00464C35" w:rsidRDefault="00142D08" w:rsidP="00142D08">
      <w:pPr>
        <w:rPr>
          <w:highlight w:val="yellow"/>
          <w:lang w:eastAsia="cs-CZ"/>
        </w:rPr>
      </w:pPr>
      <w:r w:rsidRPr="00464C35">
        <w:rPr>
          <w:highlight w:val="yellow"/>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464C35">
        <w:rPr>
          <w:highlight w:val="yellow"/>
          <w:lang w:eastAsia="cs-CZ"/>
        </w:rPr>
        <w:fldChar w:fldCharType="begin"/>
      </w:r>
      <w:r w:rsidRPr="00464C35">
        <w:rPr>
          <w:highlight w:val="yellow"/>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lang w:eastAsia="cs-CZ"/>
        </w:rPr>
        <w:fldChar w:fldCharType="separate"/>
      </w:r>
      <w:r w:rsidRPr="00464C35">
        <w:rPr>
          <w:highlight w:val="yellow"/>
        </w:rPr>
        <w:t>(Sommerville 2016)</w:t>
      </w:r>
      <w:r w:rsidRPr="00464C35">
        <w:rPr>
          <w:highlight w:val="yellow"/>
          <w:lang w:eastAsia="cs-CZ"/>
        </w:rPr>
        <w:fldChar w:fldCharType="end"/>
      </w:r>
    </w:p>
    <w:p w14:paraId="75455968" w14:textId="77777777" w:rsidR="00142D08" w:rsidRPr="00464C35" w:rsidRDefault="00142D08" w:rsidP="00142D08">
      <w:pPr>
        <w:pStyle w:val="Normlnprvnodsazen"/>
        <w:ind w:firstLine="0"/>
        <w:rPr>
          <w:b/>
          <w:bCs/>
          <w:highlight w:val="yellow"/>
        </w:rPr>
      </w:pPr>
      <w:r w:rsidRPr="00464C35">
        <w:rPr>
          <w:b/>
          <w:bCs/>
          <w:highlight w:val="yellow"/>
        </w:rPr>
        <w:t>Cena</w:t>
      </w:r>
    </w:p>
    <w:p w14:paraId="0083CFDD" w14:textId="77777777" w:rsidR="00142D08" w:rsidRPr="00464C35" w:rsidRDefault="00142D08" w:rsidP="00142D08">
      <w:pPr>
        <w:pStyle w:val="Normlnprvnodsazen"/>
        <w:ind w:firstLine="0"/>
        <w:rPr>
          <w:highlight w:val="yellow"/>
        </w:rPr>
      </w:pPr>
      <w:r w:rsidRPr="00464C35">
        <w:rPr>
          <w:highlight w:val="yellow"/>
        </w:rPr>
        <w:t xml:space="preserve">Cenu vývoje je možné definovat pomocí nákladů časových, finančních. Pomocí nich lze následně hodnotit jednotlivé technologie, a to skrze finančních nákladů na použitý software (desktopová řešení) a data. </w:t>
      </w:r>
      <w:r w:rsidRPr="00464C35">
        <w:rPr>
          <w:highlight w:val="yellow"/>
        </w:rPr>
        <w:fldChar w:fldCharType="begin"/>
      </w:r>
      <w:r w:rsidRPr="00464C35">
        <w:rPr>
          <w:highlight w:val="yellow"/>
        </w:rPr>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čkoliv je v poslední době i v ČR sentiment zpřístupňování dat bez poplatků, 3D data jsou v mnohých případech stále proprietární </w:t>
      </w:r>
      <w:r w:rsidRPr="00464C35">
        <w:rPr>
          <w:highlight w:val="yellow"/>
        </w:rPr>
        <w:lastRenderedPageBreak/>
        <w:t xml:space="preserve">záležitostí. </w:t>
      </w:r>
      <w:r w:rsidRPr="00464C35">
        <w:rPr>
          <w:highlight w:val="yellow"/>
        </w:rPr>
        <w:fldChar w:fldCharType="begin"/>
      </w:r>
      <w:r w:rsidRPr="00464C35">
        <w:rPr>
          <w:highlight w:val="yellow"/>
        </w:rPr>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464C35">
        <w:rPr>
          <w:highlight w:val="yellow"/>
        </w:rPr>
        <w:fldChar w:fldCharType="separate"/>
      </w:r>
      <w:r w:rsidRPr="00464C35">
        <w:rPr>
          <w:rFonts w:cs="Times New Roman"/>
          <w:szCs w:val="24"/>
          <w:highlight w:val="yellow"/>
        </w:rPr>
        <w:t>(ČÚZK 2023)</w:t>
      </w:r>
      <w:r w:rsidRPr="00464C35">
        <w:rPr>
          <w:highlight w:val="yellow"/>
        </w:rPr>
        <w:fldChar w:fldCharType="end"/>
      </w:r>
      <w:r w:rsidRPr="00464C35">
        <w:rPr>
          <w:highlight w:val="yellow"/>
        </w:rPr>
        <w:t xml:space="preserve"> Časové náklady je primárně pracnost vývoje aplikace pomocí dané technologie. </w:t>
      </w:r>
      <w:r w:rsidRPr="00464C35">
        <w:rPr>
          <w:highlight w:val="yellow"/>
        </w:rPr>
        <w:fldChar w:fldCharType="begin"/>
      </w:r>
      <w:r w:rsidRPr="00464C35">
        <w:rPr>
          <w:highlight w:val="yellow"/>
        </w:rPr>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p>
    <w:p w14:paraId="5BCA061C" w14:textId="77777777" w:rsidR="00142D08" w:rsidRPr="00464C35" w:rsidRDefault="00142D08" w:rsidP="00142D08">
      <w:pPr>
        <w:pStyle w:val="Normlnprvnodsazen"/>
        <w:ind w:firstLine="0"/>
        <w:rPr>
          <w:b/>
          <w:bCs/>
          <w:highlight w:val="yellow"/>
        </w:rPr>
      </w:pPr>
      <w:r w:rsidRPr="00464C35">
        <w:rPr>
          <w:b/>
          <w:bCs/>
          <w:highlight w:val="yellow"/>
        </w:rPr>
        <w:t>Dokumentace</w:t>
      </w:r>
    </w:p>
    <w:p w14:paraId="70593C2F" w14:textId="77777777" w:rsidR="00142D08" w:rsidRPr="00464C35" w:rsidRDefault="00142D08" w:rsidP="00142D08">
      <w:pPr>
        <w:pStyle w:val="Normlnprvnodsazen"/>
        <w:ind w:firstLine="0"/>
        <w:rPr>
          <w:highlight w:val="yellow"/>
        </w:rPr>
      </w:pPr>
      <w:r w:rsidRPr="00464C35">
        <w:rPr>
          <w:highlight w:val="yellow"/>
        </w:rPr>
        <w:t>Technologie by měla mít extenzivní a srozumitelnou dokumentaci za účelem snadného vývoje.</w:t>
      </w:r>
    </w:p>
    <w:p w14:paraId="2A66BE7A" w14:textId="77777777" w:rsidR="00142D08" w:rsidRPr="00464C35" w:rsidRDefault="00142D08" w:rsidP="00142D08">
      <w:pPr>
        <w:pStyle w:val="Normlnprvnodsazen"/>
        <w:ind w:firstLine="0"/>
        <w:rPr>
          <w:b/>
          <w:bCs/>
          <w:highlight w:val="yellow"/>
        </w:rPr>
      </w:pPr>
      <w:r w:rsidRPr="00464C35">
        <w:rPr>
          <w:b/>
          <w:bCs/>
          <w:highlight w:val="yellow"/>
        </w:rPr>
        <w:t xml:space="preserve">Výkonnost </w:t>
      </w:r>
    </w:p>
    <w:p w14:paraId="42A61B46" w14:textId="19DC6A65" w:rsidR="00142D08" w:rsidRPr="00464C35" w:rsidRDefault="00142D08" w:rsidP="00142D08">
      <w:pPr>
        <w:pStyle w:val="Normlnprvnodsazen"/>
        <w:ind w:firstLine="0"/>
        <w:rPr>
          <w:highlight w:val="yellow"/>
        </w:rPr>
      </w:pPr>
      <w:r w:rsidRPr="00464C35">
        <w:rPr>
          <w:highlight w:val="yellow"/>
        </w:rPr>
        <w:t xml:space="preserve">Technologie by měla dosahovat dostatečného výkonu, tak aby byla schopná vykreslovat dostatečné množství snímků, aby nedocházelo k snížení imerze. Tento požadavek je poměrně 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t>
      </w:r>
      <w:proofErr w:type="spellStart"/>
      <w:r w:rsidRPr="00464C35">
        <w:rPr>
          <w:highlight w:val="yellow"/>
        </w:rPr>
        <w:t>WebGL</w:t>
      </w:r>
      <w:proofErr w:type="spellEnd"/>
      <w:r w:rsidRPr="00464C35">
        <w:rPr>
          <w:highlight w:val="yellow"/>
        </w:rPr>
        <w:t>.</w:t>
      </w:r>
    </w:p>
    <w:p w14:paraId="797114CF" w14:textId="77777777" w:rsidR="00142D08" w:rsidRPr="00464C35" w:rsidRDefault="00142D08" w:rsidP="00142D08">
      <w:pPr>
        <w:pStyle w:val="Normlnprvnodsazen"/>
        <w:ind w:firstLine="0"/>
        <w:rPr>
          <w:highlight w:val="yellow"/>
        </w:rPr>
      </w:pPr>
      <w:r w:rsidRPr="00464C35">
        <w:rPr>
          <w:highlight w:val="yellow"/>
          <w:lang w:val="en-US"/>
        </w:rPr>
        <w:t xml:space="preserve">#todo – jak </w:t>
      </w:r>
      <w:proofErr w:type="spellStart"/>
      <w:r w:rsidRPr="00464C35">
        <w:rPr>
          <w:highlight w:val="yellow"/>
          <w:lang w:val="en-US"/>
        </w:rPr>
        <w:t>budu</w:t>
      </w:r>
      <w:proofErr w:type="spellEnd"/>
      <w:r w:rsidRPr="00464C35">
        <w:rPr>
          <w:highlight w:val="yellow"/>
          <w:lang w:val="en-US"/>
        </w:rPr>
        <w:t xml:space="preserve"> m</w:t>
      </w:r>
      <w:proofErr w:type="spellStart"/>
      <w:r w:rsidRPr="00464C35">
        <w:rPr>
          <w:highlight w:val="yellow"/>
        </w:rPr>
        <w:t>ěřit</w:t>
      </w:r>
      <w:proofErr w:type="spellEnd"/>
      <w:r w:rsidRPr="00464C35">
        <w:rPr>
          <w:highlight w:val="yellow"/>
        </w:rPr>
        <w:t xml:space="preserve">, standardní scéna s povrchem budovou a nějakým objemem tematickým? </w:t>
      </w:r>
    </w:p>
    <w:p w14:paraId="023834E0" w14:textId="77777777" w:rsidR="00142D08" w:rsidRPr="00464C35" w:rsidRDefault="00142D08" w:rsidP="00142D08">
      <w:pPr>
        <w:pStyle w:val="Normlnprvnodsazen"/>
        <w:ind w:firstLine="0"/>
        <w:rPr>
          <w:b/>
          <w:bCs/>
          <w:highlight w:val="yellow"/>
        </w:rPr>
      </w:pPr>
      <w:r w:rsidRPr="00464C35">
        <w:rPr>
          <w:b/>
          <w:bCs/>
          <w:highlight w:val="yellow"/>
        </w:rPr>
        <w:t>Přístupnost</w:t>
      </w:r>
    </w:p>
    <w:p w14:paraId="4151299A" w14:textId="77777777" w:rsidR="00142D08" w:rsidRPr="00464C35" w:rsidRDefault="00142D08" w:rsidP="00142D08">
      <w:pPr>
        <w:pStyle w:val="Normlnprvnodsazen"/>
        <w:ind w:firstLine="0"/>
        <w:rPr>
          <w:highlight w:val="yellow"/>
        </w:rPr>
      </w:pPr>
      <w:r w:rsidRPr="00464C35">
        <w:rPr>
          <w:highlight w:val="yellow"/>
        </w:rPr>
        <w:t xml:space="preserve">Technol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464C35" w:rsidRDefault="00142D08" w:rsidP="00142D08">
      <w:pPr>
        <w:pStyle w:val="Normlnprvnodsazen"/>
        <w:ind w:firstLine="0"/>
        <w:rPr>
          <w:b/>
          <w:bCs/>
          <w:highlight w:val="yellow"/>
        </w:rPr>
      </w:pPr>
      <w:r w:rsidRPr="00464C35">
        <w:rPr>
          <w:b/>
          <w:bCs/>
          <w:highlight w:val="yellow"/>
        </w:rPr>
        <w:t>Kompatibilita</w:t>
      </w:r>
    </w:p>
    <w:p w14:paraId="151CCBF3" w14:textId="77777777" w:rsidR="00142D08" w:rsidRPr="00464C35" w:rsidRDefault="00142D08" w:rsidP="00142D08">
      <w:pPr>
        <w:pStyle w:val="Normlnprvnodsazen"/>
        <w:ind w:firstLine="0"/>
        <w:rPr>
          <w:highlight w:val="yellow"/>
          <w:lang w:val="en-US"/>
        </w:rPr>
      </w:pPr>
      <w:r w:rsidRPr="00464C35">
        <w:rPr>
          <w:highlight w:val="yellow"/>
        </w:rPr>
        <w:t xml:space="preserve">Kompatibilita je v tomto případě úzce spjata s přístupností. Jedná se o množství podporovaných (kompatibilních) vstupních zařízení. Technologie by teda měla podporovat běžná vstupní zařízení`.  </w:t>
      </w:r>
      <w:r w:rsidRPr="00464C35">
        <w:rPr>
          <w:highlight w:val="yellow"/>
          <w:lang w:val="en-US"/>
        </w:rPr>
        <w:t xml:space="preserve">#todo - </w:t>
      </w:r>
      <w:proofErr w:type="spellStart"/>
      <w:r w:rsidRPr="00464C35">
        <w:rPr>
          <w:highlight w:val="yellow"/>
          <w:lang w:val="en-US"/>
        </w:rPr>
        <w:t>specifikovat</w:t>
      </w:r>
      <w:proofErr w:type="spellEnd"/>
    </w:p>
    <w:p w14:paraId="0CC8F230" w14:textId="77777777" w:rsidR="00142D08" w:rsidRPr="00464C35" w:rsidRDefault="00142D08" w:rsidP="00142D08">
      <w:pPr>
        <w:pStyle w:val="Normlnprvnodsazen"/>
        <w:ind w:firstLine="0"/>
        <w:rPr>
          <w:b/>
          <w:bCs/>
          <w:highlight w:val="yellow"/>
        </w:rPr>
      </w:pPr>
      <w:r w:rsidRPr="00464C35">
        <w:rPr>
          <w:b/>
          <w:bCs/>
          <w:highlight w:val="yellow"/>
        </w:rPr>
        <w:t>Interoperabilita</w:t>
      </w:r>
    </w:p>
    <w:p w14:paraId="13FFC4CD" w14:textId="77777777" w:rsidR="00142D08" w:rsidRPr="00464C35" w:rsidRDefault="00142D08" w:rsidP="00142D08">
      <w:pPr>
        <w:pStyle w:val="Normlnprvnodsazen"/>
        <w:ind w:firstLine="0"/>
        <w:rPr>
          <w:highlight w:val="yellow"/>
        </w:rPr>
      </w:pPr>
      <w:r w:rsidRPr="00464C35">
        <w:rPr>
          <w:highlight w:val="yellow"/>
        </w:rP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464C35" w:rsidRDefault="00142D08" w:rsidP="00142D08">
      <w:pPr>
        <w:pStyle w:val="Normlnprvnodsazen"/>
        <w:ind w:firstLine="0"/>
        <w:rPr>
          <w:b/>
          <w:bCs/>
          <w:highlight w:val="yellow"/>
        </w:rPr>
      </w:pPr>
      <w:r w:rsidRPr="00464C35">
        <w:rPr>
          <w:b/>
          <w:bCs/>
          <w:highlight w:val="yellow"/>
        </w:rPr>
        <w:t>Imerze</w:t>
      </w:r>
    </w:p>
    <w:p w14:paraId="5972CACC" w14:textId="67DDA0DC" w:rsidR="00142D08" w:rsidRDefault="00142D08" w:rsidP="00142D08">
      <w:pPr>
        <w:pStyle w:val="Normlnprvnodsazen"/>
        <w:ind w:firstLine="0"/>
      </w:pPr>
      <w:r w:rsidRPr="00464C35">
        <w:rPr>
          <w:highlight w:val="yellow"/>
        </w:rPr>
        <w:t xml:space="preserve">Technologie by měla podporovat Imerzní VR, tedy možnost vizualizace skrze HMD zařízení. Technologie by měla podporovat </w:t>
      </w:r>
      <w:proofErr w:type="spellStart"/>
      <w:r w:rsidRPr="00464C35">
        <w:rPr>
          <w:highlight w:val="yellow"/>
        </w:rPr>
        <w:t>WebXR</w:t>
      </w:r>
      <w:proofErr w:type="spellEnd"/>
      <w:r w:rsidRPr="00464C35">
        <w:rPr>
          <w:highlight w:val="yellow"/>
        </w:rPr>
        <w:t>.</w:t>
      </w:r>
    </w:p>
    <w:p w14:paraId="61FC4938" w14:textId="7C8DC7EA" w:rsidR="002C3EA4" w:rsidRDefault="002C3EA4" w:rsidP="002C3EA4">
      <w:pPr>
        <w:pStyle w:val="Heading3"/>
      </w:pPr>
      <w:r>
        <w:t xml:space="preserve">Existující řešení </w:t>
      </w:r>
      <w:r w:rsidR="001D37CB">
        <w:t xml:space="preserve">- </w:t>
      </w:r>
      <w:r w:rsidR="001D37CB" w:rsidRPr="001D37CB">
        <w:rPr>
          <w:highlight w:val="yellow"/>
          <w:lang w:val="en-US"/>
        </w:rPr>
        <w:t>#poznamky</w:t>
      </w:r>
    </w:p>
    <w:p w14:paraId="26D6A318" w14:textId="133B928F" w:rsidR="0059450E" w:rsidRPr="0059450E" w:rsidRDefault="0059450E" w:rsidP="0059450E">
      <w:r>
        <w:t xml:space="preserve">Za účelem vhodného výběru technologie je vhodné prozkoumat existující řešení jaké technologie byly </w:t>
      </w:r>
      <w:proofErr w:type="gramStart"/>
      <w:r>
        <w:t>použity</w:t>
      </w:r>
      <w:proofErr w:type="gramEnd"/>
      <w:r>
        <w:t xml:space="preserve">. </w:t>
      </w:r>
    </w:p>
    <w:p w14:paraId="0A1B44B9" w14:textId="77777777" w:rsidR="0059450E" w:rsidRDefault="002C3EA4" w:rsidP="002C3EA4">
      <w:pPr>
        <w:pStyle w:val="Normlnprvnodsazen"/>
        <w:ind w:firstLine="0"/>
        <w:rPr>
          <w:b/>
          <w:bCs/>
        </w:rPr>
      </w:pPr>
      <w:r>
        <w:rPr>
          <w:b/>
          <w:bCs/>
        </w:rPr>
        <w:t xml:space="preserve">Project </w:t>
      </w:r>
      <w:proofErr w:type="spellStart"/>
      <w:r>
        <w:rPr>
          <w:b/>
          <w:bCs/>
        </w:rPr>
        <w:t>Flower</w:t>
      </w:r>
      <w:proofErr w:type="spellEnd"/>
      <w:r>
        <w:rPr>
          <w:b/>
          <w:bCs/>
        </w:rPr>
        <w:t xml:space="preserve"> </w:t>
      </w:r>
      <w:proofErr w:type="spellStart"/>
      <w:r>
        <w:rPr>
          <w:b/>
          <w:bCs/>
        </w:rPr>
        <w:t>Bed</w:t>
      </w:r>
      <w:proofErr w:type="spellEnd"/>
      <w:r>
        <w:rPr>
          <w:b/>
          <w:bCs/>
        </w:rPr>
        <w:t xml:space="preserve"> </w:t>
      </w:r>
    </w:p>
    <w:p w14:paraId="43C5BEE7" w14:textId="6A88A9DF" w:rsidR="0059450E" w:rsidRDefault="00C81EC4" w:rsidP="002C3EA4">
      <w:pPr>
        <w:pStyle w:val="Normlnprvnodsazen"/>
        <w:ind w:firstLine="0"/>
      </w:pPr>
      <w:r>
        <w:t xml:space="preserve">Komplexní virtuální prostředí zcela vystavěné na </w:t>
      </w:r>
      <w:proofErr w:type="spellStart"/>
      <w:r>
        <w:t>OpenSource</w:t>
      </w:r>
      <w:proofErr w:type="spellEnd"/>
      <w:r>
        <w:t xml:space="preserve"> technologiích. Projekt obsahuje pokročilou interakci. Uživatel je schopen se plně pohybovat v rámci smyšleného ostrovního prostředí, manipulovat a vytvářet objekty. Projekt je postaven zcela na </w:t>
      </w:r>
      <w:proofErr w:type="spellStart"/>
      <w:r>
        <w:t>WebXR</w:t>
      </w:r>
      <w:proofErr w:type="spellEnd"/>
      <w:r>
        <w:t xml:space="preserve"> funkcionalitě. Jako </w:t>
      </w:r>
      <w:proofErr w:type="spellStart"/>
      <w:r>
        <w:t>rendering</w:t>
      </w:r>
      <w:proofErr w:type="spellEnd"/>
      <w:r>
        <w:t xml:space="preserve"> </w:t>
      </w:r>
      <w:proofErr w:type="spellStart"/>
      <w:r>
        <w:t>engine</w:t>
      </w:r>
      <w:proofErr w:type="spellEnd"/>
      <w:r>
        <w:t xml:space="preserve"> využívá </w:t>
      </w:r>
      <w:r w:rsidRPr="00151A3A">
        <w:rPr>
          <w:i/>
          <w:iCs/>
        </w:rPr>
        <w:t>three.js</w:t>
      </w:r>
      <w:r>
        <w:t xml:space="preserve"> knihovnu. Pro tvorbu logiky a herní smyčky využívá knihovny </w:t>
      </w:r>
      <w:r w:rsidRPr="00C81EC4">
        <w:rPr>
          <w:i/>
          <w:iCs/>
        </w:rPr>
        <w:t>ECSY</w:t>
      </w:r>
      <w:r>
        <w:t xml:space="preserve"> (viz. kap. Vývoj ECS). Projekt prezentuje tvorbu </w:t>
      </w:r>
      <w:proofErr w:type="spellStart"/>
      <w:r>
        <w:t>assetů</w:t>
      </w:r>
      <w:proofErr w:type="spellEnd"/>
      <w:r>
        <w:t xml:space="preserve"> skrze modelovací software </w:t>
      </w:r>
      <w:proofErr w:type="spellStart"/>
      <w:r w:rsidRPr="00C81EC4">
        <w:rPr>
          <w:i/>
          <w:iCs/>
        </w:rPr>
        <w:t>Blender</w:t>
      </w:r>
      <w:proofErr w:type="spellEnd"/>
      <w:r>
        <w:t xml:space="preserve">, formát </w:t>
      </w:r>
      <w:proofErr w:type="spellStart"/>
      <w:r>
        <w:t>gltf</w:t>
      </w:r>
      <w:proofErr w:type="spellEnd"/>
      <w:r>
        <w:t xml:space="preserve"> a optimalizaci pomocí knihovny </w:t>
      </w:r>
      <w:proofErr w:type="spellStart"/>
      <w:r w:rsidRPr="00C81EC4">
        <w:rPr>
          <w:i/>
          <w:iCs/>
        </w:rPr>
        <w:t>gltf-transform</w:t>
      </w:r>
      <w:proofErr w:type="spellEnd"/>
      <w:r w:rsidR="00AC0170">
        <w:t xml:space="preserve"> a </w:t>
      </w:r>
      <w:proofErr w:type="spellStart"/>
      <w:r w:rsidR="00AC0170">
        <w:rPr>
          <w:i/>
          <w:iCs/>
        </w:rPr>
        <w:t>ktx-tools</w:t>
      </w:r>
      <w:proofErr w:type="spellEnd"/>
      <w:r>
        <w:t>.</w:t>
      </w:r>
      <w:r w:rsidR="00AC0170">
        <w:t xml:space="preserve"> Pro definování kolizní geometrie a logiky využívá projekt rozšíření pro three.js </w:t>
      </w:r>
      <w:proofErr w:type="spellStart"/>
      <w:r w:rsidR="00AC0170" w:rsidRPr="00AC0170">
        <w:rPr>
          <w:i/>
          <w:iCs/>
        </w:rPr>
        <w:t>three-mesh-bvh</w:t>
      </w:r>
      <w:proofErr w:type="spellEnd"/>
      <w:r w:rsidR="00AC0170">
        <w:t xml:space="preserve">. Specifika interakce jako je </w:t>
      </w:r>
      <w:proofErr w:type="spellStart"/>
      <w:r w:rsidR="00AC0170">
        <w:t>raycasting</w:t>
      </w:r>
      <w:proofErr w:type="spellEnd"/>
      <w:r w:rsidR="00AC0170">
        <w:t xml:space="preserve"> a pohyb uživatele projekt </w:t>
      </w:r>
      <w:proofErr w:type="gramStart"/>
      <w:r w:rsidR="00AC0170">
        <w:t>řeší</w:t>
      </w:r>
      <w:proofErr w:type="gramEnd"/>
      <w:r w:rsidR="00AC0170">
        <w:t xml:space="preserve"> vlastním kódem. Pro uživatelské rozhraní využívá projekt </w:t>
      </w:r>
      <w:proofErr w:type="spellStart"/>
      <w:r w:rsidR="00AC0170">
        <w:rPr>
          <w:i/>
          <w:iCs/>
        </w:rPr>
        <w:t>three-mesh-ui</w:t>
      </w:r>
      <w:proofErr w:type="spellEnd"/>
      <w:r w:rsidR="00AC0170">
        <w:t xml:space="preserve"> rozšíření. </w:t>
      </w:r>
      <w:r w:rsidR="002C1FE1">
        <w:t xml:space="preserve">Projekt extenzivně využívá optimalizačních technik (komprese, </w:t>
      </w:r>
      <w:proofErr w:type="spellStart"/>
      <w:r w:rsidR="002C1FE1">
        <w:t>instancování</w:t>
      </w:r>
      <w:proofErr w:type="spellEnd"/>
      <w:r w:rsidR="002C1FE1">
        <w:t xml:space="preserve"> aj.). </w:t>
      </w:r>
      <w:r w:rsidR="00AC0170">
        <w:fldChar w:fldCharType="begin"/>
      </w:r>
      <w:r w:rsidR="00231D31">
        <w:instrText xml:space="preserve"> ADDIN ZOTERO_ITEM CSL_CITATION {"citationID":"q45FstCO","properties":{"formattedCitation":"(Meta Quest 2023a)","plainCitation":"(Meta Quest 2023a)","noteIndex":0},"citationItems":[{"id":2070,"uris":["http://zotero.org/groups/4599106/items/LFTMRP3V"],"itemData":{"id":2070,"type":"webpage","abstract":"We are thrilled to announce we’re open sourcing Project Flowerbed, an immersive VR garden-building experience developed by Meta using WebXR. At Connect ‘22, we unveiled Project Flowerbed to demonstrate best practices for developers building high-quality WebXR experiences. Now, as an open source project, it’s even easier for developers to learn about our architecture, asset pipeline, and game mechanics.","language":"en","title":"Project Flowerbed: A WebXR Case Study","title-short":"Project Flowerbed","URL":"https://developer.oculus.com/blog/project-flowerbed-a-webxr-case-study/","author":[{"family":"Meta Quest","given":""}],"accessed":{"date-parts":[["2023",11,6]]},"issued":{"date-parts":[["2023"]]},"citation-key":"metaquestProjectFlowerbedWebXR2023"}}],"schema":"https://github.com/citation-style-language/schema/raw/master/csl-citation.json"} </w:instrText>
      </w:r>
      <w:r w:rsidR="00AC0170">
        <w:fldChar w:fldCharType="separate"/>
      </w:r>
      <w:r w:rsidR="00231D31" w:rsidRPr="00231D31">
        <w:t>(Meta Quest 2023a)</w:t>
      </w:r>
      <w:r w:rsidR="00AC0170">
        <w:fldChar w:fldCharType="end"/>
      </w:r>
    </w:p>
    <w:p w14:paraId="2376BDB5" w14:textId="43183A92" w:rsidR="002C1FE1" w:rsidRPr="002C1FE1" w:rsidRDefault="002C1FE1" w:rsidP="002C3EA4">
      <w:pPr>
        <w:pStyle w:val="Normlnprvnodsazen"/>
        <w:ind w:firstLine="0"/>
        <w:rPr>
          <w:lang w:val="en-US"/>
        </w:rPr>
      </w:pPr>
      <w:r w:rsidRPr="002C1FE1">
        <w:rPr>
          <w:highlight w:val="yellow"/>
          <w:lang w:val="en-US"/>
        </w:rPr>
        <w:lastRenderedPageBreak/>
        <w:t xml:space="preserve"># </w:t>
      </w:r>
      <w:proofErr w:type="spellStart"/>
      <w:r w:rsidRPr="002C1FE1">
        <w:rPr>
          <w:highlight w:val="yellow"/>
          <w:lang w:val="en-US"/>
        </w:rPr>
        <w:t>todo</w:t>
      </w:r>
      <w:proofErr w:type="spellEnd"/>
      <w:r w:rsidRPr="002C1FE1">
        <w:rPr>
          <w:highlight w:val="yellow"/>
          <w:lang w:val="en-US"/>
        </w:rPr>
        <w:t xml:space="preserve"> – Co </w:t>
      </w:r>
      <w:proofErr w:type="spellStart"/>
      <w:r w:rsidRPr="002C1FE1">
        <w:rPr>
          <w:highlight w:val="yellow"/>
          <w:lang w:val="en-US"/>
        </w:rPr>
        <w:t>si</w:t>
      </w:r>
      <w:proofErr w:type="spellEnd"/>
      <w:r w:rsidRPr="002C1FE1">
        <w:rPr>
          <w:highlight w:val="yellow"/>
          <w:lang w:val="en-US"/>
        </w:rPr>
        <w:t xml:space="preserve"> z toho </w:t>
      </w:r>
      <w:proofErr w:type="spellStart"/>
      <w:r w:rsidRPr="002C1FE1">
        <w:rPr>
          <w:highlight w:val="yellow"/>
          <w:lang w:val="en-US"/>
        </w:rPr>
        <w:t>vz</w:t>
      </w:r>
      <w:r w:rsidRPr="002C1FE1">
        <w:rPr>
          <w:highlight w:val="yellow"/>
        </w:rPr>
        <w:t>ít</w:t>
      </w:r>
      <w:proofErr w:type="spellEnd"/>
      <w:r w:rsidRPr="002C1FE1">
        <w:rPr>
          <w:highlight w:val="yellow"/>
        </w:rPr>
        <w:t xml:space="preserve">. Implementovat interaktivní VR je v three.js komplikované, potřeba nějakého pokročilého ECS </w:t>
      </w:r>
      <w:r w:rsidRPr="002C1FE1">
        <w:rPr>
          <w:highlight w:val="yellow"/>
          <w:lang w:val="en-US"/>
        </w:rPr>
        <w:t>(</w:t>
      </w:r>
      <w:proofErr w:type="spellStart"/>
      <w:r w:rsidRPr="002C1FE1">
        <w:rPr>
          <w:highlight w:val="yellow"/>
        </w:rPr>
        <w:t>aframe</w:t>
      </w:r>
      <w:proofErr w:type="spellEnd"/>
      <w:r w:rsidRPr="002C1FE1">
        <w:rPr>
          <w:highlight w:val="yellow"/>
          <w:lang w:val="en-US"/>
        </w:rPr>
        <w:t>).</w:t>
      </w:r>
      <w:r>
        <w:rPr>
          <w:lang w:val="en-US"/>
        </w:rPr>
        <w:t xml:space="preserve"> </w:t>
      </w:r>
    </w:p>
    <w:p w14:paraId="5CC139F4" w14:textId="29DFCFD1" w:rsidR="00300A59" w:rsidRDefault="00300A59" w:rsidP="002C1FE1">
      <w:pPr>
        <w:pStyle w:val="Normlnprvnodsazen"/>
        <w:ind w:firstLine="0"/>
        <w:rPr>
          <w:b/>
          <w:bCs/>
          <w:lang w:val="en-US" w:eastAsia="en-US"/>
        </w:rPr>
      </w:pPr>
      <w:r w:rsidRPr="00300A59">
        <w:rPr>
          <w:b/>
          <w:bCs/>
          <w:lang w:val="en-US" w:eastAsia="en-US"/>
        </w:rPr>
        <w:t>Par-</w:t>
      </w:r>
      <w:proofErr w:type="spellStart"/>
      <w:r w:rsidRPr="00300A59">
        <w:rPr>
          <w:b/>
          <w:bCs/>
          <w:lang w:val="en-US" w:eastAsia="en-US"/>
        </w:rPr>
        <w:t>adowski</w:t>
      </w:r>
      <w:proofErr w:type="spellEnd"/>
      <w:r w:rsidRPr="00300A59">
        <w:rPr>
          <w:b/>
          <w:bCs/>
          <w:lang w:val="en-US" w:eastAsia="en-US"/>
        </w:rPr>
        <w:t xml:space="preserve"> minigolf</w:t>
      </w:r>
    </w:p>
    <w:p w14:paraId="1D60F1BE" w14:textId="77777777" w:rsidR="009F4413" w:rsidRDefault="00FD158C" w:rsidP="002C1FE1">
      <w:pPr>
        <w:pStyle w:val="Normlnprvnodsazen"/>
        <w:ind w:firstLine="0"/>
        <w:rPr>
          <w:lang w:eastAsia="en-US"/>
        </w:rPr>
      </w:pPr>
      <w:r>
        <w:rPr>
          <w:lang w:val="en-US" w:eastAsia="en-US"/>
        </w:rPr>
        <w:t>Virtu</w:t>
      </w:r>
      <w:proofErr w:type="spellStart"/>
      <w:r>
        <w:rPr>
          <w:lang w:eastAsia="en-US"/>
        </w:rPr>
        <w:t>ální</w:t>
      </w:r>
      <w:proofErr w:type="spellEnd"/>
      <w:r>
        <w:rPr>
          <w:lang w:eastAsia="en-US"/>
        </w:rPr>
        <w:t xml:space="preserve"> prostředí imitující minigolf. Projekt je vystavěn na </w:t>
      </w:r>
      <w:proofErr w:type="spellStart"/>
      <w:r>
        <w:rPr>
          <w:lang w:eastAsia="en-US"/>
        </w:rPr>
        <w:t>opensource</w:t>
      </w:r>
      <w:proofErr w:type="spellEnd"/>
      <w:r>
        <w:rPr>
          <w:lang w:eastAsia="en-US"/>
        </w:rPr>
        <w:t xml:space="preserve"> technologiích. Pro vykreslování využívá </w:t>
      </w:r>
      <w:r w:rsidRPr="00FD158C">
        <w:rPr>
          <w:i/>
          <w:iCs/>
          <w:lang w:eastAsia="en-US"/>
        </w:rPr>
        <w:t>three.js</w:t>
      </w:r>
      <w:r>
        <w:rPr>
          <w:lang w:eastAsia="en-US"/>
        </w:rPr>
        <w:t xml:space="preserve">. Pro herní logiku a kompozici prostředí využívá </w:t>
      </w:r>
      <w:proofErr w:type="spellStart"/>
      <w:r w:rsidRPr="00FD158C">
        <w:rPr>
          <w:i/>
          <w:iCs/>
          <w:lang w:eastAsia="en-US"/>
        </w:rPr>
        <w:t>Aframe</w:t>
      </w:r>
      <w:proofErr w:type="spellEnd"/>
      <w:r>
        <w:rPr>
          <w:lang w:eastAsia="en-US"/>
        </w:rPr>
        <w:t xml:space="preserve">. Fyzikální simulaci </w:t>
      </w:r>
      <w:proofErr w:type="gramStart"/>
      <w:r>
        <w:rPr>
          <w:lang w:eastAsia="en-US"/>
        </w:rPr>
        <w:t>řeší</w:t>
      </w:r>
      <w:proofErr w:type="gramEnd"/>
      <w:r>
        <w:rPr>
          <w:lang w:eastAsia="en-US"/>
        </w:rPr>
        <w:t xml:space="preserve"> skrze </w:t>
      </w:r>
      <w:r w:rsidRPr="00FD158C">
        <w:rPr>
          <w:i/>
          <w:iCs/>
          <w:lang w:eastAsia="en-US"/>
        </w:rPr>
        <w:t xml:space="preserve">NVIDIA </w:t>
      </w:r>
      <w:proofErr w:type="spellStart"/>
      <w:r w:rsidRPr="00FD158C">
        <w:rPr>
          <w:i/>
          <w:iCs/>
          <w:lang w:eastAsia="en-US"/>
        </w:rPr>
        <w:t>PhysX</w:t>
      </w:r>
      <w:proofErr w:type="spellEnd"/>
      <w:r>
        <w:rPr>
          <w:lang w:eastAsia="en-US"/>
        </w:rPr>
        <w:t xml:space="preserve"> systém. Tvorbu </w:t>
      </w:r>
      <w:proofErr w:type="spellStart"/>
      <w:r>
        <w:rPr>
          <w:lang w:eastAsia="en-US"/>
        </w:rPr>
        <w:t>assetů</w:t>
      </w:r>
      <w:proofErr w:type="spellEnd"/>
      <w:r>
        <w:rPr>
          <w:lang w:eastAsia="en-US"/>
        </w:rPr>
        <w:t xml:space="preserve"> </w:t>
      </w:r>
      <w:proofErr w:type="gramStart"/>
      <w:r>
        <w:rPr>
          <w:lang w:eastAsia="en-US"/>
        </w:rPr>
        <w:t>řeší</w:t>
      </w:r>
      <w:proofErr w:type="gramEnd"/>
      <w:r>
        <w:rPr>
          <w:lang w:eastAsia="en-US"/>
        </w:rPr>
        <w:t xml:space="preserve"> skrze </w:t>
      </w:r>
      <w:proofErr w:type="spellStart"/>
      <w:r>
        <w:rPr>
          <w:lang w:eastAsia="en-US"/>
        </w:rPr>
        <w:t>Blender</w:t>
      </w:r>
      <w:proofErr w:type="spellEnd"/>
      <w:r>
        <w:rPr>
          <w:lang w:eastAsia="en-US"/>
        </w:rPr>
        <w:t xml:space="preserve"> a </w:t>
      </w:r>
      <w:proofErr w:type="spellStart"/>
      <w:r>
        <w:rPr>
          <w:lang w:eastAsia="en-US"/>
        </w:rPr>
        <w:t>gltf</w:t>
      </w:r>
      <w:proofErr w:type="spellEnd"/>
      <w:r>
        <w:rPr>
          <w:lang w:eastAsia="en-US"/>
        </w:rPr>
        <w:t xml:space="preserve"> export. </w:t>
      </w:r>
      <w:r w:rsidR="0083753B">
        <w:rPr>
          <w:lang w:eastAsia="en-US"/>
        </w:rPr>
        <w:t xml:space="preserve">Kolaborativní vývoj a následně i hostování je řešeno skrze platformu Glitch.com. </w:t>
      </w:r>
    </w:p>
    <w:p w14:paraId="2C10DF40" w14:textId="2502D757" w:rsidR="009F4413" w:rsidRPr="009F4413" w:rsidRDefault="009F4413" w:rsidP="002C1FE1">
      <w:pPr>
        <w:pStyle w:val="Normlnprvnodsazen"/>
        <w:ind w:firstLine="0"/>
        <w:rPr>
          <w:b/>
          <w:bCs/>
          <w:lang w:val="en-US" w:eastAsia="en-US"/>
        </w:rPr>
      </w:pPr>
      <w:r w:rsidRPr="009F4413">
        <w:rPr>
          <w:b/>
          <w:bCs/>
          <w:lang w:val="en-US" w:eastAsia="en-US"/>
        </w:rPr>
        <w:t>Escape artist</w:t>
      </w:r>
    </w:p>
    <w:p w14:paraId="1A59236B" w14:textId="78D55AFF" w:rsidR="00206A72" w:rsidRDefault="00CD32D4" w:rsidP="002C1FE1">
      <w:pPr>
        <w:pStyle w:val="Normlnprvnodsazen"/>
        <w:ind w:firstLine="0"/>
        <w:rPr>
          <w:lang w:val="en-US" w:eastAsia="en-US"/>
        </w:rPr>
      </w:pPr>
      <w:proofErr w:type="spellStart"/>
      <w:r>
        <w:rPr>
          <w:lang w:val="en-US" w:eastAsia="en-US"/>
        </w:rPr>
        <w:t>Projekt</w:t>
      </w:r>
      <w:proofErr w:type="spellEnd"/>
      <w:r>
        <w:rPr>
          <w:lang w:val="en-US" w:eastAsia="en-US"/>
        </w:rPr>
        <w:t xml:space="preserve"> od </w:t>
      </w:r>
      <w:proofErr w:type="spellStart"/>
      <w:r>
        <w:rPr>
          <w:lang w:val="en-US" w:eastAsia="en-US"/>
        </w:rPr>
        <w:t>stejné</w:t>
      </w:r>
      <w:proofErr w:type="spellEnd"/>
      <w:r>
        <w:rPr>
          <w:lang w:val="en-US" w:eastAsia="en-US"/>
        </w:rPr>
        <w:t xml:space="preserve"> </w:t>
      </w:r>
      <w:proofErr w:type="spellStart"/>
      <w:r>
        <w:rPr>
          <w:lang w:val="en-US" w:eastAsia="en-US"/>
        </w:rPr>
        <w:t>agentury</w:t>
      </w:r>
      <w:proofErr w:type="spellEnd"/>
      <w:r>
        <w:rPr>
          <w:lang w:val="en-US" w:eastAsia="en-US"/>
        </w:rPr>
        <w:t xml:space="preserve"> </w:t>
      </w:r>
      <w:proofErr w:type="spellStart"/>
      <w:r>
        <w:rPr>
          <w:lang w:val="en-US" w:eastAsia="en-US"/>
        </w:rPr>
        <w:t>jako</w:t>
      </w:r>
      <w:proofErr w:type="spellEnd"/>
      <w:r>
        <w:rPr>
          <w:lang w:val="en-US" w:eastAsia="en-US"/>
        </w:rPr>
        <w:t xml:space="preserve"> </w:t>
      </w:r>
      <w:proofErr w:type="spellStart"/>
      <w:r>
        <w:rPr>
          <w:lang w:val="en-US" w:eastAsia="en-US"/>
        </w:rPr>
        <w:t>webXR</w:t>
      </w:r>
      <w:proofErr w:type="spellEnd"/>
      <w:r>
        <w:rPr>
          <w:lang w:val="en-US" w:eastAsia="en-US"/>
        </w:rPr>
        <w:t xml:space="preserve"> minigolf</w:t>
      </w:r>
      <w:r w:rsidR="009F4413">
        <w:rPr>
          <w:lang w:val="en-US" w:eastAsia="en-US"/>
        </w:rPr>
        <w:t xml:space="preserve"> </w:t>
      </w:r>
      <w:proofErr w:type="spellStart"/>
      <w:r>
        <w:rPr>
          <w:lang w:val="en-US" w:eastAsia="en-US"/>
        </w:rPr>
        <w:t>vyvinutý</w:t>
      </w:r>
      <w:proofErr w:type="spellEnd"/>
      <w:r>
        <w:rPr>
          <w:lang w:val="en-US" w:eastAsia="en-US"/>
        </w:rPr>
        <w:t xml:space="preserve"> v </w:t>
      </w:r>
      <w:proofErr w:type="spellStart"/>
      <w:r>
        <w:rPr>
          <w:lang w:val="en-US" w:eastAsia="en-US"/>
        </w:rPr>
        <w:t>rámci</w:t>
      </w:r>
      <w:proofErr w:type="spellEnd"/>
      <w:r>
        <w:rPr>
          <w:lang w:val="en-US" w:eastAsia="en-US"/>
        </w:rPr>
        <w:t xml:space="preserve"> </w:t>
      </w:r>
      <w:proofErr w:type="spellStart"/>
      <w:r>
        <w:rPr>
          <w:lang w:val="en-US" w:eastAsia="en-US"/>
        </w:rPr>
        <w:t>programu</w:t>
      </w:r>
      <w:proofErr w:type="spellEnd"/>
      <w:r>
        <w:rPr>
          <w:lang w:val="en-US" w:eastAsia="en-US"/>
        </w:rPr>
        <w:t xml:space="preserve"> Wonderland engine. </w:t>
      </w:r>
    </w:p>
    <w:p w14:paraId="460C3960" w14:textId="16E45C55" w:rsidR="00B825BE" w:rsidRDefault="009F4413" w:rsidP="009F4413">
      <w:pPr>
        <w:pStyle w:val="Malnadpis"/>
      </w:pPr>
      <w:r>
        <w:t>Ski Fit 365</w:t>
      </w:r>
    </w:p>
    <w:p w14:paraId="09959386" w14:textId="77777777" w:rsidR="00B825BE" w:rsidRDefault="00B825BE" w:rsidP="00B825BE">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4A492198" w14:textId="77777777" w:rsidR="00B825BE" w:rsidRDefault="00B825BE" w:rsidP="00B825BE">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729A9A9C"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02A3D12"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5F75B2AE" w14:textId="77777777" w:rsidR="00B825BE" w:rsidRDefault="00B825BE" w:rsidP="00B825BE">
      <w:pPr>
        <w:pStyle w:val="Normlnprvnodsazen"/>
        <w:numPr>
          <w:ilvl w:val="1"/>
          <w:numId w:val="7"/>
        </w:numPr>
        <w:rPr>
          <w:lang w:eastAsia="en-US"/>
        </w:rPr>
      </w:pPr>
      <w:proofErr w:type="spellStart"/>
      <w:r>
        <w:rPr>
          <w:lang w:eastAsia="en-US"/>
        </w:rPr>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4154A091" w14:textId="77777777" w:rsidR="00B825BE" w:rsidRDefault="00B825BE" w:rsidP="00B825BE">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66A0AEF8" w14:textId="77777777" w:rsidR="00B825BE" w:rsidRDefault="00B825BE" w:rsidP="00B825BE">
      <w:pPr>
        <w:pStyle w:val="Normlnprvnodsazen"/>
        <w:numPr>
          <w:ilvl w:val="0"/>
          <w:numId w:val="7"/>
        </w:numPr>
        <w:rPr>
          <w:lang w:eastAsia="en-US"/>
        </w:rPr>
      </w:pPr>
      <w:proofErr w:type="gramStart"/>
      <w:r>
        <w:rPr>
          <w:lang w:eastAsia="en-US"/>
        </w:rPr>
        <w:t>Kamera  a</w:t>
      </w:r>
      <w:proofErr w:type="gramEnd"/>
      <w:r>
        <w:rPr>
          <w:lang w:eastAsia="en-US"/>
        </w:rPr>
        <w:t xml:space="preserve"> </w:t>
      </w:r>
      <w:proofErr w:type="spellStart"/>
      <w:r>
        <w:rPr>
          <w:lang w:eastAsia="en-US"/>
        </w:rPr>
        <w:t>Kontroler</w:t>
      </w:r>
      <w:proofErr w:type="spellEnd"/>
      <w:r>
        <w:rPr>
          <w:lang w:eastAsia="en-US"/>
        </w:rPr>
        <w:t xml:space="preserve"> setup – vlastní modifikace (létaní atd)</w:t>
      </w:r>
    </w:p>
    <w:p w14:paraId="3D654732" w14:textId="77777777" w:rsidR="00B825BE" w:rsidRDefault="00B825BE" w:rsidP="00B825BE">
      <w:pPr>
        <w:pStyle w:val="Normlnprvnodsazen"/>
        <w:numPr>
          <w:ilvl w:val="0"/>
          <w:numId w:val="7"/>
        </w:numPr>
        <w:rPr>
          <w:lang w:eastAsia="en-US"/>
        </w:rPr>
      </w:pPr>
      <w:proofErr w:type="spellStart"/>
      <w:r>
        <w:rPr>
          <w:lang w:eastAsia="en-US"/>
        </w:rPr>
        <w:t>Code</w:t>
      </w:r>
      <w:proofErr w:type="spellEnd"/>
    </w:p>
    <w:p w14:paraId="7169209A" w14:textId="77777777" w:rsidR="00B825BE" w:rsidRDefault="00B825BE" w:rsidP="00B825BE">
      <w:pPr>
        <w:pStyle w:val="Normlnprvnodsazen"/>
        <w:numPr>
          <w:ilvl w:val="1"/>
          <w:numId w:val="7"/>
        </w:numPr>
        <w:rPr>
          <w:lang w:eastAsia="en-US"/>
        </w:rPr>
      </w:pPr>
      <w:proofErr w:type="gramStart"/>
      <w:r>
        <w:rPr>
          <w:lang w:eastAsia="en-US"/>
        </w:rPr>
        <w:t>Html - Start</w:t>
      </w:r>
      <w:proofErr w:type="gramEnd"/>
      <w:r>
        <w:rPr>
          <w:lang w:eastAsia="en-US"/>
        </w:rPr>
        <w:t xml:space="preserve">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6914B32C" w14:textId="77777777" w:rsidR="00B825BE" w:rsidRDefault="00B825BE" w:rsidP="00B825BE">
      <w:pPr>
        <w:pStyle w:val="Normlnprvnodsazen"/>
        <w:numPr>
          <w:ilvl w:val="1"/>
          <w:numId w:val="7"/>
        </w:numPr>
        <w:rPr>
          <w:lang w:eastAsia="en-US"/>
        </w:rPr>
      </w:pPr>
      <w:r>
        <w:rPr>
          <w:lang w:eastAsia="en-US"/>
        </w:rPr>
        <w:t xml:space="preserve">Map.js – </w:t>
      </w:r>
      <w:proofErr w:type="spellStart"/>
      <w:r>
        <w:rPr>
          <w:lang w:eastAsia="en-US"/>
        </w:rPr>
        <w:t>load</w:t>
      </w:r>
      <w:proofErr w:type="spellEnd"/>
      <w:r>
        <w:rPr>
          <w:lang w:eastAsia="en-US"/>
        </w:rPr>
        <w:t xml:space="preserve">, </w:t>
      </w:r>
      <w:proofErr w:type="spellStart"/>
      <w:r>
        <w:rPr>
          <w:lang w:eastAsia="en-US"/>
        </w:rPr>
        <w:t>handlers</w:t>
      </w:r>
      <w:proofErr w:type="spellEnd"/>
      <w:r>
        <w:rPr>
          <w:lang w:eastAsia="en-US"/>
        </w:rPr>
        <w:t xml:space="preserve">, </w:t>
      </w:r>
      <w:proofErr w:type="spellStart"/>
      <w:r>
        <w:rPr>
          <w:lang w:eastAsia="en-US"/>
        </w:rPr>
        <w:t>fetch</w:t>
      </w:r>
      <w:proofErr w:type="spellEnd"/>
      <w:r>
        <w:rPr>
          <w:lang w:eastAsia="en-US"/>
        </w:rPr>
        <w:t xml:space="preserve"> </w:t>
      </w:r>
      <w:proofErr w:type="spellStart"/>
      <w:r>
        <w:rPr>
          <w:lang w:eastAsia="en-US"/>
        </w:rPr>
        <w:t>from</w:t>
      </w:r>
      <w:proofErr w:type="spellEnd"/>
      <w:r>
        <w:rPr>
          <w:lang w:eastAsia="en-US"/>
        </w:rPr>
        <w:t xml:space="preserve"> </w:t>
      </w:r>
      <w:proofErr w:type="spellStart"/>
      <w:r>
        <w:rPr>
          <w:lang w:eastAsia="en-US"/>
        </w:rPr>
        <w:t>Overpass</w:t>
      </w:r>
      <w:proofErr w:type="spellEnd"/>
      <w:r>
        <w:rPr>
          <w:lang w:eastAsia="en-US"/>
        </w:rPr>
        <w:t xml:space="preserve"> API </w:t>
      </w:r>
    </w:p>
    <w:p w14:paraId="5A2A894E" w14:textId="77777777" w:rsidR="00B825BE" w:rsidRDefault="00B825BE" w:rsidP="00B825BE">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2CE26BE0" w14:textId="77777777" w:rsidR="00B825BE" w:rsidRDefault="00B825BE" w:rsidP="00B825BE">
      <w:pPr>
        <w:pStyle w:val="Normlnprvnodsazen"/>
        <w:numPr>
          <w:ilvl w:val="1"/>
          <w:numId w:val="7"/>
        </w:numPr>
        <w:rPr>
          <w:lang w:eastAsia="en-US"/>
        </w:rPr>
      </w:pPr>
      <w:r>
        <w:rPr>
          <w:lang w:eastAsia="en-US"/>
        </w:rPr>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0551317E" w14:textId="77777777" w:rsidR="00B825BE" w:rsidRDefault="00B825BE" w:rsidP="00B825BE">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26E5A5FF" w14:textId="531DE3E1" w:rsidR="003A5D0E" w:rsidRDefault="00BE7E16" w:rsidP="00BE7E16">
      <w:pPr>
        <w:pStyle w:val="Normlnprvnodsazen"/>
        <w:ind w:firstLine="0"/>
        <w:rPr>
          <w:lang w:eastAsia="en-US"/>
        </w:rPr>
      </w:pPr>
      <w:r>
        <w:rPr>
          <w:lang w:eastAsia="en-US"/>
        </w:rPr>
        <w:t xml:space="preserve">Demo VR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w:t>
      </w:r>
    </w:p>
    <w:p w14:paraId="14DB64DB" w14:textId="77777777" w:rsidR="003A5D0E" w:rsidRDefault="003A5D0E" w:rsidP="00BE7E16">
      <w:pPr>
        <w:pStyle w:val="Normlnprvnodsazen"/>
        <w:ind w:firstLine="0"/>
        <w:rPr>
          <w:lang w:eastAsia="en-US"/>
        </w:rPr>
      </w:pPr>
    </w:p>
    <w:p w14:paraId="307F4A8C" w14:textId="40FCFFC2" w:rsidR="003A5D0E" w:rsidRDefault="003A5D0E" w:rsidP="003A5D0E">
      <w:pPr>
        <w:pStyle w:val="Malnadpis"/>
      </w:pPr>
      <w:proofErr w:type="gramStart"/>
      <w:r>
        <w:t>3D</w:t>
      </w:r>
      <w:proofErr w:type="gramEnd"/>
      <w:r>
        <w:t xml:space="preserve"> </w:t>
      </w:r>
      <w:proofErr w:type="spellStart"/>
      <w:r>
        <w:t>Tiles</w:t>
      </w:r>
      <w:proofErr w:type="spellEnd"/>
      <w:r>
        <w:t xml:space="preserve"> a three.js - </w:t>
      </w:r>
      <w:proofErr w:type="spellStart"/>
      <w:r>
        <w:t>mendelka</w:t>
      </w:r>
      <w:proofErr w:type="spellEnd"/>
    </w:p>
    <w:p w14:paraId="5CE9C378" w14:textId="60959CC0" w:rsidR="00BE7E16" w:rsidRDefault="00000000" w:rsidP="00BE7E16">
      <w:pPr>
        <w:pStyle w:val="Normlnprvnodsazen"/>
        <w:ind w:firstLine="0"/>
        <w:rPr>
          <w:lang w:eastAsia="en-US"/>
        </w:rPr>
      </w:pPr>
      <w:hyperlink r:id="rId51" w:history="1">
        <w:r w:rsidR="00BE7E16" w:rsidRPr="002F051D">
          <w:rPr>
            <w:rStyle w:val="Hyperlink"/>
            <w:lang w:eastAsia="en-US"/>
          </w:rPr>
          <w:t>https://akela.mendelu.cz/~xmitter/spatial_data_visualisation_in_metaverse.pdf</w:t>
        </w:r>
      </w:hyperlink>
    </w:p>
    <w:p w14:paraId="308432FF" w14:textId="77777777" w:rsidR="00BE7E16" w:rsidRDefault="00BE7E16" w:rsidP="00BE7E16">
      <w:pPr>
        <w:pStyle w:val="ListParagraph"/>
        <w:numPr>
          <w:ilvl w:val="0"/>
          <w:numId w:val="62"/>
        </w:numPr>
      </w:pPr>
      <w:r>
        <w:t xml:space="preserve">browser </w:t>
      </w:r>
      <w:proofErr w:type="spellStart"/>
      <w:r>
        <w:t>of</w:t>
      </w:r>
      <w:proofErr w:type="spellEnd"/>
      <w:r>
        <w:t xml:space="preserve"> </w:t>
      </w:r>
      <w:proofErr w:type="spellStart"/>
      <w:r>
        <w:t>spatial</w:t>
      </w:r>
      <w:proofErr w:type="spellEnd"/>
      <w:r>
        <w:t xml:space="preserve"> data in </w:t>
      </w:r>
      <w:proofErr w:type="spellStart"/>
      <w:r>
        <w:t>virtual</w:t>
      </w:r>
      <w:proofErr w:type="spellEnd"/>
      <w:r>
        <w:t xml:space="preserve"> reality</w:t>
      </w:r>
    </w:p>
    <w:p w14:paraId="5AA5390D" w14:textId="0655FEB4" w:rsidR="00BE7E16" w:rsidRDefault="00BE7E16" w:rsidP="00BE7E16">
      <w:pPr>
        <w:pStyle w:val="ListParagraph"/>
        <w:numPr>
          <w:ilvl w:val="0"/>
          <w:numId w:val="62"/>
        </w:numPr>
      </w:pPr>
      <w:r>
        <w:t xml:space="preserve">web </w:t>
      </w:r>
      <w:proofErr w:type="spellStart"/>
      <w:r>
        <w:t>application</w:t>
      </w:r>
      <w:proofErr w:type="spellEnd"/>
      <w:r>
        <w:t xml:space="preserve"> – </w:t>
      </w:r>
      <w:proofErr w:type="spellStart"/>
      <w:r>
        <w:t>noone</w:t>
      </w:r>
      <w:proofErr w:type="spellEnd"/>
      <w:r>
        <w:t xml:space="preserve"> </w:t>
      </w:r>
      <w:proofErr w:type="spellStart"/>
      <w:r>
        <w:t>needs</w:t>
      </w:r>
      <w:proofErr w:type="spellEnd"/>
      <w:r>
        <w:t xml:space="preserve"> to </w:t>
      </w:r>
      <w:proofErr w:type="spellStart"/>
      <w:r>
        <w:t>install</w:t>
      </w:r>
      <w:proofErr w:type="spellEnd"/>
      <w:r>
        <w:t xml:space="preserve"> </w:t>
      </w:r>
      <w:proofErr w:type="spellStart"/>
      <w:r>
        <w:t>anything</w:t>
      </w:r>
      <w:proofErr w:type="spellEnd"/>
    </w:p>
    <w:p w14:paraId="0F8A8E74" w14:textId="3951888B" w:rsidR="00BE7E16" w:rsidRDefault="00BE7E16" w:rsidP="00BE7E16">
      <w:pPr>
        <w:pStyle w:val="ListParagraph"/>
        <w:numPr>
          <w:ilvl w:val="0"/>
          <w:numId w:val="62"/>
        </w:numPr>
      </w:pPr>
      <w:r>
        <w:t xml:space="preserve">user </w:t>
      </w:r>
      <w:proofErr w:type="spellStart"/>
      <w:r>
        <w:t>can</w:t>
      </w:r>
      <w:proofErr w:type="spellEnd"/>
      <w:r>
        <w:t xml:space="preserve"> </w:t>
      </w:r>
      <w:proofErr w:type="spellStart"/>
      <w:r>
        <w:t>choose</w:t>
      </w:r>
      <w:proofErr w:type="spellEnd"/>
      <w:r>
        <w:t xml:space="preserve"> </w:t>
      </w:r>
      <w:proofErr w:type="gramStart"/>
      <w:r>
        <w:t>3D</w:t>
      </w:r>
      <w:proofErr w:type="gramEnd"/>
      <w:r>
        <w:t xml:space="preserve"> </w:t>
      </w:r>
      <w:proofErr w:type="spellStart"/>
      <w:r>
        <w:t>Tiles</w:t>
      </w:r>
      <w:proofErr w:type="spellEnd"/>
      <w:r>
        <w:t xml:space="preserve"> </w:t>
      </w:r>
      <w:proofErr w:type="spellStart"/>
      <w:r>
        <w:t>dataset</w:t>
      </w:r>
      <w:proofErr w:type="spellEnd"/>
    </w:p>
    <w:p w14:paraId="5187ACBD" w14:textId="07EFFD03" w:rsidR="00BE7E16" w:rsidRDefault="00BE7E16" w:rsidP="00BE7E16">
      <w:pPr>
        <w:pStyle w:val="ListParagraph"/>
        <w:numPr>
          <w:ilvl w:val="0"/>
          <w:numId w:val="62"/>
        </w:numPr>
      </w:pPr>
      <w:proofErr w:type="spellStart"/>
      <w:r>
        <w:t>its</w:t>
      </w:r>
      <w:proofErr w:type="spellEnd"/>
      <w:r>
        <w:t xml:space="preserve"> </w:t>
      </w:r>
      <w:proofErr w:type="spellStart"/>
      <w:r>
        <w:t>possible</w:t>
      </w:r>
      <w:proofErr w:type="spellEnd"/>
      <w:r>
        <w:t xml:space="preserve"> to use </w:t>
      </w:r>
      <w:proofErr w:type="spellStart"/>
      <w:r>
        <w:t>also</w:t>
      </w:r>
      <w:proofErr w:type="spellEnd"/>
      <w:r>
        <w:t xml:space="preserve"> </w:t>
      </w:r>
      <w:proofErr w:type="spellStart"/>
      <w:r>
        <w:t>without</w:t>
      </w:r>
      <w:proofErr w:type="spellEnd"/>
      <w:r>
        <w:t xml:space="preserve"> VR headset</w:t>
      </w:r>
    </w:p>
    <w:p w14:paraId="5CFABC21" w14:textId="1CCA1EA1" w:rsidR="00BE7E16" w:rsidRDefault="00BE7E16" w:rsidP="00BE7E16">
      <w:pPr>
        <w:pStyle w:val="ListParagraph"/>
        <w:numPr>
          <w:ilvl w:val="0"/>
          <w:numId w:val="62"/>
        </w:numPr>
      </w:pPr>
      <w:r>
        <w:t xml:space="preserve">three.js + 3DTilesRendererJS </w:t>
      </w:r>
      <w:proofErr w:type="spellStart"/>
      <w:r>
        <w:t>for</w:t>
      </w:r>
      <w:proofErr w:type="spellEnd"/>
      <w:r>
        <w:t xml:space="preserve"> </w:t>
      </w:r>
      <w:proofErr w:type="spellStart"/>
      <w:r>
        <w:t>visualization</w:t>
      </w:r>
      <w:proofErr w:type="spellEnd"/>
    </w:p>
    <w:p w14:paraId="3A228AB6" w14:textId="35927AF3" w:rsidR="00BE7E16" w:rsidRDefault="00BE7E16" w:rsidP="00BE7E16">
      <w:pPr>
        <w:pStyle w:val="ListParagraph"/>
        <w:numPr>
          <w:ilvl w:val="0"/>
          <w:numId w:val="62"/>
        </w:numPr>
      </w:pPr>
      <w:r>
        <w:t xml:space="preserve">py3dtilers </w:t>
      </w:r>
      <w:proofErr w:type="spellStart"/>
      <w:r>
        <w:t>for</w:t>
      </w:r>
      <w:proofErr w:type="spellEnd"/>
      <w:r>
        <w:t xml:space="preserve"> </w:t>
      </w:r>
      <w:proofErr w:type="spellStart"/>
      <w:r>
        <w:t>converting</w:t>
      </w:r>
      <w:proofErr w:type="spellEnd"/>
      <w:r>
        <w:t xml:space="preserve"> .</w:t>
      </w:r>
      <w:proofErr w:type="spellStart"/>
      <w:r>
        <w:t>obj</w:t>
      </w:r>
      <w:proofErr w:type="spellEnd"/>
      <w:r>
        <w:t xml:space="preserve"> to </w:t>
      </w:r>
      <w:proofErr w:type="gramStart"/>
      <w:r>
        <w:t>3D</w:t>
      </w:r>
      <w:proofErr w:type="gramEnd"/>
      <w:r>
        <w:t xml:space="preserve"> </w:t>
      </w:r>
      <w:proofErr w:type="spellStart"/>
      <w:r>
        <w:t>tiles</w:t>
      </w:r>
      <w:proofErr w:type="spellEnd"/>
    </w:p>
    <w:p w14:paraId="09472650" w14:textId="240B677A" w:rsidR="00B825BE" w:rsidRPr="00075E05" w:rsidRDefault="00BE7E16" w:rsidP="00075E05">
      <w:pPr>
        <w:pStyle w:val="Normlnprvnodsazen"/>
        <w:ind w:firstLine="0"/>
        <w:rPr>
          <w:lang w:val="en-US" w:eastAsia="en-US"/>
        </w:rPr>
      </w:pPr>
      <w:r>
        <w:rPr>
          <w:lang w:eastAsia="en-US"/>
        </w:rPr>
        <w:t xml:space="preserve">V three.js </w:t>
      </w:r>
      <w:proofErr w:type="spellStart"/>
      <w:r>
        <w:rPr>
          <w:lang w:eastAsia="en-US"/>
        </w:rPr>
        <w:t>načítaj</w:t>
      </w:r>
      <w:proofErr w:type="spellEnd"/>
      <w:r>
        <w:rPr>
          <w:lang w:eastAsia="en-US"/>
        </w:rPr>
        <w:t xml:space="preserve"> </w:t>
      </w:r>
      <w:proofErr w:type="spellStart"/>
      <w:r>
        <w:rPr>
          <w:lang w:eastAsia="en-US"/>
        </w:rPr>
        <w:t>custom</w:t>
      </w:r>
      <w:proofErr w:type="spellEnd"/>
      <w:r>
        <w:rPr>
          <w:lang w:eastAsia="en-US"/>
        </w:rPr>
        <w:t xml:space="preserve"> </w:t>
      </w:r>
      <w:proofErr w:type="gramStart"/>
      <w:r>
        <w:rPr>
          <w:lang w:eastAsia="en-US"/>
        </w:rPr>
        <w:t>3D</w:t>
      </w:r>
      <w:proofErr w:type="gramEnd"/>
      <w:r>
        <w:rPr>
          <w:lang w:eastAsia="en-US"/>
        </w:rPr>
        <w:t xml:space="preserve"> </w:t>
      </w:r>
      <w:proofErr w:type="spellStart"/>
      <w:r>
        <w:rPr>
          <w:lang w:eastAsia="en-US"/>
        </w:rPr>
        <w:t>tilesety</w:t>
      </w:r>
      <w:proofErr w:type="spellEnd"/>
      <w:r>
        <w:rPr>
          <w:lang w:eastAsia="en-US"/>
        </w:rPr>
        <w:t xml:space="preserve"> a zobrazují v základním 3DoF VR. </w:t>
      </w:r>
    </w:p>
    <w:p w14:paraId="3411C646" w14:textId="78AB62DA" w:rsidR="001937BB" w:rsidRDefault="006108EA" w:rsidP="001937BB">
      <w:pPr>
        <w:pStyle w:val="Heading2"/>
      </w:pPr>
      <w:proofErr w:type="spellStart"/>
      <w:r>
        <w:lastRenderedPageBreak/>
        <w:t>Analýza</w:t>
      </w:r>
      <w:proofErr w:type="spellEnd"/>
      <w:r>
        <w:t xml:space="preserve"> </w:t>
      </w:r>
      <w:proofErr w:type="spellStart"/>
      <w:r>
        <w:t>technologií</w:t>
      </w:r>
      <w:proofErr w:type="spellEnd"/>
    </w:p>
    <w:p w14:paraId="45E7CF5F" w14:textId="239077BD" w:rsidR="00884108" w:rsidRDefault="00D560AD" w:rsidP="00884108">
      <w:r w:rsidRPr="00D560AD">
        <w:rPr>
          <w:lang w:eastAsia="cs-CZ"/>
        </w:rPr>
        <w:t xml:space="preserve">Technologie umožňující </w:t>
      </w:r>
      <w:proofErr w:type="gramStart"/>
      <w:r w:rsidRPr="00D560AD">
        <w:rPr>
          <w:lang w:eastAsia="cs-CZ"/>
        </w:rPr>
        <w:t>3D</w:t>
      </w:r>
      <w:proofErr w:type="gramEnd"/>
      <w:r w:rsidRPr="00D560AD">
        <w:rPr>
          <w:lang w:eastAsia="cs-CZ"/>
        </w:rPr>
        <w:t xml:space="preserve">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základě vytvoření jednoduché scény. Primárním hodnotícím kritériem technologií je jejich </w:t>
      </w:r>
      <w:r w:rsidR="00884108">
        <w:rPr>
          <w:lang w:eastAsia="cs-CZ"/>
        </w:rPr>
        <w:t>kompatibilita,</w:t>
      </w:r>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klíčová pro existenci virtuální reality na webu.</w:t>
      </w:r>
      <w:r w:rsidR="000333F9">
        <w:rPr>
          <w:lang w:eastAsia="cs-CZ"/>
        </w:rPr>
        <w:t xml:space="preserve"> </w:t>
      </w:r>
      <w:r w:rsidR="000333F9">
        <w:t>Výběr technologií pro analýzu a popis byl založen</w:t>
      </w:r>
      <w:r w:rsidR="005F7100">
        <w:t xml:space="preserve"> jednak</w:t>
      </w:r>
      <w:r w:rsidR="000333F9">
        <w:t xml:space="preserve"> na</w:t>
      </w:r>
      <w:r w:rsidR="005F7100">
        <w:t xml:space="preserve"> </w:t>
      </w:r>
      <w:r w:rsidR="000333F9">
        <w:t>rešerší literatury dokumentující existující řešení</w:t>
      </w:r>
      <w:r w:rsidR="005F7100">
        <w:t xml:space="preserve">, </w:t>
      </w:r>
      <w:r w:rsidR="000333F9">
        <w:t xml:space="preserve">seznamu technologií </w:t>
      </w:r>
      <w:r w:rsidR="000333F9">
        <w:fldChar w:fldCharType="begin"/>
      </w:r>
      <w:r w:rsidR="000333F9">
        <w:instrText xml:space="preserve"> ADDIN ZOTERO_ITEM CSL_CITATION {"citationID":"ncyC9CkZ","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0333F9">
        <w:fldChar w:fldCharType="separate"/>
      </w:r>
      <w:r w:rsidR="000333F9" w:rsidRPr="004F2C70">
        <w:t>(Seguin 2023)</w:t>
      </w:r>
      <w:r w:rsidR="000333F9">
        <w:fldChar w:fldCharType="end"/>
      </w:r>
      <w:r w:rsidR="005F7100">
        <w:t xml:space="preserve">, tak na základě konzultace s komunitou uživatelů a vývojářů jednotlivých technologií. </w:t>
      </w:r>
    </w:p>
    <w:p w14:paraId="62E3D4C7" w14:textId="5687F71B" w:rsidR="002165DC" w:rsidRDefault="002165DC" w:rsidP="002165DC">
      <w:pPr>
        <w:pStyle w:val="Normlnprvnodsazen"/>
        <w:ind w:firstLine="0"/>
        <w:rPr>
          <w:lang w:eastAsia="en-US"/>
        </w:rPr>
      </w:pPr>
    </w:p>
    <w:p w14:paraId="0D4BD304" w14:textId="77777777" w:rsidR="002165DC" w:rsidRDefault="002165DC" w:rsidP="002165DC">
      <w:pPr>
        <w:pStyle w:val="Normlnprvnodsazen"/>
        <w:ind w:firstLine="0"/>
        <w:rPr>
          <w:lang w:eastAsia="en-US"/>
        </w:rPr>
      </w:pPr>
    </w:p>
    <w:p w14:paraId="1F12BE21" w14:textId="77777777" w:rsidR="002165DC" w:rsidRDefault="002165DC" w:rsidP="002165DC">
      <w:pPr>
        <w:pStyle w:val="Normlnprvnodsazen"/>
        <w:keepNext/>
        <w:ind w:firstLine="0"/>
      </w:pPr>
      <w:r w:rsidRPr="002165DC">
        <w:rPr>
          <w:noProof/>
          <w:lang w:eastAsia="en-US"/>
        </w:rPr>
        <w:drawing>
          <wp:inline distT="0" distB="0" distL="0" distR="0" wp14:anchorId="66E5276B" wp14:editId="63F150A3">
            <wp:extent cx="5579745" cy="3408045"/>
            <wp:effectExtent l="0" t="0" r="1905" b="1905"/>
            <wp:docPr id="564924952"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924952" name="Picture 1" descr="A screen shot of a computer&#10;&#10;Description automatically generated"/>
                    <pic:cNvPicPr/>
                  </pic:nvPicPr>
                  <pic:blipFill>
                    <a:blip r:embed="rId52"/>
                    <a:stretch>
                      <a:fillRect/>
                    </a:stretch>
                  </pic:blipFill>
                  <pic:spPr>
                    <a:xfrm>
                      <a:off x="0" y="0"/>
                      <a:ext cx="5579745" cy="3408045"/>
                    </a:xfrm>
                    <a:prstGeom prst="rect">
                      <a:avLst/>
                    </a:prstGeom>
                  </pic:spPr>
                </pic:pic>
              </a:graphicData>
            </a:graphic>
          </wp:inline>
        </w:drawing>
      </w:r>
    </w:p>
    <w:p w14:paraId="3FBC8D38" w14:textId="0C7C9882" w:rsidR="002165DC" w:rsidRPr="002165DC" w:rsidRDefault="002165DC" w:rsidP="002165DC">
      <w:pPr>
        <w:pStyle w:val="Caption"/>
      </w:pPr>
      <w:r w:rsidRPr="00583E2D">
        <w:rPr>
          <w:highlight w:val="yellow"/>
        </w:rPr>
        <w:t xml:space="preserve">Obr. </w:t>
      </w:r>
      <w:r w:rsidRPr="00583E2D">
        <w:rPr>
          <w:highlight w:val="yellow"/>
        </w:rPr>
        <w:fldChar w:fldCharType="begin"/>
      </w:r>
      <w:r w:rsidRPr="00583E2D">
        <w:rPr>
          <w:highlight w:val="yellow"/>
        </w:rPr>
        <w:instrText xml:space="preserve"> SEQ Obr. \* ARABIC </w:instrText>
      </w:r>
      <w:r w:rsidRPr="00583E2D">
        <w:rPr>
          <w:highlight w:val="yellow"/>
        </w:rPr>
        <w:fldChar w:fldCharType="separate"/>
      </w:r>
      <w:r w:rsidR="00894A03">
        <w:rPr>
          <w:noProof/>
          <w:highlight w:val="yellow"/>
        </w:rPr>
        <w:t>25</w:t>
      </w:r>
      <w:r w:rsidRPr="00583E2D">
        <w:rPr>
          <w:highlight w:val="yellow"/>
        </w:rPr>
        <w:fldChar w:fldCharType="end"/>
      </w:r>
      <w:r w:rsidRPr="00583E2D">
        <w:rPr>
          <w:highlight w:val="yellow"/>
        </w:rPr>
        <w:t xml:space="preserve"> </w:t>
      </w:r>
      <w:proofErr w:type="spellStart"/>
      <w:r w:rsidRPr="00583E2D">
        <w:rPr>
          <w:highlight w:val="yellow"/>
        </w:rPr>
        <w:t>Predelat</w:t>
      </w:r>
      <w:proofErr w:type="spellEnd"/>
    </w:p>
    <w:p w14:paraId="1EE56B27" w14:textId="182ECB6C" w:rsidR="00EF7E0B" w:rsidRDefault="00EF7E0B" w:rsidP="00EF7E0B">
      <w:pPr>
        <w:pStyle w:val="Heading3"/>
      </w:pPr>
      <w:proofErr w:type="spellStart"/>
      <w:r>
        <w:t>Rendering</w:t>
      </w:r>
      <w:proofErr w:type="spellEnd"/>
      <w:r>
        <w:t xml:space="preserve"> </w:t>
      </w:r>
      <w:proofErr w:type="spellStart"/>
      <w:r>
        <w:t>enginy</w:t>
      </w:r>
      <w:proofErr w:type="spellEnd"/>
    </w:p>
    <w:p w14:paraId="41BBCE2D" w14:textId="315BE402" w:rsidR="003A5D0E" w:rsidRPr="003A5D0E" w:rsidRDefault="00EF7E0B" w:rsidP="005F7100">
      <w:r>
        <w:t xml:space="preserve">Jak již bylo </w:t>
      </w:r>
      <w:r w:rsidR="005F7100">
        <w:t>zmíněno</w:t>
      </w:r>
      <w:r>
        <w:t xml:space="preserve"> v předešlé kapit</w:t>
      </w:r>
      <w:r w:rsidR="005F7100">
        <w:t>ole</w:t>
      </w:r>
      <w:r>
        <w:t xml:space="preserve"> (Webový vývoj) drtivá většina 3D grafiky na webu je realizována skrze </w:t>
      </w:r>
      <w:r w:rsidR="005F7100">
        <w:t>nízko úrovňovou</w:t>
      </w:r>
      <w:r>
        <w:t xml:space="preserve"> knihovnu </w:t>
      </w:r>
      <w:proofErr w:type="spellStart"/>
      <w:r>
        <w:t>WebGL</w:t>
      </w:r>
      <w:proofErr w:type="spellEnd"/>
      <w:r>
        <w:t xml:space="preserve">. Kreativní práce s touto knihovnou je však není triviální, tudíž existují knihovny dedikované pro </w:t>
      </w:r>
      <w:proofErr w:type="spellStart"/>
      <w:r>
        <w:t>usnadění</w:t>
      </w:r>
      <w:proofErr w:type="spellEnd"/>
      <w:r>
        <w:t xml:space="preserve"> vykreslování 3D grafiky na webu. Jedná se o knihovny, které zpravidla poskytují deklarativní objektovou strukturu nad </w:t>
      </w:r>
      <w:proofErr w:type="spellStart"/>
      <w:r>
        <w:t>WebGL</w:t>
      </w:r>
      <w:proofErr w:type="spellEnd"/>
      <w:r>
        <w:t xml:space="preserve"> koncepty. Poskytují tedy implementované abstrakce pro jednotlivé komponenty 3D vizualizace </w:t>
      </w:r>
      <w:r w:rsidRPr="000333F9">
        <w:rPr>
          <w:highlight w:val="yellow"/>
        </w:rPr>
        <w:t>(viz. kap)</w:t>
      </w:r>
      <w:r>
        <w:t xml:space="preserve"> skrze zpravidla </w:t>
      </w:r>
      <w:proofErr w:type="spellStart"/>
      <w:r>
        <w:t>JavaScriptové</w:t>
      </w:r>
      <w:proofErr w:type="spellEnd"/>
      <w:r>
        <w:t xml:space="preserve"> API. V následující kapitole budou vybrány hlavní zástupci této kategorie. Výběr byl vytvořen na základě popularity řešení a poslední aktualizace projektu. Projekty s poslední aktualizací starší než 3 měsíce nebyly brány v potaz. </w:t>
      </w:r>
    </w:p>
    <w:p w14:paraId="2BBA8A0D" w14:textId="648AB42D" w:rsidR="00EF7E0B" w:rsidRPr="006741D9" w:rsidRDefault="00EF7E0B" w:rsidP="00EF7E0B">
      <w:pPr>
        <w:pStyle w:val="Caption"/>
        <w:keepNext/>
        <w:rPr>
          <w:noProof/>
        </w:rPr>
      </w:pPr>
      <w:r>
        <w:t xml:space="preserve">Tab. </w:t>
      </w:r>
      <w:r>
        <w:fldChar w:fldCharType="begin"/>
      </w:r>
      <w:r>
        <w:instrText xml:space="preserve"> SEQ Tab. \* ARABIC </w:instrText>
      </w:r>
      <w:r>
        <w:fldChar w:fldCharType="separate"/>
      </w:r>
      <w:r w:rsidR="007B5CF8">
        <w:rPr>
          <w:noProof/>
        </w:rPr>
        <w:t>5</w:t>
      </w:r>
      <w:r>
        <w:fldChar w:fldCharType="end"/>
      </w:r>
      <w:r>
        <w:t xml:space="preserve"> Populární </w:t>
      </w:r>
      <w:proofErr w:type="spellStart"/>
      <w:r>
        <w:t>WebGL</w:t>
      </w:r>
      <w:proofErr w:type="spellEnd"/>
      <w:r>
        <w:t xml:space="preserve"> knihovny</w:t>
      </w:r>
      <w:r>
        <w:rPr>
          <w:noProof/>
        </w:rPr>
        <w:t xml:space="preserve">. Popularita – počet hodnocení na GitHub k datu (29.9.2023). zdroj: </w:t>
      </w:r>
      <w:r>
        <w:rPr>
          <w:noProof/>
        </w:rPr>
        <w:fldChar w:fldCharType="begin"/>
      </w:r>
      <w:r>
        <w:rPr>
          <w:noProof/>
        </w:rPr>
        <w:instrText xml:space="preserve"> ADDIN ZOTERO_ITEM CSL_CITATION {"citationID":"f2kIEJ8v","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Pr>
          <w:noProof/>
        </w:rPr>
        <w:fldChar w:fldCharType="separate"/>
      </w:r>
      <w:r w:rsidRPr="006741D9">
        <w:t>(Seguin 2023)</w:t>
      </w:r>
      <w:r>
        <w:rPr>
          <w:noProof/>
        </w:rPr>
        <w:fldChar w:fldCharType="end"/>
      </w:r>
    </w:p>
    <w:tbl>
      <w:tblPr>
        <w:tblW w:w="8550" w:type="dxa"/>
        <w:tblLayout w:type="fixed"/>
        <w:tblLook w:val="04A0" w:firstRow="1" w:lastRow="0" w:firstColumn="1" w:lastColumn="0" w:noHBand="0" w:noVBand="1"/>
      </w:tblPr>
      <w:tblGrid>
        <w:gridCol w:w="1167"/>
        <w:gridCol w:w="1134"/>
        <w:gridCol w:w="1209"/>
        <w:gridCol w:w="900"/>
        <w:gridCol w:w="1530"/>
        <w:gridCol w:w="1440"/>
        <w:gridCol w:w="1170"/>
      </w:tblGrid>
      <w:tr w:rsidR="00EF7E0B" w:rsidRPr="006741D9" w14:paraId="5FB6E5D9" w14:textId="77777777" w:rsidTr="007A43D7">
        <w:trPr>
          <w:trHeight w:val="555"/>
        </w:trPr>
        <w:tc>
          <w:tcPr>
            <w:tcW w:w="1167" w:type="dxa"/>
            <w:tcBorders>
              <w:top w:val="single" w:sz="4" w:space="0" w:color="auto"/>
              <w:left w:val="nil"/>
              <w:bottom w:val="single" w:sz="8" w:space="0" w:color="auto"/>
              <w:right w:val="nil"/>
            </w:tcBorders>
            <w:shd w:val="clear" w:color="auto" w:fill="auto"/>
            <w:vAlign w:val="center"/>
            <w:hideMark/>
          </w:tcPr>
          <w:p w14:paraId="2E4ED95C"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WebGL </w:t>
            </w:r>
            <w:proofErr w:type="spellStart"/>
            <w:r w:rsidRPr="006741D9">
              <w:rPr>
                <w:rFonts w:eastAsia="Times New Roman" w:cs="Calibri"/>
                <w:b/>
                <w:bCs/>
                <w:color w:val="000000"/>
                <w:sz w:val="18"/>
                <w:szCs w:val="18"/>
                <w:lang w:val="en-US"/>
              </w:rPr>
              <w:t>knihovna</w:t>
            </w:r>
            <w:proofErr w:type="spellEnd"/>
          </w:p>
        </w:tc>
        <w:tc>
          <w:tcPr>
            <w:tcW w:w="1134" w:type="dxa"/>
            <w:tcBorders>
              <w:top w:val="single" w:sz="4" w:space="0" w:color="auto"/>
              <w:left w:val="nil"/>
              <w:bottom w:val="single" w:sz="8" w:space="0" w:color="auto"/>
              <w:right w:val="nil"/>
            </w:tcBorders>
            <w:shd w:val="clear" w:color="auto" w:fill="auto"/>
            <w:vAlign w:val="center"/>
            <w:hideMark/>
          </w:tcPr>
          <w:p w14:paraId="21F56096"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Popularita</w:t>
            </w:r>
            <w:proofErr w:type="spellEnd"/>
          </w:p>
        </w:tc>
        <w:tc>
          <w:tcPr>
            <w:tcW w:w="1209" w:type="dxa"/>
            <w:tcBorders>
              <w:top w:val="single" w:sz="4" w:space="0" w:color="auto"/>
              <w:left w:val="nil"/>
              <w:bottom w:val="single" w:sz="8" w:space="0" w:color="auto"/>
              <w:right w:val="nil"/>
            </w:tcBorders>
            <w:shd w:val="clear" w:color="auto" w:fill="auto"/>
            <w:vAlign w:val="center"/>
            <w:hideMark/>
          </w:tcPr>
          <w:p w14:paraId="5D871CE1"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Prog. </w:t>
            </w:r>
            <w:proofErr w:type="spellStart"/>
            <w:r w:rsidRPr="006741D9">
              <w:rPr>
                <w:rFonts w:eastAsia="Times New Roman" w:cs="Calibri"/>
                <w:b/>
                <w:bCs/>
                <w:color w:val="000000"/>
                <w:sz w:val="18"/>
                <w:szCs w:val="18"/>
                <w:lang w:val="en-US"/>
              </w:rPr>
              <w:t>jazyk</w:t>
            </w:r>
            <w:proofErr w:type="spellEnd"/>
          </w:p>
        </w:tc>
        <w:tc>
          <w:tcPr>
            <w:tcW w:w="900" w:type="dxa"/>
            <w:tcBorders>
              <w:top w:val="single" w:sz="4" w:space="0" w:color="auto"/>
              <w:left w:val="nil"/>
              <w:bottom w:val="single" w:sz="8" w:space="0" w:color="auto"/>
              <w:right w:val="nil"/>
            </w:tcBorders>
            <w:shd w:val="clear" w:color="auto" w:fill="auto"/>
            <w:vAlign w:val="center"/>
            <w:hideMark/>
          </w:tcPr>
          <w:p w14:paraId="236BBB08"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WebXR</w:t>
            </w:r>
            <w:proofErr w:type="spellEnd"/>
          </w:p>
        </w:tc>
        <w:tc>
          <w:tcPr>
            <w:tcW w:w="1530" w:type="dxa"/>
            <w:tcBorders>
              <w:top w:val="single" w:sz="4" w:space="0" w:color="auto"/>
              <w:left w:val="nil"/>
              <w:bottom w:val="single" w:sz="8" w:space="0" w:color="auto"/>
              <w:right w:val="nil"/>
            </w:tcBorders>
            <w:shd w:val="clear" w:color="auto" w:fill="auto"/>
            <w:vAlign w:val="center"/>
            <w:hideMark/>
          </w:tcPr>
          <w:p w14:paraId="76F2ECD5"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Import</w:t>
            </w:r>
          </w:p>
        </w:tc>
        <w:tc>
          <w:tcPr>
            <w:tcW w:w="1440" w:type="dxa"/>
            <w:tcBorders>
              <w:top w:val="single" w:sz="4" w:space="0" w:color="auto"/>
              <w:left w:val="nil"/>
              <w:bottom w:val="single" w:sz="8" w:space="0" w:color="auto"/>
              <w:right w:val="nil"/>
            </w:tcBorders>
            <w:shd w:val="clear" w:color="auto" w:fill="auto"/>
            <w:vAlign w:val="center"/>
            <w:hideMark/>
          </w:tcPr>
          <w:p w14:paraId="607499C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Funkcionalita</w:t>
            </w:r>
            <w:proofErr w:type="spellEnd"/>
          </w:p>
        </w:tc>
        <w:tc>
          <w:tcPr>
            <w:tcW w:w="1170" w:type="dxa"/>
            <w:tcBorders>
              <w:top w:val="single" w:sz="4" w:space="0" w:color="auto"/>
              <w:left w:val="nil"/>
              <w:bottom w:val="single" w:sz="8" w:space="0" w:color="auto"/>
              <w:right w:val="nil"/>
            </w:tcBorders>
            <w:shd w:val="clear" w:color="auto" w:fill="auto"/>
            <w:vAlign w:val="center"/>
            <w:hideMark/>
          </w:tcPr>
          <w:p w14:paraId="743CE8A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Licence</w:t>
            </w:r>
            <w:proofErr w:type="spellEnd"/>
          </w:p>
        </w:tc>
      </w:tr>
      <w:tr w:rsidR="00EF7E0B" w:rsidRPr="006741D9" w14:paraId="381F62E2" w14:textId="77777777" w:rsidTr="007A43D7">
        <w:trPr>
          <w:trHeight w:val="720"/>
        </w:trPr>
        <w:tc>
          <w:tcPr>
            <w:tcW w:w="1167" w:type="dxa"/>
            <w:tcBorders>
              <w:top w:val="nil"/>
              <w:left w:val="nil"/>
              <w:bottom w:val="nil"/>
              <w:right w:val="nil"/>
            </w:tcBorders>
            <w:shd w:val="clear" w:color="auto" w:fill="auto"/>
            <w:vAlign w:val="center"/>
            <w:hideMark/>
          </w:tcPr>
          <w:p w14:paraId="069CAE3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lastRenderedPageBreak/>
              <w:t>three.js</w:t>
            </w:r>
          </w:p>
        </w:tc>
        <w:tc>
          <w:tcPr>
            <w:tcW w:w="1134" w:type="dxa"/>
            <w:tcBorders>
              <w:top w:val="nil"/>
              <w:left w:val="nil"/>
              <w:bottom w:val="nil"/>
              <w:right w:val="nil"/>
            </w:tcBorders>
            <w:shd w:val="clear" w:color="auto" w:fill="auto"/>
            <w:vAlign w:val="center"/>
            <w:hideMark/>
          </w:tcPr>
          <w:p w14:paraId="43D5566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95 tis.</w:t>
            </w:r>
          </w:p>
        </w:tc>
        <w:tc>
          <w:tcPr>
            <w:tcW w:w="1209" w:type="dxa"/>
            <w:tcBorders>
              <w:top w:val="single" w:sz="8" w:space="0" w:color="auto"/>
              <w:left w:val="nil"/>
              <w:bottom w:val="nil"/>
              <w:right w:val="nil"/>
            </w:tcBorders>
            <w:shd w:val="clear" w:color="auto" w:fill="auto"/>
            <w:vAlign w:val="center"/>
            <w:hideMark/>
          </w:tcPr>
          <w:p w14:paraId="6A601A4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03DE3CB1"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7FCB0CA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FBX, COLLADA</w:t>
            </w:r>
          </w:p>
        </w:tc>
        <w:tc>
          <w:tcPr>
            <w:tcW w:w="1440" w:type="dxa"/>
            <w:tcBorders>
              <w:top w:val="nil"/>
              <w:left w:val="nil"/>
              <w:bottom w:val="nil"/>
              <w:right w:val="nil"/>
            </w:tcBorders>
            <w:shd w:val="clear" w:color="auto" w:fill="auto"/>
            <w:vAlign w:val="center"/>
            <w:hideMark/>
          </w:tcPr>
          <w:p w14:paraId="2BB1E9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63470F3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5383079" w14:textId="77777777" w:rsidTr="007A43D7">
        <w:trPr>
          <w:trHeight w:val="720"/>
        </w:trPr>
        <w:tc>
          <w:tcPr>
            <w:tcW w:w="1167" w:type="dxa"/>
            <w:tcBorders>
              <w:top w:val="nil"/>
              <w:left w:val="nil"/>
              <w:bottom w:val="nil"/>
              <w:right w:val="nil"/>
            </w:tcBorders>
            <w:shd w:val="clear" w:color="auto" w:fill="auto"/>
            <w:vAlign w:val="center"/>
            <w:hideMark/>
          </w:tcPr>
          <w:p w14:paraId="272150E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Babylon.js</w:t>
            </w:r>
          </w:p>
        </w:tc>
        <w:tc>
          <w:tcPr>
            <w:tcW w:w="1134" w:type="dxa"/>
            <w:tcBorders>
              <w:top w:val="nil"/>
              <w:left w:val="nil"/>
              <w:bottom w:val="nil"/>
              <w:right w:val="nil"/>
            </w:tcBorders>
            <w:shd w:val="clear" w:color="auto" w:fill="auto"/>
            <w:vAlign w:val="center"/>
            <w:hideMark/>
          </w:tcPr>
          <w:p w14:paraId="44291E0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2 tis.</w:t>
            </w:r>
          </w:p>
        </w:tc>
        <w:tc>
          <w:tcPr>
            <w:tcW w:w="1209" w:type="dxa"/>
            <w:tcBorders>
              <w:top w:val="nil"/>
              <w:left w:val="nil"/>
              <w:bottom w:val="nil"/>
              <w:right w:val="nil"/>
            </w:tcBorders>
            <w:shd w:val="clear" w:color="auto" w:fill="auto"/>
            <w:vAlign w:val="center"/>
            <w:hideMark/>
          </w:tcPr>
          <w:p w14:paraId="78720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494EBA7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6C54646F"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 FBX, Babylon</w:t>
            </w:r>
          </w:p>
        </w:tc>
        <w:tc>
          <w:tcPr>
            <w:tcW w:w="1440" w:type="dxa"/>
            <w:tcBorders>
              <w:top w:val="nil"/>
              <w:left w:val="nil"/>
              <w:bottom w:val="nil"/>
              <w:right w:val="nil"/>
            </w:tcBorders>
            <w:shd w:val="clear" w:color="auto" w:fill="auto"/>
            <w:vAlign w:val="center"/>
            <w:hideMark/>
          </w:tcPr>
          <w:p w14:paraId="7C9DE4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Multifunkč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50472A8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2787DD74" w14:textId="77777777" w:rsidTr="007A43D7">
        <w:trPr>
          <w:trHeight w:val="480"/>
        </w:trPr>
        <w:tc>
          <w:tcPr>
            <w:tcW w:w="1167" w:type="dxa"/>
            <w:tcBorders>
              <w:top w:val="nil"/>
              <w:left w:val="nil"/>
              <w:bottom w:val="nil"/>
              <w:right w:val="nil"/>
            </w:tcBorders>
            <w:shd w:val="clear" w:color="auto" w:fill="auto"/>
            <w:vAlign w:val="center"/>
            <w:hideMark/>
          </w:tcPr>
          <w:p w14:paraId="67A87636"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PlayCanvas</w:t>
            </w:r>
            <w:proofErr w:type="spellEnd"/>
          </w:p>
        </w:tc>
        <w:tc>
          <w:tcPr>
            <w:tcW w:w="1134" w:type="dxa"/>
            <w:tcBorders>
              <w:top w:val="nil"/>
              <w:left w:val="nil"/>
              <w:bottom w:val="nil"/>
              <w:right w:val="nil"/>
            </w:tcBorders>
            <w:shd w:val="clear" w:color="auto" w:fill="auto"/>
            <w:vAlign w:val="center"/>
            <w:hideMark/>
          </w:tcPr>
          <w:p w14:paraId="44CBD0C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8.7 tis</w:t>
            </w:r>
          </w:p>
        </w:tc>
        <w:tc>
          <w:tcPr>
            <w:tcW w:w="1209" w:type="dxa"/>
            <w:tcBorders>
              <w:top w:val="nil"/>
              <w:left w:val="nil"/>
              <w:bottom w:val="nil"/>
              <w:right w:val="nil"/>
            </w:tcBorders>
            <w:shd w:val="clear" w:color="auto" w:fill="auto"/>
            <w:vAlign w:val="center"/>
            <w:hideMark/>
          </w:tcPr>
          <w:p w14:paraId="5A164AD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244242C5"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1D08548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39FE4DC"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Herní</w:t>
            </w:r>
            <w:proofErr w:type="spellEnd"/>
            <w:r w:rsidRPr="006741D9">
              <w:rPr>
                <w:rFonts w:eastAsia="Times New Roman" w:cs="Calibri"/>
                <w:color w:val="000000"/>
                <w:sz w:val="18"/>
                <w:szCs w:val="18"/>
                <w:lang w:val="en-US"/>
              </w:rPr>
              <w:t xml:space="preserve"> engine</w:t>
            </w:r>
          </w:p>
        </w:tc>
        <w:tc>
          <w:tcPr>
            <w:tcW w:w="1170" w:type="dxa"/>
            <w:tcBorders>
              <w:top w:val="nil"/>
              <w:left w:val="nil"/>
              <w:bottom w:val="nil"/>
              <w:right w:val="nil"/>
            </w:tcBorders>
            <w:shd w:val="clear" w:color="auto" w:fill="auto"/>
            <w:vAlign w:val="center"/>
            <w:hideMark/>
          </w:tcPr>
          <w:p w14:paraId="081BA4A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0CA11C2" w14:textId="77777777" w:rsidTr="007A43D7">
        <w:trPr>
          <w:trHeight w:val="480"/>
        </w:trPr>
        <w:tc>
          <w:tcPr>
            <w:tcW w:w="1167" w:type="dxa"/>
            <w:tcBorders>
              <w:top w:val="nil"/>
              <w:left w:val="nil"/>
              <w:bottom w:val="nil"/>
              <w:right w:val="nil"/>
            </w:tcBorders>
            <w:shd w:val="clear" w:color="auto" w:fill="auto"/>
            <w:vAlign w:val="center"/>
            <w:hideMark/>
          </w:tcPr>
          <w:p w14:paraId="224775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ilament</w:t>
            </w:r>
          </w:p>
        </w:tc>
        <w:tc>
          <w:tcPr>
            <w:tcW w:w="1134" w:type="dxa"/>
            <w:tcBorders>
              <w:top w:val="nil"/>
              <w:left w:val="nil"/>
              <w:bottom w:val="nil"/>
              <w:right w:val="nil"/>
            </w:tcBorders>
            <w:shd w:val="clear" w:color="auto" w:fill="auto"/>
            <w:vAlign w:val="center"/>
            <w:hideMark/>
          </w:tcPr>
          <w:p w14:paraId="2A781D5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6 tis.</w:t>
            </w:r>
          </w:p>
        </w:tc>
        <w:tc>
          <w:tcPr>
            <w:tcW w:w="1209" w:type="dxa"/>
            <w:tcBorders>
              <w:top w:val="nil"/>
              <w:left w:val="nil"/>
              <w:bottom w:val="nil"/>
              <w:right w:val="nil"/>
            </w:tcBorders>
            <w:shd w:val="clear" w:color="auto" w:fill="auto"/>
            <w:vAlign w:val="center"/>
            <w:hideMark/>
          </w:tcPr>
          <w:p w14:paraId="5D0B795C"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C++</w:t>
            </w:r>
          </w:p>
        </w:tc>
        <w:tc>
          <w:tcPr>
            <w:tcW w:w="900" w:type="dxa"/>
            <w:tcBorders>
              <w:top w:val="nil"/>
              <w:left w:val="nil"/>
              <w:bottom w:val="nil"/>
              <w:right w:val="nil"/>
            </w:tcBorders>
            <w:shd w:val="clear" w:color="auto" w:fill="auto"/>
            <w:vAlign w:val="center"/>
            <w:hideMark/>
          </w:tcPr>
          <w:p w14:paraId="1C3BB2F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394C65F9"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w:t>
            </w:r>
          </w:p>
        </w:tc>
        <w:tc>
          <w:tcPr>
            <w:tcW w:w="1440" w:type="dxa"/>
            <w:tcBorders>
              <w:top w:val="nil"/>
              <w:left w:val="nil"/>
              <w:bottom w:val="nil"/>
              <w:right w:val="nil"/>
            </w:tcBorders>
            <w:shd w:val="clear" w:color="auto" w:fill="auto"/>
            <w:vAlign w:val="center"/>
            <w:hideMark/>
          </w:tcPr>
          <w:p w14:paraId="42F0D18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2BA4151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53A56024" w14:textId="77777777" w:rsidTr="007A43D7">
        <w:trPr>
          <w:trHeight w:val="390"/>
        </w:trPr>
        <w:tc>
          <w:tcPr>
            <w:tcW w:w="1167" w:type="dxa"/>
            <w:tcBorders>
              <w:top w:val="nil"/>
              <w:left w:val="nil"/>
              <w:bottom w:val="nil"/>
              <w:right w:val="nil"/>
            </w:tcBorders>
            <w:shd w:val="clear" w:color="auto" w:fill="auto"/>
            <w:vAlign w:val="center"/>
            <w:hideMark/>
          </w:tcPr>
          <w:p w14:paraId="731829B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Hilo3d</w:t>
            </w:r>
          </w:p>
        </w:tc>
        <w:tc>
          <w:tcPr>
            <w:tcW w:w="1134" w:type="dxa"/>
            <w:tcBorders>
              <w:top w:val="nil"/>
              <w:left w:val="nil"/>
              <w:bottom w:val="nil"/>
              <w:right w:val="nil"/>
            </w:tcBorders>
            <w:shd w:val="clear" w:color="auto" w:fill="auto"/>
            <w:vAlign w:val="center"/>
            <w:hideMark/>
          </w:tcPr>
          <w:p w14:paraId="01058DC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623</w:t>
            </w:r>
          </w:p>
        </w:tc>
        <w:tc>
          <w:tcPr>
            <w:tcW w:w="1209" w:type="dxa"/>
            <w:tcBorders>
              <w:top w:val="nil"/>
              <w:left w:val="nil"/>
              <w:bottom w:val="nil"/>
              <w:right w:val="nil"/>
            </w:tcBorders>
            <w:shd w:val="clear" w:color="auto" w:fill="auto"/>
            <w:vAlign w:val="center"/>
            <w:hideMark/>
          </w:tcPr>
          <w:p w14:paraId="4D1CD09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657B7E7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4DAF43F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w:t>
            </w:r>
          </w:p>
        </w:tc>
        <w:tc>
          <w:tcPr>
            <w:tcW w:w="1440" w:type="dxa"/>
            <w:tcBorders>
              <w:top w:val="nil"/>
              <w:left w:val="nil"/>
              <w:bottom w:val="nil"/>
              <w:right w:val="nil"/>
            </w:tcBorders>
            <w:shd w:val="clear" w:color="auto" w:fill="auto"/>
            <w:vAlign w:val="center"/>
            <w:hideMark/>
          </w:tcPr>
          <w:p w14:paraId="57D039E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6A4AD3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3FD32624" w14:textId="77777777" w:rsidTr="007A43D7">
        <w:trPr>
          <w:trHeight w:val="720"/>
        </w:trPr>
        <w:tc>
          <w:tcPr>
            <w:tcW w:w="1167" w:type="dxa"/>
            <w:tcBorders>
              <w:top w:val="nil"/>
              <w:left w:val="nil"/>
              <w:bottom w:val="nil"/>
              <w:right w:val="nil"/>
            </w:tcBorders>
            <w:shd w:val="clear" w:color="auto" w:fill="auto"/>
            <w:vAlign w:val="center"/>
            <w:hideMark/>
          </w:tcPr>
          <w:p w14:paraId="0A6615B4"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p>
        </w:tc>
        <w:tc>
          <w:tcPr>
            <w:tcW w:w="1134" w:type="dxa"/>
            <w:tcBorders>
              <w:top w:val="nil"/>
              <w:left w:val="nil"/>
              <w:bottom w:val="nil"/>
              <w:right w:val="nil"/>
            </w:tcBorders>
            <w:shd w:val="clear" w:color="auto" w:fill="auto"/>
            <w:vAlign w:val="center"/>
            <w:hideMark/>
          </w:tcPr>
          <w:p w14:paraId="095B5EF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5 tis.</w:t>
            </w:r>
          </w:p>
        </w:tc>
        <w:tc>
          <w:tcPr>
            <w:tcW w:w="1209" w:type="dxa"/>
            <w:tcBorders>
              <w:top w:val="nil"/>
              <w:left w:val="nil"/>
              <w:bottom w:val="nil"/>
              <w:right w:val="nil"/>
            </w:tcBorders>
            <w:shd w:val="clear" w:color="auto" w:fill="auto"/>
            <w:vAlign w:val="center"/>
            <w:hideMark/>
          </w:tcPr>
          <w:p w14:paraId="115671D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C59E54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5FBC9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r w:rsidRPr="006741D9">
              <w:rPr>
                <w:rFonts w:eastAsia="Times New Roman" w:cs="Calibri"/>
                <w:color w:val="000000"/>
                <w:sz w:val="18"/>
                <w:szCs w:val="18"/>
                <w:lang w:val="en-US"/>
              </w:rPr>
              <w:t xml:space="preserve">, 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23303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5A09AA3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4700447B" w14:textId="77777777" w:rsidTr="007A43D7">
        <w:trPr>
          <w:trHeight w:val="480"/>
        </w:trPr>
        <w:tc>
          <w:tcPr>
            <w:tcW w:w="1167" w:type="dxa"/>
            <w:tcBorders>
              <w:top w:val="nil"/>
              <w:left w:val="nil"/>
              <w:bottom w:val="nil"/>
              <w:right w:val="nil"/>
            </w:tcBorders>
            <w:shd w:val="clear" w:color="auto" w:fill="auto"/>
            <w:vAlign w:val="center"/>
            <w:hideMark/>
          </w:tcPr>
          <w:p w14:paraId="226B151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5.js</w:t>
            </w:r>
          </w:p>
        </w:tc>
        <w:tc>
          <w:tcPr>
            <w:tcW w:w="1134" w:type="dxa"/>
            <w:tcBorders>
              <w:top w:val="nil"/>
              <w:left w:val="nil"/>
              <w:bottom w:val="nil"/>
              <w:right w:val="nil"/>
            </w:tcBorders>
            <w:shd w:val="clear" w:color="auto" w:fill="auto"/>
            <w:vAlign w:val="center"/>
            <w:hideMark/>
          </w:tcPr>
          <w:p w14:paraId="0114B6F3"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0 tis.</w:t>
            </w:r>
          </w:p>
        </w:tc>
        <w:tc>
          <w:tcPr>
            <w:tcW w:w="1209" w:type="dxa"/>
            <w:tcBorders>
              <w:top w:val="nil"/>
              <w:left w:val="nil"/>
              <w:bottom w:val="nil"/>
              <w:right w:val="nil"/>
            </w:tcBorders>
            <w:shd w:val="clear" w:color="auto" w:fill="auto"/>
            <w:vAlign w:val="center"/>
            <w:hideMark/>
          </w:tcPr>
          <w:p w14:paraId="12BB467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58B3A4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ugin</w:t>
            </w:r>
          </w:p>
        </w:tc>
        <w:tc>
          <w:tcPr>
            <w:tcW w:w="1530" w:type="dxa"/>
            <w:tcBorders>
              <w:top w:val="nil"/>
              <w:left w:val="nil"/>
              <w:bottom w:val="nil"/>
              <w:right w:val="nil"/>
            </w:tcBorders>
            <w:shd w:val="clear" w:color="auto" w:fill="auto"/>
            <w:vAlign w:val="center"/>
            <w:hideMark/>
          </w:tcPr>
          <w:p w14:paraId="39482647"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OBJ, STL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nil"/>
              <w:right w:val="nil"/>
            </w:tcBorders>
            <w:shd w:val="clear" w:color="auto" w:fill="auto"/>
            <w:vAlign w:val="center"/>
            <w:hideMark/>
          </w:tcPr>
          <w:p w14:paraId="1FF1377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03EA1A51"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GPL</w:t>
            </w:r>
          </w:p>
        </w:tc>
      </w:tr>
      <w:tr w:rsidR="00EF7E0B" w:rsidRPr="006741D9" w14:paraId="176E1585" w14:textId="77777777" w:rsidTr="007A43D7">
        <w:trPr>
          <w:trHeight w:val="480"/>
        </w:trPr>
        <w:tc>
          <w:tcPr>
            <w:tcW w:w="1167" w:type="dxa"/>
            <w:tcBorders>
              <w:top w:val="nil"/>
              <w:left w:val="nil"/>
              <w:bottom w:val="single" w:sz="4" w:space="0" w:color="auto"/>
              <w:right w:val="nil"/>
            </w:tcBorders>
            <w:shd w:val="clear" w:color="auto" w:fill="auto"/>
            <w:vAlign w:val="center"/>
            <w:hideMark/>
          </w:tcPr>
          <w:p w14:paraId="704FFF3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oGL</w:t>
            </w:r>
            <w:proofErr w:type="spellEnd"/>
          </w:p>
        </w:tc>
        <w:tc>
          <w:tcPr>
            <w:tcW w:w="1134" w:type="dxa"/>
            <w:tcBorders>
              <w:top w:val="nil"/>
              <w:left w:val="nil"/>
              <w:bottom w:val="single" w:sz="4" w:space="0" w:color="auto"/>
              <w:right w:val="nil"/>
            </w:tcBorders>
            <w:shd w:val="clear" w:color="auto" w:fill="auto"/>
            <w:vAlign w:val="center"/>
            <w:hideMark/>
          </w:tcPr>
          <w:p w14:paraId="47FEEDB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3.3 tis.</w:t>
            </w:r>
          </w:p>
        </w:tc>
        <w:tc>
          <w:tcPr>
            <w:tcW w:w="1209" w:type="dxa"/>
            <w:tcBorders>
              <w:top w:val="nil"/>
              <w:left w:val="nil"/>
              <w:bottom w:val="single" w:sz="4" w:space="0" w:color="auto"/>
              <w:right w:val="nil"/>
            </w:tcBorders>
            <w:shd w:val="clear" w:color="auto" w:fill="auto"/>
            <w:vAlign w:val="center"/>
            <w:hideMark/>
          </w:tcPr>
          <w:p w14:paraId="19F1A44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single" w:sz="4" w:space="0" w:color="auto"/>
              <w:right w:val="nil"/>
            </w:tcBorders>
            <w:shd w:val="clear" w:color="auto" w:fill="auto"/>
            <w:vAlign w:val="center"/>
            <w:hideMark/>
          </w:tcPr>
          <w:p w14:paraId="6638E14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single" w:sz="4" w:space="0" w:color="auto"/>
              <w:right w:val="nil"/>
            </w:tcBorders>
            <w:shd w:val="clear" w:color="auto" w:fill="auto"/>
            <w:vAlign w:val="center"/>
            <w:hideMark/>
          </w:tcPr>
          <w:p w14:paraId="2F267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xml:space="preserve">, OBJ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single" w:sz="4" w:space="0" w:color="auto"/>
              <w:right w:val="nil"/>
            </w:tcBorders>
            <w:shd w:val="clear" w:color="auto" w:fill="auto"/>
            <w:vAlign w:val="center"/>
            <w:hideMark/>
          </w:tcPr>
          <w:p w14:paraId="72E92E1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single" w:sz="4" w:space="0" w:color="auto"/>
              <w:right w:val="nil"/>
            </w:tcBorders>
            <w:shd w:val="clear" w:color="auto" w:fill="auto"/>
            <w:vAlign w:val="center"/>
            <w:hideMark/>
          </w:tcPr>
          <w:p w14:paraId="769A4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bl>
    <w:p w14:paraId="753C55AC" w14:textId="77777777" w:rsidR="00EF7E0B" w:rsidRPr="006741D9" w:rsidRDefault="00EF7E0B" w:rsidP="00EF7E0B">
      <w:pPr>
        <w:pStyle w:val="Normlnprvnodsazen"/>
        <w:ind w:firstLine="0"/>
        <w:rPr>
          <w:lang w:val="en-US" w:eastAsia="en-US"/>
        </w:rPr>
      </w:pPr>
    </w:p>
    <w:p w14:paraId="26AF96D4" w14:textId="77777777" w:rsidR="00EF7E0B" w:rsidRPr="006741D9" w:rsidRDefault="00EF7E0B" w:rsidP="00EF7E0B">
      <w:r w:rsidRPr="006741D9">
        <w:t xml:space="preserve">Pro další analýzu jako vhodné </w:t>
      </w:r>
      <w:r>
        <w:t xml:space="preserve">byly vybrány populární řešení </w:t>
      </w:r>
      <w:r w:rsidRPr="0078152F">
        <w:rPr>
          <w:b/>
          <w:bCs/>
        </w:rPr>
        <w:t>three.js</w:t>
      </w:r>
      <w:r>
        <w:t xml:space="preserve">, </w:t>
      </w:r>
      <w:r w:rsidRPr="0078152F">
        <w:rPr>
          <w:b/>
          <w:bCs/>
        </w:rPr>
        <w:t>Babylon.js</w:t>
      </w:r>
      <w:r>
        <w:t xml:space="preserve"> a </w:t>
      </w:r>
      <w:proofErr w:type="spellStart"/>
      <w:r w:rsidRPr="0078152F">
        <w:rPr>
          <w:b/>
          <w:bCs/>
        </w:rPr>
        <w:t>PlayCanvas</w:t>
      </w:r>
      <w:proofErr w:type="spellEnd"/>
      <w:r>
        <w:t xml:space="preserve">, jelikož jako jediné poskytují přímou podporu pro </w:t>
      </w:r>
      <w:proofErr w:type="spellStart"/>
      <w:r>
        <w:t>WebXR</w:t>
      </w:r>
      <w:proofErr w:type="spellEnd"/>
      <w:r>
        <w:t xml:space="preserve"> API. </w:t>
      </w:r>
    </w:p>
    <w:p w14:paraId="1600A7B8" w14:textId="21422A5C" w:rsidR="00A45B30" w:rsidRPr="00A45B30" w:rsidRDefault="00EF7E0B" w:rsidP="00A45B30">
      <w:pPr>
        <w:rPr>
          <w:b/>
          <w:bCs/>
        </w:rPr>
      </w:pPr>
      <w:r w:rsidRPr="009D3674">
        <w:rPr>
          <w:b/>
          <w:bCs/>
        </w:rPr>
        <w:t>Three.js</w:t>
      </w:r>
    </w:p>
    <w:p w14:paraId="04FED468" w14:textId="77777777" w:rsidR="00EF7E0B" w:rsidRDefault="00EF7E0B" w:rsidP="00EF7E0B">
      <w:r w:rsidRPr="008F062B">
        <w:t>Jedná se o Javascript knihovnu, tvořící abstrakci pro práci s </w:t>
      </w:r>
      <w:proofErr w:type="spellStart"/>
      <w:r w:rsidRPr="008F062B">
        <w:t>WebGL</w:t>
      </w:r>
      <w:proofErr w:type="spellEnd"/>
      <w:r w:rsidRPr="008F062B">
        <w:t xml:space="preserve">. Knihovna byla vytvořena Ricardem </w:t>
      </w:r>
      <w:proofErr w:type="spellStart"/>
      <w:r w:rsidRPr="008F062B">
        <w:t>Cabellem</w:t>
      </w:r>
      <w:proofErr w:type="spellEnd"/>
      <w:r w:rsidRPr="008F062B">
        <w:t xml:space="preserve"> (Mr. </w:t>
      </w:r>
      <w:proofErr w:type="spellStart"/>
      <w:r w:rsidRPr="008F062B">
        <w:t>Doob</w:t>
      </w:r>
      <w:proofErr w:type="spellEnd"/>
      <w:r w:rsidRPr="008F062B">
        <w:t xml:space="preserve">) a je publikována pod MIT Licencí. Jedná se o velice populární knihovnu (více nežli 1.1 mil. instalací skrze </w:t>
      </w:r>
      <w:proofErr w:type="spellStart"/>
      <w:r w:rsidRPr="008F062B">
        <w:t>npm</w:t>
      </w:r>
      <w:proofErr w:type="spellEnd"/>
      <w:r w:rsidRPr="008F062B">
        <w:t xml:space="preserve">), která je v aktivním vývoji. </w:t>
      </w:r>
      <w:r w:rsidRPr="008F062B">
        <w:fldChar w:fldCharType="begin"/>
      </w:r>
      <w:r w:rsidRPr="008F062B">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Pr="008F062B">
        <w:fldChar w:fldCharType="separate"/>
      </w:r>
      <w:r w:rsidRPr="008F062B">
        <w:t>(npm 2023)</w:t>
      </w:r>
      <w:r w:rsidRPr="008F062B">
        <w:fldChar w:fldCharType="end"/>
      </w:r>
      <w:r w:rsidRPr="008F062B">
        <w:t xml:space="preserve"> Knihovna poskytuje velice detailní a udržovanou </w:t>
      </w:r>
      <w:r w:rsidRPr="009D3674">
        <w:t>dokumentaci</w:t>
      </w:r>
      <w:r w:rsidRPr="008F062B">
        <w:t>,</w:t>
      </w:r>
      <w:r>
        <w:t xml:space="preserve"> širokou komunitu s řadou již existujících implementací.</w:t>
      </w:r>
      <w:r w:rsidRPr="008F062B">
        <w:t xml:space="preserve"> </w:t>
      </w:r>
      <w:r>
        <w:t>Z</w:t>
      </w:r>
      <w:r w:rsidRPr="008F062B">
        <w:t> tohoto důvodu je three.js de-facto standard pro renderování 3D grafiky na webu</w:t>
      </w:r>
      <w:r>
        <w:t xml:space="preserve"> </w:t>
      </w:r>
      <w:r>
        <w:fldChar w:fldCharType="begin"/>
      </w:r>
      <w:r>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fldChar w:fldCharType="separate"/>
      </w:r>
      <w:r w:rsidRPr="008F062B">
        <w:t>(Meta Developers 2022)</w:t>
      </w:r>
      <w:r>
        <w:fldChar w:fldCharType="end"/>
      </w:r>
      <w:r w:rsidRPr="008F062B">
        <w:t>.</w:t>
      </w:r>
      <w:r>
        <w:t xml:space="preserve"> </w:t>
      </w:r>
      <w:r w:rsidRPr="008F062B">
        <w:t xml:space="preserve">Three.js </w:t>
      </w:r>
      <w:proofErr w:type="gramStart"/>
      <w:r w:rsidRPr="008F062B">
        <w:t>vytváří</w:t>
      </w:r>
      <w:proofErr w:type="gramEnd"/>
      <w:r w:rsidRPr="008F062B">
        <w:t xml:space="preserve"> vlastní ekosystém frameworků a implementací, které rozšiřují její funkcionalitu</w:t>
      </w:r>
      <w:r>
        <w:t>.</w:t>
      </w:r>
    </w:p>
    <w:p w14:paraId="3F275832" w14:textId="77777777" w:rsidR="00EF7E0B" w:rsidRDefault="00EF7E0B" w:rsidP="00EF7E0B">
      <w:pPr>
        <w:pStyle w:val="ListParagraph"/>
        <w:numPr>
          <w:ilvl w:val="0"/>
          <w:numId w:val="55"/>
        </w:numPr>
      </w:pPr>
      <w:r w:rsidRPr="00CA4B60">
        <w:rPr>
          <w:b/>
          <w:bCs/>
        </w:rPr>
        <w:t xml:space="preserve">r3f </w:t>
      </w:r>
      <w:r>
        <w:t>(</w:t>
      </w:r>
      <w:proofErr w:type="spellStart"/>
      <w:r>
        <w:t>React</w:t>
      </w:r>
      <w:proofErr w:type="spellEnd"/>
      <w:r>
        <w:t xml:space="preserve"> </w:t>
      </w:r>
      <w:proofErr w:type="spellStart"/>
      <w:r>
        <w:t>Three</w:t>
      </w:r>
      <w:proofErr w:type="spellEnd"/>
      <w:r>
        <w:t xml:space="preserve"> </w:t>
      </w:r>
      <w:proofErr w:type="spellStart"/>
      <w:r>
        <w:t>Fiber</w:t>
      </w:r>
      <w:proofErr w:type="spellEnd"/>
      <w:r>
        <w:t>)</w:t>
      </w:r>
      <w:r w:rsidRPr="008F062B">
        <w:t xml:space="preserve"> –</w:t>
      </w:r>
      <w:r>
        <w:t xml:space="preserve"> Knihovna pro tvorbu interaktivních </w:t>
      </w:r>
      <w:proofErr w:type="gramStart"/>
      <w:r>
        <w:t>3D</w:t>
      </w:r>
      <w:proofErr w:type="gramEnd"/>
      <w:r>
        <w:t xml:space="preserve"> uživatelských rozhraní pomocí frameworku </w:t>
      </w:r>
      <w:proofErr w:type="spellStart"/>
      <w:r>
        <w:t>React</w:t>
      </w:r>
      <w:proofErr w:type="spellEnd"/>
      <w:r>
        <w:t xml:space="preserve"> JS. </w:t>
      </w:r>
    </w:p>
    <w:p w14:paraId="636F5BC4" w14:textId="77777777" w:rsidR="00EF7E0B" w:rsidRDefault="00EF7E0B" w:rsidP="00EF7E0B">
      <w:pPr>
        <w:pStyle w:val="ListParagraph"/>
        <w:numPr>
          <w:ilvl w:val="0"/>
          <w:numId w:val="55"/>
        </w:numPr>
      </w:pPr>
      <w:r>
        <w:rPr>
          <w:b/>
          <w:bCs/>
        </w:rPr>
        <w:t>A-</w:t>
      </w:r>
      <w:proofErr w:type="spellStart"/>
      <w:r>
        <w:rPr>
          <w:b/>
          <w:bCs/>
        </w:rPr>
        <w:t>frame</w:t>
      </w:r>
      <w:proofErr w:type="spellEnd"/>
      <w:r w:rsidRPr="008F062B">
        <w:t xml:space="preserve"> – </w:t>
      </w:r>
      <w:r>
        <w:t>Deklarativní systém pro tvorbu virtuálních prostředí a integraci s </w:t>
      </w:r>
      <w:proofErr w:type="spellStart"/>
      <w:r>
        <w:t>WebXR</w:t>
      </w:r>
      <w:proofErr w:type="spellEnd"/>
      <w:r>
        <w:t xml:space="preserve"> API.  </w:t>
      </w:r>
      <w:r w:rsidRPr="00DA7E52">
        <w:rPr>
          <w:highlight w:val="yellow"/>
        </w:rPr>
        <w:t>(viz. X)</w:t>
      </w:r>
    </w:p>
    <w:p w14:paraId="422053BB" w14:textId="77777777" w:rsidR="00EF7E0B" w:rsidRDefault="00EF7E0B" w:rsidP="00EF7E0B">
      <w:pPr>
        <w:pStyle w:val="ListParagraph"/>
        <w:numPr>
          <w:ilvl w:val="0"/>
          <w:numId w:val="55"/>
        </w:numPr>
      </w:pPr>
      <w:r w:rsidRPr="00CA4B60">
        <w:rPr>
          <w:b/>
          <w:bCs/>
        </w:rPr>
        <w:t>Ammo.js, Cannon.js</w:t>
      </w:r>
      <w:r>
        <w:t xml:space="preserve"> – Knihovny dodávající funkcionalitu fyzikálních simulací – klíčové pro interakci objektů. </w:t>
      </w:r>
    </w:p>
    <w:p w14:paraId="6D390B7E" w14:textId="47C64AC3" w:rsidR="00EF7E0B" w:rsidRDefault="00EF7E0B" w:rsidP="00EF7E0B">
      <w:pPr>
        <w:pStyle w:val="ListParagraph"/>
        <w:numPr>
          <w:ilvl w:val="0"/>
          <w:numId w:val="55"/>
        </w:numPr>
      </w:pPr>
      <w:proofErr w:type="spellStart"/>
      <w:r>
        <w:rPr>
          <w:b/>
          <w:bCs/>
        </w:rPr>
        <w:t>Needle</w:t>
      </w:r>
      <w:proofErr w:type="spellEnd"/>
      <w:r w:rsidR="005F7100">
        <w:rPr>
          <w:b/>
          <w:bCs/>
        </w:rPr>
        <w:t xml:space="preserve"> </w:t>
      </w:r>
      <w:proofErr w:type="spellStart"/>
      <w:r>
        <w:rPr>
          <w:b/>
          <w:bCs/>
        </w:rPr>
        <w:t>engine</w:t>
      </w:r>
      <w:proofErr w:type="spellEnd"/>
      <w:r>
        <w:rPr>
          <w:b/>
          <w:bCs/>
        </w:rPr>
        <w:t xml:space="preserve"> </w:t>
      </w:r>
      <w:r>
        <w:t xml:space="preserve">– integrace desktopových aplikací Unity, </w:t>
      </w:r>
      <w:proofErr w:type="spellStart"/>
      <w:r>
        <w:t>Blender</w:t>
      </w:r>
      <w:proofErr w:type="spellEnd"/>
      <w:r>
        <w:t xml:space="preserve"> aj. </w:t>
      </w:r>
      <w:r w:rsidRPr="00DA7E52">
        <w:rPr>
          <w:highlight w:val="yellow"/>
        </w:rPr>
        <w:t>(viz. X)</w:t>
      </w:r>
    </w:p>
    <w:p w14:paraId="40A91B86" w14:textId="1A7B12C4" w:rsidR="00EF7E0B" w:rsidRPr="009D3674" w:rsidRDefault="00EF7E0B" w:rsidP="00EF7E0B">
      <w:pPr>
        <w:pStyle w:val="Normlnprvnodsazen"/>
        <w:rPr>
          <w:lang w:eastAsia="en-US"/>
        </w:rPr>
      </w:pPr>
      <w:r>
        <w:rPr>
          <w:lang w:eastAsia="en-US"/>
        </w:rPr>
        <w:t>Three.js poskytuje soubor tříd pro jednotlivé komponenty 3D vizualizace popsané v </w:t>
      </w:r>
      <w:r w:rsidRPr="00D643C8">
        <w:rPr>
          <w:highlight w:val="yellow"/>
          <w:lang w:eastAsia="en-US"/>
        </w:rPr>
        <w:t>kap. X.</w:t>
      </w:r>
      <w:r>
        <w:rPr>
          <w:lang w:eastAsia="en-US"/>
        </w:rPr>
        <w:t xml:space="preserve"> Jednotlivé třídy. Hlavním rozhraním </w:t>
      </w:r>
      <w:r w:rsidRPr="009D3674">
        <w:t xml:space="preserve">je </w:t>
      </w:r>
      <w:proofErr w:type="spellStart"/>
      <w:r w:rsidRPr="005F7100">
        <w:rPr>
          <w:i/>
          <w:iCs/>
        </w:rPr>
        <w:t>Renderer</w:t>
      </w:r>
      <w:proofErr w:type="spellEnd"/>
      <w:r w:rsidRPr="009D3674">
        <w:t xml:space="preserve">, který při poskytnutí Scény a Kamery umožní skrze </w:t>
      </w:r>
      <w:proofErr w:type="spellStart"/>
      <w:r w:rsidRPr="009D3674">
        <w:t>WebGL</w:t>
      </w:r>
      <w:proofErr w:type="spellEnd"/>
      <w:r w:rsidRPr="009D3674">
        <w:t xml:space="preserve"> vykreslit část 3D prostředí, které je v záběru kamery jakožto 2D obraz v rámci </w:t>
      </w:r>
      <w:r w:rsidRPr="009D3674">
        <w:rPr>
          <w:lang w:val="en-US"/>
        </w:rPr>
        <w:t>&lt;</w:t>
      </w:r>
      <w:proofErr w:type="spellStart"/>
      <w:r w:rsidRPr="009D3674">
        <w:t>canvas</w:t>
      </w:r>
      <w:proofErr w:type="spellEnd"/>
      <w:r w:rsidRPr="009D3674">
        <w:t>&gt; HTML elementu.</w:t>
      </w:r>
      <w:r>
        <w:t xml:space="preserve"> Hlavní strukturou v three.js je graf scény </w:t>
      </w:r>
      <w:r w:rsidRPr="005F7100">
        <w:rPr>
          <w:highlight w:val="yellow"/>
        </w:rPr>
        <w:t>(</w:t>
      </w:r>
      <w:proofErr w:type="spellStart"/>
      <w:r w:rsidRPr="005F7100">
        <w:rPr>
          <w:highlight w:val="yellow"/>
        </w:rPr>
        <w:t>Obr.X</w:t>
      </w:r>
      <w:proofErr w:type="spellEnd"/>
      <w:r w:rsidRPr="005F7100">
        <w:rPr>
          <w:highlight w:val="yellow"/>
        </w:rPr>
        <w:t>)</w:t>
      </w:r>
      <w:r>
        <w:t xml:space="preserve"> popsaný v </w:t>
      </w:r>
      <w:r w:rsidRPr="00D643C8">
        <w:rPr>
          <w:highlight w:val="yellow"/>
        </w:rPr>
        <w:t>kap. X.</w:t>
      </w:r>
      <w:r>
        <w:t xml:space="preserve"> Specifika implementace dalších komponent jsou obdobná jejich popisu v </w:t>
      </w:r>
      <w:r w:rsidRPr="00D643C8">
        <w:rPr>
          <w:highlight w:val="yellow"/>
        </w:rPr>
        <w:t>kap. X.</w:t>
      </w:r>
      <w:r>
        <w:t xml:space="preserve"> </w:t>
      </w:r>
    </w:p>
    <w:p w14:paraId="3291AA1D" w14:textId="77777777" w:rsidR="00EF7E0B" w:rsidRPr="008F062B" w:rsidRDefault="00EF7E0B" w:rsidP="00EF7E0B"/>
    <w:p w14:paraId="1937EA7D" w14:textId="77777777" w:rsidR="00EF7E0B" w:rsidRDefault="00EF7E0B" w:rsidP="00EF7E0B">
      <w:pPr>
        <w:keepNext/>
      </w:pPr>
      <w:r>
        <w:rPr>
          <w:noProof/>
        </w:rPr>
        <w:lastRenderedPageBreak/>
        <w:drawing>
          <wp:inline distT="0" distB="0" distL="0" distR="0" wp14:anchorId="05E8D75C" wp14:editId="509AA2B0">
            <wp:extent cx="3390900" cy="22517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6">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3399969" cy="2257747"/>
                    </a:xfrm>
                    <a:prstGeom prst="rect">
                      <a:avLst/>
                    </a:prstGeom>
                  </pic:spPr>
                </pic:pic>
              </a:graphicData>
            </a:graphic>
          </wp:inline>
        </w:drawing>
      </w:r>
      <w:r w:rsidRPr="000E0587">
        <w:rPr>
          <w:noProof/>
        </w:rPr>
        <w:t xml:space="preserve"> </w:t>
      </w:r>
      <w:r>
        <w:rPr>
          <w:noProof/>
        </w:rPr>
        <w:drawing>
          <wp:inline distT="0" distB="0" distL="0" distR="0" wp14:anchorId="5760119A" wp14:editId="1B902EB8">
            <wp:extent cx="2028825" cy="2277979"/>
            <wp:effectExtent l="0" t="0" r="0" b="0"/>
            <wp:docPr id="171343706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437067" name="Graphic 1713437067"/>
                    <pic:cNvPicPr/>
                  </pic:nvPicPr>
                  <pic:blipFill>
                    <a:blip r:embed="rId53" cstate="print">
                      <a:extLst>
                        <a:ext uri="{28A0092B-C50C-407E-A947-70E740481C1C}">
                          <a14:useLocalDpi xmlns:a14="http://schemas.microsoft.com/office/drawing/2010/main" val="0"/>
                        </a:ext>
                        <a:ext uri="{96DAC541-7B7A-43D3-8B79-37D633B846F1}">
                          <asvg:svgBlip xmlns:asvg="http://schemas.microsoft.com/office/drawing/2016/SVG/main" r:embed="rId54"/>
                        </a:ext>
                      </a:extLst>
                    </a:blip>
                    <a:stretch>
                      <a:fillRect/>
                    </a:stretch>
                  </pic:blipFill>
                  <pic:spPr>
                    <a:xfrm>
                      <a:off x="0" y="0"/>
                      <a:ext cx="2037693" cy="2287936"/>
                    </a:xfrm>
                    <a:prstGeom prst="rect">
                      <a:avLst/>
                    </a:prstGeom>
                  </pic:spPr>
                </pic:pic>
              </a:graphicData>
            </a:graphic>
          </wp:inline>
        </w:drawing>
      </w:r>
    </w:p>
    <w:p w14:paraId="112B699F" w14:textId="5931660E" w:rsidR="00EF7E0B" w:rsidRPr="00262EC3" w:rsidRDefault="00EF7E0B" w:rsidP="00EF7E0B">
      <w:pPr>
        <w:pStyle w:val="Caption"/>
        <w:rPr>
          <w:highlight w:val="yellow"/>
        </w:rPr>
      </w:pPr>
      <w:r>
        <w:t xml:space="preserve">Obr. </w:t>
      </w:r>
      <w:r>
        <w:fldChar w:fldCharType="begin"/>
      </w:r>
      <w:r>
        <w:instrText xml:space="preserve"> SEQ Obr. \* ARABIC </w:instrText>
      </w:r>
      <w:r>
        <w:fldChar w:fldCharType="separate"/>
      </w:r>
      <w:r w:rsidR="00894A03">
        <w:rPr>
          <w:noProof/>
        </w:rPr>
        <w:t>26</w:t>
      </w:r>
      <w:r>
        <w:fldChar w:fldCharType="end"/>
      </w:r>
      <w:r>
        <w:t xml:space="preserve"> Graf scény a kartézský souřadnicový systém three.js aplikace. </w:t>
      </w:r>
      <w:r>
        <w:fldChar w:fldCharType="begin"/>
      </w:r>
      <w:r>
        <w:instrText xml:space="preserve"> ADDIN ZOTERO_ITEM CSL_CITATION {"citationID":"aU2zvND6","properties":{"formattedCitation":"(three.js Contributors 2023c; Discover three.js Contributors 2023)","plainCitation":"(three.js Contributors 2023c; Discover three.js Contributors 2023)","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fldChar w:fldCharType="separate"/>
      </w:r>
      <w:r w:rsidRPr="0078152F">
        <w:t>(three.js Contributors 2023c; Discover three.js Contributors 2023)</w:t>
      </w:r>
      <w:r>
        <w:fldChar w:fldCharType="end"/>
      </w:r>
    </w:p>
    <w:p w14:paraId="497FB2AE" w14:textId="3C71AB3E" w:rsidR="00EF7E0B" w:rsidRDefault="00EF7E0B" w:rsidP="00EF7E0B">
      <w:pPr>
        <w:pStyle w:val="Normlnprvnodsazen"/>
        <w:rPr>
          <w:lang w:eastAsia="en-US"/>
        </w:rPr>
      </w:pPr>
      <w:proofErr w:type="spellStart"/>
      <w:r>
        <w:rPr>
          <w:lang w:eastAsia="en-US"/>
        </w:rPr>
        <w:t>Geolokace</w:t>
      </w:r>
      <w:proofErr w:type="spellEnd"/>
      <w:r>
        <w:rPr>
          <w:lang w:eastAsia="en-US"/>
        </w:rPr>
        <w:t xml:space="preserve"> v three.js není </w:t>
      </w:r>
      <w:r w:rsidRPr="00D643C8">
        <w:t>inherentně</w:t>
      </w:r>
      <w:r>
        <w:rPr>
          <w:lang w:eastAsia="en-US"/>
        </w:rPr>
        <w:t xml:space="preserve"> implementována. Využívá </w:t>
      </w:r>
      <w:proofErr w:type="gramStart"/>
      <w:r>
        <w:rPr>
          <w:lang w:eastAsia="en-US"/>
        </w:rPr>
        <w:t>3D</w:t>
      </w:r>
      <w:proofErr w:type="gramEnd"/>
      <w:r>
        <w:rPr>
          <w:lang w:eastAsia="en-US"/>
        </w:rPr>
        <w:t xml:space="preserve"> kartézské soustavy kdy střed scény je (x = 0, y = 0, z = 0) a jednotkou je metr. Jedná se o standard pro vykreslovací </w:t>
      </w:r>
      <w:proofErr w:type="spellStart"/>
      <w:r>
        <w:rPr>
          <w:lang w:eastAsia="en-US"/>
        </w:rPr>
        <w:t>enginy</w:t>
      </w:r>
      <w:proofErr w:type="spellEnd"/>
      <w:r>
        <w:rPr>
          <w:lang w:eastAsia="en-US"/>
        </w:rPr>
        <w:t xml:space="preserve"> a jiné 3D softwary. Orientace os je však častým problémem nekompatibility jak mezi softwarovými řešeními, tak i kartografickými souřadnicovými systémy. V three.js každý z objektů, který je v rámci scény má svůj lokální kartézský souřadnicový systém. TRS (</w:t>
      </w:r>
      <w:r w:rsidRPr="005F7100">
        <w:rPr>
          <w:i/>
          <w:iCs/>
          <w:lang w:eastAsia="en-US"/>
        </w:rPr>
        <w:t>translace</w:t>
      </w:r>
      <w:r>
        <w:rPr>
          <w:lang w:eastAsia="en-US"/>
        </w:rPr>
        <w:t xml:space="preserve">, </w:t>
      </w:r>
      <w:r w:rsidRPr="005F7100">
        <w:rPr>
          <w:i/>
          <w:iCs/>
          <w:lang w:eastAsia="en-US"/>
        </w:rPr>
        <w:t>rotace</w:t>
      </w:r>
      <w:r>
        <w:rPr>
          <w:lang w:eastAsia="en-US"/>
        </w:rPr>
        <w:t xml:space="preserve">, </w:t>
      </w:r>
      <w:proofErr w:type="spellStart"/>
      <w:r w:rsidRPr="005F7100">
        <w:rPr>
          <w:i/>
          <w:iCs/>
          <w:lang w:eastAsia="en-US"/>
        </w:rPr>
        <w:t>scaling</w:t>
      </w:r>
      <w:proofErr w:type="spellEnd"/>
      <w:r>
        <w:rPr>
          <w:lang w:eastAsia="en-US"/>
        </w:rPr>
        <w:t xml:space="preserve">) je definována v souřadnicovém systému </w:t>
      </w:r>
      <w:r w:rsidR="005A518A">
        <w:rPr>
          <w:lang w:eastAsia="en-US"/>
        </w:rPr>
        <w:t>rodičovského</w:t>
      </w:r>
      <w:r>
        <w:rPr>
          <w:lang w:eastAsia="en-US"/>
        </w:rPr>
        <w:t xml:space="preserve"> </w:t>
      </w:r>
      <w:proofErr w:type="spellStart"/>
      <w:r>
        <w:rPr>
          <w:lang w:eastAsia="en-US"/>
        </w:rPr>
        <w:t>nódu</w:t>
      </w:r>
      <w:proofErr w:type="spellEnd"/>
      <w:r>
        <w:rPr>
          <w:lang w:eastAsia="en-US"/>
        </w:rPr>
        <w:t xml:space="preserve"> v rámci grafu scény. </w:t>
      </w:r>
    </w:p>
    <w:p w14:paraId="42F6A6B6" w14:textId="77777777" w:rsidR="00EF7E0B" w:rsidRDefault="00EF7E0B" w:rsidP="00EF7E0B">
      <w:pPr>
        <w:pStyle w:val="Normlnprvnodsazen"/>
        <w:rPr>
          <w:lang w:eastAsia="en-US"/>
        </w:rPr>
      </w:pPr>
      <w:r w:rsidRPr="00C74EEE">
        <w:rPr>
          <w:lang w:eastAsia="en-US"/>
        </w:rPr>
        <w:t>Three.js poskytuje abstrakci pro tvorbu VP</w:t>
      </w:r>
      <w:r>
        <w:rPr>
          <w:lang w:eastAsia="en-US"/>
        </w:rPr>
        <w:t xml:space="preserve">, za účelem dosažení interaktivního VP je však nutné svět animovat, </w:t>
      </w:r>
      <w:r w:rsidRPr="00397AC6">
        <w:t>tedy</w:t>
      </w:r>
      <w:r>
        <w:rPr>
          <w:lang w:eastAsia="en-US"/>
        </w:rPr>
        <w:t xml:space="preserve"> vykreslit požadovaný počet snímků. Tato operace je v three.js nazývána </w:t>
      </w:r>
      <w:proofErr w:type="spellStart"/>
      <w:r w:rsidRPr="00C74EEE">
        <w:rPr>
          <w:i/>
          <w:iCs/>
          <w:lang w:eastAsia="en-US"/>
        </w:rPr>
        <w:t>Animation</w:t>
      </w:r>
      <w:proofErr w:type="spellEnd"/>
      <w:r w:rsidRPr="00C74EEE">
        <w:rPr>
          <w:i/>
          <w:iCs/>
          <w:lang w:eastAsia="en-US"/>
        </w:rPr>
        <w:t xml:space="preserve"> </w:t>
      </w:r>
      <w:proofErr w:type="spellStart"/>
      <w:r w:rsidRPr="00C74EEE">
        <w:rPr>
          <w:i/>
          <w:iCs/>
          <w:lang w:eastAsia="en-US"/>
        </w:rPr>
        <w:t>loop</w:t>
      </w:r>
      <w:proofErr w:type="spellEnd"/>
      <w:r w:rsidRPr="00C74EEE">
        <w:rPr>
          <w:i/>
          <w:iCs/>
          <w:lang w:eastAsia="en-US"/>
        </w:rPr>
        <w:t>,</w:t>
      </w:r>
      <w:r>
        <w:rPr>
          <w:lang w:eastAsia="en-US"/>
        </w:rPr>
        <w:t xml:space="preserve"> pomocní, níž je vykreslováno X snímků za Y časovou jednotku. Pro dosažení 60 FPS je potřeba vykreslit snímek každých 16 milisekund. Tato operace je velice podobná tzv. </w:t>
      </w:r>
      <w:r w:rsidRPr="00C74EEE">
        <w:rPr>
          <w:i/>
          <w:iCs/>
          <w:lang w:eastAsia="en-US"/>
        </w:rPr>
        <w:t xml:space="preserve">Game </w:t>
      </w:r>
      <w:proofErr w:type="spellStart"/>
      <w:r w:rsidRPr="00C74EEE">
        <w:rPr>
          <w:i/>
          <w:iCs/>
          <w:lang w:eastAsia="en-US"/>
        </w:rPr>
        <w:t>Loop</w:t>
      </w:r>
      <w:proofErr w:type="spellEnd"/>
      <w:r>
        <w:rPr>
          <w:i/>
          <w:iCs/>
          <w:lang w:eastAsia="en-US"/>
        </w:rPr>
        <w:t xml:space="preserve">. </w:t>
      </w:r>
      <w:r>
        <w:rPr>
          <w:lang w:eastAsia="en-US"/>
        </w:rPr>
        <w:t xml:space="preserve">Termín pocházející z herního vývojářství popisující cyklus průběhu hry skrze operace: 1) Získání uživatelského vstupu, 2) Výpočtu simulací, 3) Aktualizace animací, 4) Vykreslení snímku. V případě vývoje aplikace pro virtuální realitu je nutné tuto animační smyčku vhodně synchronizovat s životním cyklem </w:t>
      </w:r>
      <w:proofErr w:type="spellStart"/>
      <w:r>
        <w:rPr>
          <w:lang w:eastAsia="en-US"/>
        </w:rPr>
        <w:t>WebXR</w:t>
      </w:r>
      <w:proofErr w:type="spellEnd"/>
      <w:r>
        <w:rPr>
          <w:lang w:eastAsia="en-US"/>
        </w:rPr>
        <w:t xml:space="preserve"> aplikace </w:t>
      </w:r>
      <w:r w:rsidRPr="00C74EEE">
        <w:rPr>
          <w:highlight w:val="yellow"/>
          <w:lang w:eastAsia="en-US"/>
        </w:rPr>
        <w:t>(viz. kap. X).</w:t>
      </w:r>
      <w:r w:rsidRPr="00C74EEE">
        <w:rPr>
          <w:lang w:eastAsia="en-US"/>
        </w:rPr>
        <w:t xml:space="preserve"> </w:t>
      </w:r>
    </w:p>
    <w:p w14:paraId="02A45E8A" w14:textId="01F5A2B9" w:rsidR="00BC27A5" w:rsidRPr="00684CA4" w:rsidRDefault="00EF7E0B" w:rsidP="00684CA4">
      <w:pPr>
        <w:pStyle w:val="Normlnprvnodsazen"/>
        <w:rPr>
          <w:lang w:eastAsia="en-US"/>
        </w:rPr>
      </w:pPr>
      <w:r>
        <w:rPr>
          <w:lang w:eastAsia="en-US"/>
        </w:rPr>
        <w:t>Propojení s </w:t>
      </w:r>
      <w:proofErr w:type="spellStart"/>
      <w:r>
        <w:rPr>
          <w:lang w:eastAsia="en-US"/>
        </w:rPr>
        <w:t>WebXR</w:t>
      </w:r>
      <w:proofErr w:type="spellEnd"/>
      <w:r>
        <w:rPr>
          <w:lang w:eastAsia="en-US"/>
        </w:rPr>
        <w:t xml:space="preserve"> životním cyklem je v three.js implementováno skrze třídu </w:t>
      </w:r>
      <w:proofErr w:type="spellStart"/>
      <w:r>
        <w:rPr>
          <w:lang w:eastAsia="en-US"/>
        </w:rPr>
        <w:t>VRButton</w:t>
      </w:r>
      <w:proofErr w:type="spellEnd"/>
      <w:r>
        <w:rPr>
          <w:lang w:eastAsia="en-US"/>
        </w:rPr>
        <w:t xml:space="preserve">. Návratovou hodnotou třídy </w:t>
      </w:r>
      <w:proofErr w:type="spellStart"/>
      <w:r>
        <w:rPr>
          <w:lang w:eastAsia="en-US"/>
        </w:rPr>
        <w:t>VRButton</w:t>
      </w:r>
      <w:proofErr w:type="spellEnd"/>
      <w:r>
        <w:rPr>
          <w:lang w:eastAsia="en-US"/>
        </w:rPr>
        <w:t xml:space="preserve"> je html </w:t>
      </w:r>
      <w:r w:rsidR="005A518A">
        <w:rPr>
          <w:lang w:val="en-US" w:eastAsia="en-US"/>
        </w:rPr>
        <w:t>&lt;</w:t>
      </w:r>
      <w:proofErr w:type="spellStart"/>
      <w:r>
        <w:rPr>
          <w:lang w:eastAsia="en-US"/>
        </w:rPr>
        <w:t>button</w:t>
      </w:r>
      <w:proofErr w:type="spellEnd"/>
      <w:r w:rsidR="005A518A">
        <w:rPr>
          <w:lang w:eastAsia="en-US"/>
        </w:rPr>
        <w:t xml:space="preserve">&gt; </w:t>
      </w:r>
      <w:r>
        <w:rPr>
          <w:lang w:eastAsia="en-US"/>
        </w:rPr>
        <w:t xml:space="preserve">element, který umožní spuštění VR relace. Třída dále zajišťuje korektní dotaz na typ virtuální relace. Při úspěšném dotazu na VR relaci, třída automaticky propojí vykreslovací smyčku three.js </w:t>
      </w:r>
      <w:proofErr w:type="spellStart"/>
      <w:r>
        <w:rPr>
          <w:lang w:eastAsia="en-US"/>
        </w:rPr>
        <w:t>rendereru</w:t>
      </w:r>
      <w:proofErr w:type="spellEnd"/>
      <w:r>
        <w:rPr>
          <w:lang w:eastAsia="en-US"/>
        </w:rPr>
        <w:t xml:space="preserve"> s výstupním zařízením. Three.js dále poskytuje předpřipravené 3D modely ovladačů populárních HMD zařízení. Podpora interakce tedy pohybu a manipulace s objekty je v three.js minimální pouze ve formě příkladů možné implementace </w:t>
      </w:r>
      <w:r w:rsidRPr="000750E1">
        <w:rPr>
          <w:highlight w:val="yellow"/>
          <w:lang w:eastAsia="en-US"/>
        </w:rPr>
        <w:t>(</w:t>
      </w:r>
      <w:r w:rsidRPr="000750E1">
        <w:rPr>
          <w:highlight w:val="yellow"/>
          <w:lang w:val="en-US" w:eastAsia="en-US"/>
        </w:rPr>
        <w:t xml:space="preserve">#todo – </w:t>
      </w:r>
      <w:proofErr w:type="spellStart"/>
      <w:r w:rsidRPr="000750E1">
        <w:rPr>
          <w:highlight w:val="yellow"/>
          <w:lang w:val="en-US" w:eastAsia="en-US"/>
        </w:rPr>
        <w:t>citace</w:t>
      </w:r>
      <w:proofErr w:type="spellEnd"/>
      <w:r w:rsidRPr="000750E1">
        <w:rPr>
          <w:highlight w:val="yellow"/>
          <w:lang w:val="en-US" w:eastAsia="en-US"/>
        </w:rPr>
        <w:t xml:space="preserve"> teleport </w:t>
      </w:r>
      <w:proofErr w:type="spellStart"/>
      <w:r w:rsidRPr="000750E1">
        <w:rPr>
          <w:highlight w:val="yellow"/>
          <w:lang w:val="en-US" w:eastAsia="en-US"/>
        </w:rPr>
        <w:t>prikladu</w:t>
      </w:r>
      <w:proofErr w:type="spellEnd"/>
      <w:r w:rsidRPr="000750E1">
        <w:rPr>
          <w:highlight w:val="yellow"/>
          <w:lang w:val="en-US" w:eastAsia="en-US"/>
        </w:rPr>
        <w:t>)</w:t>
      </w:r>
      <w:r>
        <w:rPr>
          <w:lang w:eastAsia="en-US"/>
        </w:rPr>
        <w:t>.</w:t>
      </w:r>
      <w:r w:rsidR="005A518A">
        <w:rPr>
          <w:lang w:eastAsia="en-US"/>
        </w:rPr>
        <w:t xml:space="preserve"> Za účelem tvorby imerzního prostředí je tedy zapotřebí vlastního vývoje kolizní logiky (kolizní geometrie, </w:t>
      </w:r>
      <w:proofErr w:type="spellStart"/>
      <w:r w:rsidR="005A518A" w:rsidRPr="005A518A">
        <w:rPr>
          <w:i/>
          <w:iCs/>
          <w:lang w:eastAsia="en-US"/>
        </w:rPr>
        <w:t>raycasting</w:t>
      </w:r>
      <w:proofErr w:type="spellEnd"/>
      <w:r w:rsidR="005A518A">
        <w:rPr>
          <w:lang w:eastAsia="en-US"/>
        </w:rPr>
        <w:t>), pohybu ve scéně a celkově způsobu interakce s objekty. Na základě této skutečnosti byla v three.js vytvořena základní aplikace na úrovni 3DOF</w:t>
      </w:r>
      <w:r w:rsidR="00684CA4">
        <w:rPr>
          <w:lang w:eastAsia="en-US"/>
        </w:rPr>
        <w:t xml:space="preserve"> </w:t>
      </w:r>
      <w:r w:rsidR="005A518A">
        <w:rPr>
          <w:lang w:eastAsia="en-US"/>
        </w:rPr>
        <w:t xml:space="preserve">bez </w:t>
      </w:r>
      <w:r w:rsidR="00684CA4">
        <w:rPr>
          <w:lang w:eastAsia="en-US"/>
        </w:rPr>
        <w:t>interakce (</w:t>
      </w:r>
      <w:hyperlink r:id="rId55" w:history="1">
        <w:r w:rsidR="00684CA4" w:rsidRPr="00D82831">
          <w:rPr>
            <w:rStyle w:val="Hyperlink"/>
            <w:bCs/>
          </w:rPr>
          <w:t>https://jendahorak.github.io/disc3vr/</w:t>
        </w:r>
      </w:hyperlink>
      <w:r w:rsidR="00684CA4">
        <w:rPr>
          <w:bCs/>
        </w:rPr>
        <w:t>).</w:t>
      </w:r>
    </w:p>
    <w:p w14:paraId="248DE709" w14:textId="72E51869" w:rsidR="00DC2D7C" w:rsidRDefault="00EF7E0B" w:rsidP="00DC2D7C">
      <w:pPr>
        <w:rPr>
          <w:b/>
          <w:bCs/>
        </w:rPr>
      </w:pPr>
      <w:r w:rsidRPr="00467A7E">
        <w:rPr>
          <w:b/>
          <w:bCs/>
        </w:rPr>
        <w:t xml:space="preserve">Babylon.js </w:t>
      </w:r>
    </w:p>
    <w:p w14:paraId="28439706" w14:textId="6CF59AE2" w:rsidR="00530083" w:rsidRDefault="00E97AB2" w:rsidP="00E97AB2">
      <w:pPr>
        <w:pStyle w:val="Normlnprvnodsazen"/>
        <w:ind w:firstLine="0"/>
        <w:rPr>
          <w:lang w:eastAsia="en-US"/>
        </w:rPr>
      </w:pPr>
      <w:r>
        <w:rPr>
          <w:lang w:eastAsia="en-US"/>
        </w:rPr>
        <w:t xml:space="preserve">Babylon.js je obdobně jako three.js </w:t>
      </w:r>
      <w:proofErr w:type="spellStart"/>
      <w:r>
        <w:rPr>
          <w:lang w:eastAsia="en-US"/>
        </w:rPr>
        <w:t>javascriptová</w:t>
      </w:r>
      <w:proofErr w:type="spellEnd"/>
      <w:r>
        <w:rPr>
          <w:lang w:eastAsia="en-US"/>
        </w:rPr>
        <w:t xml:space="preserve"> knihovna umožňující vykreslování </w:t>
      </w:r>
      <w:proofErr w:type="gramStart"/>
      <w:r>
        <w:rPr>
          <w:lang w:eastAsia="en-US"/>
        </w:rPr>
        <w:t>3D</w:t>
      </w:r>
      <w:proofErr w:type="gramEnd"/>
      <w:r>
        <w:rPr>
          <w:lang w:eastAsia="en-US"/>
        </w:rPr>
        <w:t xml:space="preserve"> scén na základě </w:t>
      </w:r>
      <w:proofErr w:type="spellStart"/>
      <w:r>
        <w:rPr>
          <w:lang w:eastAsia="en-US"/>
        </w:rPr>
        <w:t>WebGL</w:t>
      </w:r>
      <w:proofErr w:type="spellEnd"/>
      <w:r>
        <w:rPr>
          <w:lang w:eastAsia="en-US"/>
        </w:rPr>
        <w:t xml:space="preserve"> aj. API na nižších úrovních. Babylon.js je komunitní open source projekt s více nežli polovinou kódové základny napsané samotnými </w:t>
      </w:r>
      <w:r w:rsidR="008F0FAE">
        <w:rPr>
          <w:lang w:eastAsia="en-US"/>
        </w:rPr>
        <w:t>uživateli</w:t>
      </w:r>
      <w:r>
        <w:rPr>
          <w:lang w:eastAsia="en-US"/>
        </w:rPr>
        <w:t xml:space="preserve">. Babylon.js mimo vykreslovací funkcionalitu poskytuje i prvky herních </w:t>
      </w:r>
      <w:proofErr w:type="spellStart"/>
      <w:r>
        <w:rPr>
          <w:lang w:eastAsia="en-US"/>
        </w:rPr>
        <w:t>enginů</w:t>
      </w:r>
      <w:proofErr w:type="spellEnd"/>
      <w:r>
        <w:rPr>
          <w:lang w:eastAsia="en-US"/>
        </w:rPr>
        <w:t xml:space="preserve"> jakožto fyzikální simulace, animace, VR, </w:t>
      </w:r>
      <w:proofErr w:type="spellStart"/>
      <w:r>
        <w:rPr>
          <w:lang w:eastAsia="en-US"/>
        </w:rPr>
        <w:t>raycasting</w:t>
      </w:r>
      <w:proofErr w:type="spellEnd"/>
      <w:r>
        <w:rPr>
          <w:lang w:eastAsia="en-US"/>
        </w:rPr>
        <w:t xml:space="preserve"> aj. </w:t>
      </w:r>
      <w:r w:rsidR="00530083">
        <w:rPr>
          <w:lang w:eastAsia="en-US"/>
        </w:rPr>
        <w:t>Babylon.js podporuje metody PBR (</w:t>
      </w:r>
      <w:proofErr w:type="spellStart"/>
      <w:r w:rsidR="00530083" w:rsidRPr="00530083">
        <w:rPr>
          <w:i/>
          <w:iCs/>
          <w:lang w:eastAsia="en-US"/>
        </w:rPr>
        <w:t>physically</w:t>
      </w:r>
      <w:proofErr w:type="spellEnd"/>
      <w:r w:rsidR="00530083" w:rsidRPr="00530083">
        <w:rPr>
          <w:i/>
          <w:iCs/>
          <w:lang w:eastAsia="en-US"/>
        </w:rPr>
        <w:t xml:space="preserve"> </w:t>
      </w:r>
      <w:proofErr w:type="spellStart"/>
      <w:r w:rsidR="00530083" w:rsidRPr="00530083">
        <w:rPr>
          <w:i/>
          <w:iCs/>
          <w:lang w:eastAsia="en-US"/>
        </w:rPr>
        <w:t>based</w:t>
      </w:r>
      <w:proofErr w:type="spellEnd"/>
      <w:r w:rsidR="00530083" w:rsidRPr="00530083">
        <w:rPr>
          <w:i/>
          <w:iCs/>
          <w:lang w:eastAsia="en-US"/>
        </w:rPr>
        <w:t xml:space="preserve"> </w:t>
      </w:r>
      <w:proofErr w:type="spellStart"/>
      <w:r w:rsidR="00530083" w:rsidRPr="00530083">
        <w:rPr>
          <w:i/>
          <w:iCs/>
          <w:lang w:eastAsia="en-US"/>
        </w:rPr>
        <w:t>rendering</w:t>
      </w:r>
      <w:proofErr w:type="spellEnd"/>
      <w:r w:rsidR="00530083">
        <w:rPr>
          <w:lang w:eastAsia="en-US"/>
        </w:rPr>
        <w:t xml:space="preserve">) </w:t>
      </w:r>
      <w:r w:rsidR="00530083">
        <w:rPr>
          <w:lang w:eastAsia="en-US"/>
        </w:rPr>
        <w:lastRenderedPageBreak/>
        <w:t xml:space="preserve">vykreslování a výměnný formát </w:t>
      </w:r>
      <w:proofErr w:type="spellStart"/>
      <w:r w:rsidR="00530083">
        <w:rPr>
          <w:lang w:eastAsia="en-US"/>
        </w:rPr>
        <w:t>glTF</w:t>
      </w:r>
      <w:proofErr w:type="spellEnd"/>
      <w:r w:rsidR="00530083">
        <w:rPr>
          <w:lang w:eastAsia="en-US"/>
        </w:rPr>
        <w:t xml:space="preserve">. </w:t>
      </w:r>
      <w:r w:rsidR="008F0FAE">
        <w:rPr>
          <w:lang w:eastAsia="en-US"/>
        </w:rPr>
        <w:t>D</w:t>
      </w:r>
      <w:r w:rsidR="00530083">
        <w:rPr>
          <w:lang w:eastAsia="en-US"/>
        </w:rPr>
        <w:t xml:space="preserve">ále </w:t>
      </w:r>
      <w:r w:rsidR="008F0FAE">
        <w:rPr>
          <w:lang w:eastAsia="en-US"/>
        </w:rPr>
        <w:t xml:space="preserve">Babylon.js </w:t>
      </w:r>
      <w:r w:rsidR="00530083">
        <w:rPr>
          <w:lang w:eastAsia="en-US"/>
        </w:rPr>
        <w:t xml:space="preserve">poskytuje nástavby nad jádrovou knihovnou ve formě online nástrojů jako je online editor kódu, inspektor </w:t>
      </w:r>
      <w:proofErr w:type="gramStart"/>
      <w:r w:rsidR="00530083">
        <w:rPr>
          <w:lang w:eastAsia="en-US"/>
        </w:rPr>
        <w:t>3D</w:t>
      </w:r>
      <w:proofErr w:type="gramEnd"/>
      <w:r w:rsidR="00530083">
        <w:rPr>
          <w:lang w:eastAsia="en-US"/>
        </w:rPr>
        <w:t xml:space="preserve"> scén a vizuální editor pro vytváření materiálů. </w:t>
      </w:r>
      <w:r w:rsidR="00530083">
        <w:rPr>
          <w:lang w:eastAsia="en-US"/>
        </w:rPr>
        <w:fldChar w:fldCharType="begin"/>
      </w:r>
      <w:r w:rsidR="00530083">
        <w:rPr>
          <w:lang w:eastAsia="en-US"/>
        </w:rPr>
        <w:instrText xml:space="preserve"> ADDIN ZOTERO_ITEM CSL_CITATION {"citationID":"wxQEWJ00","properties":{"formattedCitation":"(WebXR 2020)","plainCitation":"(WebXR 2020)","noteIndex":0},"citationItems":[{"id":2088,"uris":["http://zotero.org/groups/4599106/items/SY9SRKUH"],"itemData":{"id":2088,"type":"speech","abstract":"Overview of WebXR and BabylonJS features. Code samples and more examples: https://doc.babylonjs.com/how_to/webx...\nBabylonJS Website:https://www.babylonjs.com/\nWebXR APIs Documentation: https://developer.mozilla.org/en-US/d...","title":"Introduction to WebXR with BabylonJS","URL":"https://www.youtube.com/watch?v=aEUa4R-tsKY","author":[{"literal":"WebXR"}],"accessed":{"date-parts":[["2023",11,23]]},"issued":{"date-parts":[["2020"]]},"citation-key":"webxrIntroductionWebXRBabylonJS2020"}}],"schema":"https://github.com/citation-style-language/schema/raw/master/csl-citation.json"} </w:instrText>
      </w:r>
      <w:r w:rsidR="00530083">
        <w:rPr>
          <w:lang w:eastAsia="en-US"/>
        </w:rPr>
        <w:fldChar w:fldCharType="separate"/>
      </w:r>
      <w:r w:rsidR="00530083" w:rsidRPr="00530083">
        <w:t>(WebXR 2020)</w:t>
      </w:r>
      <w:r w:rsidR="00530083">
        <w:rPr>
          <w:lang w:eastAsia="en-US"/>
        </w:rPr>
        <w:fldChar w:fldCharType="end"/>
      </w:r>
    </w:p>
    <w:p w14:paraId="39B814D7" w14:textId="06EE7620" w:rsidR="00530083" w:rsidRDefault="00530083" w:rsidP="007A4C28">
      <w:pPr>
        <w:pStyle w:val="Normlnprvnodsazen"/>
        <w:rPr>
          <w:lang w:val="en-US" w:eastAsia="en-US"/>
        </w:rPr>
      </w:pPr>
      <w:r>
        <w:rPr>
          <w:lang w:eastAsia="en-US"/>
        </w:rPr>
        <w:t xml:space="preserve">Babylon.js </w:t>
      </w:r>
      <w:r w:rsidR="007A4C28">
        <w:rPr>
          <w:lang w:eastAsia="en-US"/>
        </w:rPr>
        <w:t xml:space="preserve">podporuje </w:t>
      </w:r>
      <w:proofErr w:type="spellStart"/>
      <w:r w:rsidR="007A4C28">
        <w:rPr>
          <w:lang w:eastAsia="en-US"/>
        </w:rPr>
        <w:t>WebXR</w:t>
      </w:r>
      <w:proofErr w:type="spellEnd"/>
      <w:r w:rsidR="007A4C28">
        <w:rPr>
          <w:lang w:eastAsia="en-US"/>
        </w:rPr>
        <w:t xml:space="preserve"> API v plné šíři specifikace, tedy </w:t>
      </w:r>
      <w:r w:rsidR="008F0FAE">
        <w:rPr>
          <w:lang w:eastAsia="en-US"/>
        </w:rPr>
        <w:t>VR i</w:t>
      </w:r>
      <w:r w:rsidR="007A4C28">
        <w:rPr>
          <w:lang w:eastAsia="en-US"/>
        </w:rPr>
        <w:t xml:space="preserve"> AR. Poskytuje</w:t>
      </w:r>
      <w:r>
        <w:rPr>
          <w:lang w:eastAsia="en-US"/>
        </w:rPr>
        <w:t xml:space="preserve"> abstrakce pro práci s</w:t>
      </w:r>
      <w:r w:rsidR="007A4C28">
        <w:rPr>
          <w:lang w:eastAsia="en-US"/>
        </w:rPr>
        <w:t> </w:t>
      </w:r>
      <w:proofErr w:type="spellStart"/>
      <w:r>
        <w:rPr>
          <w:lang w:eastAsia="en-US"/>
        </w:rPr>
        <w:t>WebXR</w:t>
      </w:r>
      <w:proofErr w:type="spellEnd"/>
      <w:r w:rsidR="007A4C28">
        <w:rPr>
          <w:lang w:eastAsia="en-US"/>
        </w:rPr>
        <w:t xml:space="preserve"> ve formě ekvivalentních objektů v Babylon.js. Podpora pro dynamické prolínání mezi XR a desktop </w:t>
      </w:r>
      <w:r w:rsidR="007A4C28" w:rsidRPr="007A4C28">
        <w:t>přístupem</w:t>
      </w:r>
      <w:r w:rsidR="007A4C28">
        <w:rPr>
          <w:lang w:eastAsia="en-US"/>
        </w:rPr>
        <w:t xml:space="preserve">. Obdobně jako v three.js poskytuje </w:t>
      </w:r>
      <w:proofErr w:type="spellStart"/>
      <w:r w:rsidR="007A4C28">
        <w:rPr>
          <w:lang w:eastAsia="en-US"/>
        </w:rPr>
        <w:t>VRButton</w:t>
      </w:r>
      <w:proofErr w:type="spellEnd"/>
      <w:r w:rsidR="007A4C28">
        <w:rPr>
          <w:lang w:eastAsia="en-US"/>
        </w:rPr>
        <w:t xml:space="preserve"> třídu Babylon.js poskytuje </w:t>
      </w:r>
      <w:proofErr w:type="spellStart"/>
      <w:r w:rsidR="007A4C28">
        <w:rPr>
          <w:lang w:eastAsia="en-US"/>
        </w:rPr>
        <w:t>XRHelper</w:t>
      </w:r>
      <w:proofErr w:type="spellEnd"/>
      <w:r w:rsidR="007A4C28">
        <w:rPr>
          <w:lang w:eastAsia="en-US"/>
        </w:rPr>
        <w:t xml:space="preserve">, kdy základní </w:t>
      </w:r>
      <w:r w:rsidR="008F0FAE">
        <w:rPr>
          <w:lang w:eastAsia="en-US"/>
        </w:rPr>
        <w:t>virtuální</w:t>
      </w:r>
      <w:r w:rsidR="007A4C28">
        <w:rPr>
          <w:lang w:eastAsia="en-US"/>
        </w:rPr>
        <w:t xml:space="preserve"> reality je dosaženo pomocí </w:t>
      </w:r>
      <w:r w:rsidR="008F0FAE">
        <w:rPr>
          <w:lang w:eastAsia="en-US"/>
        </w:rPr>
        <w:t>přidání</w:t>
      </w:r>
      <w:r w:rsidR="007A4C28">
        <w:rPr>
          <w:lang w:eastAsia="en-US"/>
        </w:rPr>
        <w:t xml:space="preserve"> této třídy do aktuální scény. </w:t>
      </w:r>
      <w:r w:rsidR="007A4C28" w:rsidRPr="007A4C28">
        <w:rPr>
          <w:highlight w:val="yellow"/>
          <w:lang w:val="en-US" w:eastAsia="en-US"/>
        </w:rPr>
        <w:t>#</w:t>
      </w:r>
      <w:r w:rsidR="007A4C28">
        <w:rPr>
          <w:highlight w:val="yellow"/>
          <w:lang w:val="en-US" w:eastAsia="en-US"/>
        </w:rPr>
        <w:t xml:space="preserve">TODO - </w:t>
      </w:r>
      <w:proofErr w:type="spellStart"/>
      <w:r w:rsidR="007A4C28" w:rsidRPr="007A4C28">
        <w:rPr>
          <w:highlight w:val="yellow"/>
          <w:lang w:val="en-US" w:eastAsia="en-US"/>
        </w:rPr>
        <w:t>FeaturesManager</w:t>
      </w:r>
      <w:proofErr w:type="spellEnd"/>
      <w:r w:rsidR="007A4C28">
        <w:rPr>
          <w:lang w:val="en-US" w:eastAsia="en-US"/>
        </w:rPr>
        <w:t xml:space="preserve"> – </w:t>
      </w:r>
    </w:p>
    <w:p w14:paraId="1E99E904" w14:textId="5C0A1D5D" w:rsidR="008F0FAE" w:rsidRPr="008F0FAE" w:rsidRDefault="008F0FAE" w:rsidP="008F0FAE">
      <w:pPr>
        <w:pStyle w:val="Normlnprvnodsazen"/>
        <w:rPr>
          <w:lang w:eastAsia="en-US"/>
        </w:rPr>
      </w:pPr>
      <w:r w:rsidRPr="008F0FAE">
        <w:rPr>
          <w:lang w:eastAsia="en-US"/>
        </w:rPr>
        <w:t>Interakce</w:t>
      </w:r>
      <w:r w:rsidR="007A4C28" w:rsidRPr="008F0FAE">
        <w:rPr>
          <w:lang w:eastAsia="en-US"/>
        </w:rPr>
        <w:t xml:space="preserve"> je </w:t>
      </w:r>
      <w:r w:rsidRPr="008F0FAE">
        <w:rPr>
          <w:lang w:eastAsia="en-US"/>
        </w:rPr>
        <w:t>nativně</w:t>
      </w:r>
      <w:r w:rsidR="007A4C28" w:rsidRPr="008F0FAE">
        <w:rPr>
          <w:lang w:eastAsia="en-US"/>
        </w:rPr>
        <w:t xml:space="preserve"> podporována a jsou </w:t>
      </w:r>
      <w:r w:rsidRPr="008F0FAE">
        <w:rPr>
          <w:lang w:eastAsia="en-US"/>
        </w:rPr>
        <w:t>poskytovány</w:t>
      </w:r>
      <w:r w:rsidR="007A4C28" w:rsidRPr="008F0FAE">
        <w:rPr>
          <w:lang w:eastAsia="en-US"/>
        </w:rPr>
        <w:t xml:space="preserve"> jednoduché abstrakce. Uživatelská selekce je</w:t>
      </w:r>
      <w:r>
        <w:rPr>
          <w:lang w:eastAsia="en-US"/>
        </w:rPr>
        <w:t xml:space="preserve"> implementována napříč zařízeními </w:t>
      </w:r>
      <w:proofErr w:type="spellStart"/>
      <w:r>
        <w:rPr>
          <w:lang w:eastAsia="en-US"/>
        </w:rPr>
        <w:t>skrze</w:t>
      </w:r>
      <w:r w:rsidR="007A4C28" w:rsidRPr="008F0FAE">
        <w:rPr>
          <w:i/>
          <w:iCs/>
          <w:lang w:eastAsia="en-US"/>
        </w:rPr>
        <w:t>fallback</w:t>
      </w:r>
      <w:proofErr w:type="spellEnd"/>
      <w:r w:rsidR="007A4C28" w:rsidRPr="008F0FAE">
        <w:rPr>
          <w:lang w:eastAsia="en-US"/>
        </w:rPr>
        <w:t xml:space="preserve"> model. Kdy uživatelská selekce je mapována na aktuální dostupné zařízení, jimiž může být tlačítko na HMD </w:t>
      </w:r>
      <w:r w:rsidRPr="008F0FAE">
        <w:rPr>
          <w:lang w:eastAsia="en-US"/>
        </w:rPr>
        <w:t>ovladači</w:t>
      </w:r>
      <w:r w:rsidR="007A4C28" w:rsidRPr="008F0FAE">
        <w:rPr>
          <w:lang w:eastAsia="en-US"/>
        </w:rPr>
        <w:t xml:space="preserve">, myš, popř. selekce pohledem </w:t>
      </w:r>
      <w:r w:rsidR="007A4C28" w:rsidRPr="008F0FAE">
        <w:rPr>
          <w:highlight w:val="yellow"/>
          <w:lang w:eastAsia="en-US"/>
        </w:rPr>
        <w:t>(viz. kap Input).</w:t>
      </w:r>
      <w:r w:rsidR="009A376E" w:rsidRPr="008F0FAE">
        <w:rPr>
          <w:lang w:eastAsia="en-US"/>
        </w:rPr>
        <w:t xml:space="preserve"> Pohyb je implementován primárně pomocí teleportace.</w:t>
      </w:r>
    </w:p>
    <w:p w14:paraId="360CAA13" w14:textId="77139601" w:rsidR="00EF7E0B" w:rsidRDefault="00025008" w:rsidP="00EF7E0B">
      <w:pPr>
        <w:pStyle w:val="Normlnprvnodsazen"/>
        <w:ind w:firstLine="0"/>
        <w:rPr>
          <w:lang w:eastAsia="en-US"/>
        </w:rPr>
      </w:pPr>
      <w:r w:rsidRPr="00125FE9">
        <w:rPr>
          <w:highlight w:val="yellow"/>
          <w:lang w:eastAsia="en-US"/>
        </w:rPr>
        <w:t xml:space="preserve">#TODO – 3DOF aplikace s terénem a </w:t>
      </w:r>
      <w:proofErr w:type="spellStart"/>
      <w:r w:rsidRPr="00125FE9">
        <w:rPr>
          <w:highlight w:val="yellow"/>
          <w:lang w:eastAsia="en-US"/>
        </w:rPr>
        <w:t>budovama</w:t>
      </w:r>
      <w:proofErr w:type="spellEnd"/>
    </w:p>
    <w:p w14:paraId="7BB38681" w14:textId="7D37EDF4" w:rsidR="00B36706" w:rsidRDefault="00B36706" w:rsidP="00B36706">
      <w:pPr>
        <w:pStyle w:val="Malnadpis"/>
      </w:pPr>
      <w:proofErr w:type="spellStart"/>
      <w:r>
        <w:t>PlayCanvas</w:t>
      </w:r>
      <w:proofErr w:type="spellEnd"/>
    </w:p>
    <w:p w14:paraId="50A65F8F" w14:textId="11E870EB" w:rsidR="00B36706" w:rsidRPr="00F30B0C" w:rsidRDefault="00B36706" w:rsidP="00B36706">
      <w:pPr>
        <w:pStyle w:val="Malnadpis"/>
        <w:rPr>
          <w:b w:val="0"/>
          <w:bCs/>
          <w:lang w:val="en-US"/>
        </w:rPr>
      </w:pPr>
      <w:r>
        <w:rPr>
          <w:b w:val="0"/>
          <w:bCs/>
        </w:rPr>
        <w:t xml:space="preserve">Jedná se o </w:t>
      </w:r>
      <w:proofErr w:type="spellStart"/>
      <w:r>
        <w:rPr>
          <w:b w:val="0"/>
          <w:bCs/>
        </w:rPr>
        <w:t>Javascriptov</w:t>
      </w:r>
      <w:r w:rsidR="00F30B0C">
        <w:rPr>
          <w:b w:val="0"/>
          <w:bCs/>
        </w:rPr>
        <w:t>é</w:t>
      </w:r>
      <w:proofErr w:type="spellEnd"/>
      <w:r w:rsidR="00F30B0C">
        <w:rPr>
          <w:b w:val="0"/>
          <w:bCs/>
        </w:rPr>
        <w:t xml:space="preserve"> cloudové řešení s </w:t>
      </w:r>
      <w:r>
        <w:rPr>
          <w:b w:val="0"/>
          <w:bCs/>
        </w:rPr>
        <w:t xml:space="preserve">vlastní abstrakcí nad </w:t>
      </w:r>
      <w:proofErr w:type="spellStart"/>
      <w:r>
        <w:rPr>
          <w:b w:val="0"/>
          <w:bCs/>
        </w:rPr>
        <w:t>WebGL</w:t>
      </w:r>
      <w:proofErr w:type="spellEnd"/>
      <w:r>
        <w:rPr>
          <w:b w:val="0"/>
          <w:bCs/>
        </w:rPr>
        <w:t xml:space="preserve">. </w:t>
      </w:r>
      <w:proofErr w:type="spellStart"/>
      <w:r>
        <w:rPr>
          <w:b w:val="0"/>
          <w:bCs/>
        </w:rPr>
        <w:t>PlayCanvas</w:t>
      </w:r>
      <w:proofErr w:type="spellEnd"/>
      <w:r>
        <w:rPr>
          <w:b w:val="0"/>
          <w:bCs/>
        </w:rPr>
        <w:t xml:space="preserve"> poskytuje grafický editor ve webovém prostředí a možnost tvorby vlastních interakcí a herní logiky skrze předpřipravené komponenty, popř. vlastní JS skripty. Z tohoto důvodu je možné jej zahrnout i do kategorie herních </w:t>
      </w:r>
      <w:proofErr w:type="spellStart"/>
      <w:r>
        <w:rPr>
          <w:b w:val="0"/>
          <w:bCs/>
        </w:rPr>
        <w:t>enginů</w:t>
      </w:r>
      <w:proofErr w:type="spellEnd"/>
      <w:r w:rsidR="00F30B0C">
        <w:rPr>
          <w:b w:val="0"/>
          <w:bCs/>
        </w:rPr>
        <w:t>.</w:t>
      </w:r>
      <w:r w:rsidR="008F0FAE">
        <w:rPr>
          <w:b w:val="0"/>
          <w:bCs/>
        </w:rPr>
        <w:t xml:space="preserve"> Velkým rozdílem od výše zmíněných knihoven je fakt, že se jedná o kompletní řešení, které poskytuje grafický editor pro tvorbu </w:t>
      </w:r>
      <w:proofErr w:type="gramStart"/>
      <w:r w:rsidR="008F0FAE">
        <w:rPr>
          <w:b w:val="0"/>
          <w:bCs/>
        </w:rPr>
        <w:t>3D</w:t>
      </w:r>
      <w:proofErr w:type="gramEnd"/>
      <w:r w:rsidR="008F0FAE">
        <w:rPr>
          <w:b w:val="0"/>
          <w:bCs/>
        </w:rPr>
        <w:t xml:space="preserve"> scén, textový editor a vývojový server přímo v prohlížeči. Zároveň je možné výsledný projekt publikovat přímo z </w:t>
      </w:r>
      <w:proofErr w:type="spellStart"/>
      <w:r w:rsidR="008F0FAE">
        <w:rPr>
          <w:b w:val="0"/>
          <w:bCs/>
        </w:rPr>
        <w:t>PlayCanvas</w:t>
      </w:r>
      <w:proofErr w:type="spellEnd"/>
      <w:r w:rsidR="008F0FAE">
        <w:rPr>
          <w:b w:val="0"/>
          <w:bCs/>
        </w:rPr>
        <w:t xml:space="preserve"> editoru. Při tvorbě složitějších scén je omezený výkon webového editoru patrný.</w:t>
      </w:r>
    </w:p>
    <w:p w14:paraId="30586579" w14:textId="3269AA1A" w:rsidR="00DB0571" w:rsidRPr="00DB0571" w:rsidRDefault="00125FE9" w:rsidP="00DB0571">
      <w:r w:rsidRPr="00125FE9">
        <w:rPr>
          <w:highlight w:val="yellow"/>
        </w:rPr>
        <w:t xml:space="preserve">#TODO – 3DOF aplikace s terénem a </w:t>
      </w:r>
      <w:proofErr w:type="spellStart"/>
      <w:r w:rsidRPr="00125FE9">
        <w:rPr>
          <w:highlight w:val="yellow"/>
        </w:rPr>
        <w:t>budovama</w:t>
      </w:r>
      <w:proofErr w:type="spellEnd"/>
    </w:p>
    <w:p w14:paraId="48A8FA0B" w14:textId="2D62677C" w:rsidR="00DB0571" w:rsidRDefault="00DB0571" w:rsidP="00DB0571">
      <w:pPr>
        <w:pStyle w:val="Heading3"/>
      </w:pPr>
      <w:r>
        <w:t>VR frameworky</w:t>
      </w:r>
    </w:p>
    <w:p w14:paraId="3EFCC501" w14:textId="212F675B" w:rsidR="00DB0571" w:rsidRPr="00DB0571" w:rsidRDefault="00DB0571" w:rsidP="00DB0571">
      <w:r>
        <w:t xml:space="preserve">Technologie uvedené v předešlé kapitole jsou obecné přístupy k vykreslování 3D </w:t>
      </w:r>
      <w:r w:rsidR="007D0B72">
        <w:t xml:space="preserve">grafiky na webu. V případě tvorby VP je tedy nutné se zaměřit na </w:t>
      </w:r>
      <w:proofErr w:type="spellStart"/>
      <w:r w:rsidR="007D0B72">
        <w:t>techologie</w:t>
      </w:r>
      <w:proofErr w:type="spellEnd"/>
      <w:r w:rsidR="007D0B72">
        <w:t xml:space="preserve"> specializující se na tvorbu virtuálních prostředí. Jelikož virtuální realita vyžaduje vykreslování </w:t>
      </w:r>
      <w:proofErr w:type="gramStart"/>
      <w:r w:rsidR="007D0B72">
        <w:t>3D</w:t>
      </w:r>
      <w:proofErr w:type="gramEnd"/>
      <w:r w:rsidR="007D0B72">
        <w:t xml:space="preserve"> prostorou, jsou technologie umožňující tvorbu VP často nadstavbou nad knihovnami zmíněnými v předešlé kapitole, především Three.js.</w:t>
      </w:r>
    </w:p>
    <w:p w14:paraId="0E1CC6FB" w14:textId="77777777" w:rsidR="00DB0571" w:rsidRDefault="00DB0571" w:rsidP="00DB0571">
      <w:pPr>
        <w:rPr>
          <w:b/>
          <w:bCs/>
        </w:rPr>
      </w:pPr>
      <w:r w:rsidRPr="001F6849">
        <w:rPr>
          <w:b/>
          <w:bCs/>
        </w:rPr>
        <w:t xml:space="preserve">A – </w:t>
      </w:r>
      <w:proofErr w:type="spellStart"/>
      <w:r w:rsidRPr="001F6849">
        <w:rPr>
          <w:b/>
          <w:bCs/>
        </w:rPr>
        <w:t>Frame</w:t>
      </w:r>
      <w:proofErr w:type="spellEnd"/>
      <w:r w:rsidRPr="001F6849">
        <w:rPr>
          <w:b/>
          <w:bCs/>
        </w:rPr>
        <w:t xml:space="preserve"> </w:t>
      </w:r>
      <w:r w:rsidRPr="001F6849">
        <w:rPr>
          <w:b/>
          <w:bCs/>
          <w:highlight w:val="yellow"/>
        </w:rPr>
        <w:t>(HTML, Three.js)</w:t>
      </w:r>
    </w:p>
    <w:p w14:paraId="010A4CAD" w14:textId="77777777" w:rsidR="00DB0571" w:rsidRPr="007E209C" w:rsidRDefault="00DB0571" w:rsidP="00DB0571">
      <w:pPr>
        <w:pStyle w:val="Normlnprvnodsazen"/>
        <w:ind w:firstLine="0"/>
      </w:pPr>
      <w:r>
        <w:rPr>
          <w:highlight w:val="yellow"/>
          <w:lang w:eastAsia="en-US"/>
        </w:rPr>
        <w:t xml:space="preserve"> </w:t>
      </w:r>
      <w:r w:rsidRPr="00574F36">
        <w:rPr>
          <w:b/>
          <w:bCs/>
          <w:highlight w:val="yellow"/>
          <w:lang w:eastAsia="en-US"/>
        </w:rPr>
        <w:t xml:space="preserve">3DOF aplikace s terénem a </w:t>
      </w:r>
      <w:proofErr w:type="spellStart"/>
      <w:r w:rsidRPr="00574F36">
        <w:rPr>
          <w:b/>
          <w:bCs/>
          <w:highlight w:val="yellow"/>
          <w:lang w:eastAsia="en-US"/>
        </w:rPr>
        <w:t>budovama</w:t>
      </w:r>
      <w:proofErr w:type="spellEnd"/>
      <w:r>
        <w:rPr>
          <w:lang w:eastAsia="en-US"/>
        </w:rPr>
        <w:t xml:space="preserve"> - </w:t>
      </w:r>
      <w:hyperlink r:id="rId56" w:history="1">
        <w:r w:rsidRPr="005C1591">
          <w:rPr>
            <w:rStyle w:val="Hyperlink"/>
            <w:lang w:eastAsia="en-US"/>
          </w:rPr>
          <w:t>https://jendahorak.github.io/a3sixty/</w:t>
        </w:r>
      </w:hyperlink>
    </w:p>
    <w:p w14:paraId="032C32E3" w14:textId="77777777" w:rsidR="00DB0571" w:rsidRPr="001F6849" w:rsidRDefault="00DB0571" w:rsidP="00DB0571">
      <w:pPr>
        <w:pStyle w:val="Normlnprvnodsazen"/>
        <w:ind w:firstLine="0"/>
        <w:rPr>
          <w:lang w:eastAsia="en-US"/>
        </w:rPr>
      </w:pPr>
      <w:r w:rsidRPr="001F6849">
        <w:rPr>
          <w:b/>
          <w:bCs/>
          <w:lang w:eastAsia="en-US"/>
        </w:rPr>
        <w:t>Prototyp Petrov:</w:t>
      </w:r>
      <w:r w:rsidRPr="001F6849">
        <w:rPr>
          <w:lang w:eastAsia="en-US"/>
        </w:rPr>
        <w:t xml:space="preserve"> </w:t>
      </w:r>
      <w:hyperlink r:id="rId57" w:history="1">
        <w:r w:rsidRPr="001F6849">
          <w:rPr>
            <w:rStyle w:val="Hyperlink"/>
            <w:lang w:eastAsia="en-US"/>
          </w:rPr>
          <w:t>https://foam-jumpy-dianella.glitch.me</w:t>
        </w:r>
      </w:hyperlink>
    </w:p>
    <w:p w14:paraId="51A8DE1F" w14:textId="77777777" w:rsidR="00DB0571" w:rsidRDefault="00DB0571" w:rsidP="00DB0571">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 A-</w:t>
      </w:r>
      <w:proofErr w:type="spellStart"/>
      <w:r w:rsidRPr="001F6849">
        <w:rPr>
          <w:lang w:eastAsia="en-US"/>
        </w:rPr>
        <w:t>Frame</w:t>
      </w:r>
      <w:proofErr w:type="spellEnd"/>
      <w:r w:rsidRPr="001F6849">
        <w:rPr>
          <w:lang w:eastAsia="en-US"/>
        </w:rPr>
        <w:t xml:space="preserve"> využívá three.js pro manipulaci </w:t>
      </w:r>
      <w:proofErr w:type="spellStart"/>
      <w:r w:rsidRPr="001F6849">
        <w:rPr>
          <w:lang w:eastAsia="en-US"/>
        </w:rPr>
        <w:t>WebGL</w:t>
      </w:r>
      <w:proofErr w:type="spellEnd"/>
      <w:r w:rsidRPr="001F6849">
        <w:rPr>
          <w:lang w:eastAsia="en-US"/>
        </w:rPr>
        <w:t xml:space="preserve"> primitiv. </w:t>
      </w:r>
      <w:r w:rsidRPr="001F6849">
        <w:rPr>
          <w:i/>
          <w:iCs/>
          <w:lang w:eastAsia="en-US"/>
        </w:rPr>
        <w:t xml:space="preserve">Entity – </w:t>
      </w:r>
      <w:proofErr w:type="spellStart"/>
      <w:r w:rsidRPr="001F6849">
        <w:rPr>
          <w:i/>
          <w:iCs/>
          <w:lang w:eastAsia="en-US"/>
        </w:rPr>
        <w:t>Component</w:t>
      </w:r>
      <w:proofErr w:type="spellEnd"/>
      <w:r w:rsidRPr="001F6849">
        <w:rPr>
          <w:lang w:eastAsia="en-US"/>
        </w:rPr>
        <w:t xml:space="preserve"> přístup umožňuje definování entit jakožto elementů přímo v HTML kódu a následně definování komponent v rámci </w:t>
      </w:r>
      <w:proofErr w:type="spellStart"/>
      <w:r w:rsidRPr="001F6849">
        <w:rPr>
          <w:lang w:eastAsia="en-US"/>
        </w:rPr>
        <w:t>JavaScriptu</w:t>
      </w:r>
      <w:proofErr w:type="spellEnd"/>
      <w:r w:rsidRPr="001F6849">
        <w:rPr>
          <w:lang w:eastAsia="en-US"/>
        </w:rPr>
        <w:t xml:space="preserve">. </w:t>
      </w:r>
      <w:r w:rsidRPr="001F6849">
        <w:t>Při renderování scény A-</w:t>
      </w:r>
      <w:proofErr w:type="spellStart"/>
      <w:r w:rsidRPr="001F6849">
        <w:t>Frame</w:t>
      </w:r>
      <w:proofErr w:type="spellEnd"/>
      <w:r w:rsidRPr="001F6849">
        <w:t xml:space="preserve"> knihovna </w:t>
      </w:r>
      <w:proofErr w:type="gramStart"/>
      <w:r w:rsidRPr="001F6849">
        <w:t>vytváří</w:t>
      </w:r>
      <w:proofErr w:type="gramEnd"/>
      <w:r w:rsidRPr="001F6849">
        <w:t xml:space="preserve"> hierarchii DOM prvků z HTML elementů, které představují různé objekty ve scéně. Tyto prvky mohou být vybírány a manipulovány pomocí </w:t>
      </w:r>
      <w:proofErr w:type="spellStart"/>
      <w:r w:rsidRPr="001F6849">
        <w:t>JavaScriptu</w:t>
      </w:r>
      <w:proofErr w:type="spellEnd"/>
      <w:r w:rsidRPr="001F6849">
        <w:t xml:space="preserve">, stejně jako jakékoliv jiné HTML prvky. Například lze pomocí </w:t>
      </w:r>
      <w:proofErr w:type="spellStart"/>
      <w:r w:rsidRPr="001F6849">
        <w:t>JavaScriptu</w:t>
      </w:r>
      <w:proofErr w:type="spellEnd"/>
      <w:r w:rsidRPr="001F6849">
        <w:t xml:space="preserve"> měnit pozici, rotaci nebo vzhled objektu ve scéně. A-</w:t>
      </w:r>
      <w:proofErr w:type="spellStart"/>
      <w:r w:rsidRPr="001F6849">
        <w:t>Frame</w:t>
      </w:r>
      <w:proofErr w:type="spellEnd"/>
      <w:r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 komponenty pro rozšíření funkčnosti. A-</w:t>
      </w:r>
      <w:proofErr w:type="spellStart"/>
      <w:r w:rsidRPr="001F6849">
        <w:t>Frame</w:t>
      </w:r>
      <w:proofErr w:type="spellEnd"/>
      <w:r w:rsidRPr="001F6849">
        <w:t xml:space="preserve"> využívá DOM jako základ pro vytváření </w:t>
      </w:r>
      <w:r w:rsidRPr="001F6849">
        <w:lastRenderedPageBreak/>
        <w:t>a manipulaci s prvky VR na webové stránce.</w:t>
      </w:r>
      <w:r>
        <w:t xml:space="preserve"> Jednoduše A-</w:t>
      </w:r>
      <w:proofErr w:type="spellStart"/>
      <w:r>
        <w:t>Frame</w:t>
      </w:r>
      <w:proofErr w:type="spellEnd"/>
      <w:r>
        <w:t xml:space="preserve"> vytváří </w:t>
      </w:r>
      <w:proofErr w:type="gramStart"/>
      <w:r>
        <w:t>framework,  ve</w:t>
      </w:r>
      <w:proofErr w:type="gramEnd"/>
      <w:r>
        <w:t xml:space="preserve"> kterém je možné o 3D prostředích přemýšlet jako HTML dokumentech. </w:t>
      </w:r>
    </w:p>
    <w:p w14:paraId="565E1E51" w14:textId="77777777" w:rsidR="00DB0571" w:rsidRPr="00203FA6" w:rsidRDefault="00DB0571" w:rsidP="00DB0571">
      <w:pPr>
        <w:pStyle w:val="Normlnprvnodsazen"/>
      </w:pPr>
      <w:r>
        <w:t>A-</w:t>
      </w:r>
      <w:proofErr w:type="spellStart"/>
      <w:r>
        <w:t>Frame</w:t>
      </w:r>
      <w:proofErr w:type="spellEnd"/>
      <w:r>
        <w:t xml:space="preserve"> sám o sobě poskytuje pouze ECS způsob strukturalizace aplikace pomocí html dokumentů. Při tvorbě komplexnějších projektů je však nezbytná pokročilá optimalizace (počet vykreslovacích dotazů, komprese textur, komprese geometrie aj.). A-</w:t>
      </w:r>
      <w:proofErr w:type="spellStart"/>
      <w:r>
        <w:t>Frame</w:t>
      </w:r>
      <w:proofErr w:type="spellEnd"/>
      <w:r>
        <w:t xml:space="preserve"> sám o sobě poskytuje pouze základní podporu optimalizačních procesů. Je tedy na </w:t>
      </w:r>
      <w:proofErr w:type="gramStart"/>
      <w:r>
        <w:t>vývojáři</w:t>
      </w:r>
      <w:proofErr w:type="gramEnd"/>
      <w:r>
        <w:t xml:space="preserve"> aby tyto techniky implementoval. </w:t>
      </w:r>
    </w:p>
    <w:p w14:paraId="73BDECDA" w14:textId="77777777" w:rsidR="00DB0571" w:rsidRDefault="00DB0571" w:rsidP="00DB0571">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Pr="001F6849">
        <w:rPr>
          <w:b/>
          <w:bCs/>
          <w:lang w:eastAsia="en-US"/>
        </w:rPr>
        <w:t xml:space="preserve"> </w:t>
      </w:r>
      <w:r w:rsidRPr="001F6849">
        <w:rPr>
          <w:b/>
          <w:bCs/>
          <w:highlight w:val="yellow"/>
          <w:lang w:eastAsia="en-US"/>
        </w:rPr>
        <w:t xml:space="preserve">(Unity, Three.js, </w:t>
      </w:r>
      <w:proofErr w:type="spellStart"/>
      <w:r w:rsidRPr="001F6849">
        <w:rPr>
          <w:b/>
          <w:bCs/>
          <w:highlight w:val="yellow"/>
          <w:lang w:eastAsia="en-US"/>
        </w:rPr>
        <w:t>WebXR</w:t>
      </w:r>
      <w:proofErr w:type="spellEnd"/>
      <w:r w:rsidRPr="001F6849">
        <w:rPr>
          <w:b/>
          <w:bCs/>
          <w:highlight w:val="yellow"/>
          <w:lang w:eastAsia="en-US"/>
        </w:rPr>
        <w:t>)</w:t>
      </w:r>
    </w:p>
    <w:p w14:paraId="583468D2" w14:textId="77777777" w:rsidR="00DB0571" w:rsidRPr="007E209C" w:rsidRDefault="00DB0571" w:rsidP="00DB0571">
      <w:pPr>
        <w:pStyle w:val="Normlnprvnodsazen"/>
        <w:ind w:firstLine="0"/>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6DA6236B" w14:textId="77777777" w:rsidR="00DB0571" w:rsidRDefault="00DB0571" w:rsidP="00DB0571">
      <w:pPr>
        <w:rPr>
          <w:b/>
          <w:bCs/>
        </w:rPr>
      </w:pPr>
      <w:r w:rsidRPr="001F6849">
        <w:rPr>
          <w:b/>
          <w:bCs/>
        </w:rPr>
        <w:t>Prototyp Petrov:</w:t>
      </w:r>
    </w:p>
    <w:p w14:paraId="19A9A5A0" w14:textId="77777777" w:rsidR="00DB0571" w:rsidRPr="007373F8" w:rsidRDefault="00DB0571" w:rsidP="00DB0571">
      <w:commentRangeStart w:id="108"/>
      <w:r>
        <w:t xml:space="preserve">Viz: </w:t>
      </w:r>
      <w:hyperlink r:id="rId58" w:history="1">
        <w:r w:rsidRPr="000D3D05">
          <w:rPr>
            <w:rStyle w:val="Hyperlink"/>
          </w:rPr>
          <w:t>https://interesting-parallel-bit.glitch.me</w:t>
        </w:r>
      </w:hyperlink>
    </w:p>
    <w:p w14:paraId="1C43B861" w14:textId="77777777" w:rsidR="00DB0571" w:rsidRPr="007373F8" w:rsidRDefault="00DB0571" w:rsidP="00DB0571">
      <w:proofErr w:type="spellStart"/>
      <w:r>
        <w:t>kod</w:t>
      </w:r>
      <w:proofErr w:type="spellEnd"/>
      <w:r>
        <w:t xml:space="preserve">: </w:t>
      </w:r>
      <w:hyperlink r:id="rId59" w:anchor="!/interesting-parallel-bit" w:history="1">
        <w:r w:rsidRPr="000D3D05">
          <w:rPr>
            <w:rStyle w:val="Hyperlink"/>
          </w:rPr>
          <w:t>https://glitch.com/edit/#!/interesting-parallel-bit</w:t>
        </w:r>
      </w:hyperlink>
      <w:commentRangeEnd w:id="108"/>
      <w:r>
        <w:rPr>
          <w:rStyle w:val="CommentReference"/>
        </w:rPr>
        <w:commentReference w:id="108"/>
      </w:r>
    </w:p>
    <w:p w14:paraId="6D051F20" w14:textId="77777777" w:rsidR="00DB0571" w:rsidRPr="001F6849" w:rsidRDefault="00DB0571" w:rsidP="00DB0571">
      <w:r w:rsidRPr="001F6849">
        <w:t xml:space="preserve">Jedná se o webový runtime pro 3D aplikace. Umožňuje lokální vývoj, nasazení na jakýkoliv server, networking a </w:t>
      </w:r>
      <w:proofErr w:type="spellStart"/>
      <w:r w:rsidRPr="001F6849">
        <w:t>WebXR</w:t>
      </w:r>
      <w:proofErr w:type="spellEnd"/>
      <w:r w:rsidRPr="001F6849">
        <w:t xml:space="preserve"> rozhraní. </w:t>
      </w:r>
      <w:proofErr w:type="spellStart"/>
      <w:r w:rsidRPr="001F6849">
        <w:t>Needle</w:t>
      </w:r>
      <w:proofErr w:type="spellEnd"/>
      <w:r w:rsidRPr="001F6849">
        <w:t xml:space="preserve"> </w:t>
      </w:r>
      <w:proofErr w:type="spellStart"/>
      <w:r w:rsidRPr="001F6849">
        <w:t>Exporter</w:t>
      </w:r>
      <w:proofErr w:type="spellEnd"/>
      <w:r w:rsidRPr="001F6849">
        <w:t xml:space="preserve"> umožňuje propojení mezi Unity Editorem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w:t>
      </w:r>
      <w:proofErr w:type="spellStart"/>
      <w:r w:rsidRPr="001F6849">
        <w:t>engine</w:t>
      </w:r>
      <w:proofErr w:type="spellEnd"/>
      <w:r w:rsidRPr="001F6849">
        <w:t xml:space="preserv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w:t>
      </w:r>
      <w:proofErr w:type="gramStart"/>
      <w:r w:rsidRPr="001F6849">
        <w:t>Unity</w:t>
      </w:r>
      <w:proofErr w:type="gramEnd"/>
      <w:r w:rsidRPr="001F6849">
        <w:t xml:space="preserve">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aplikaci nejen scénu. Primárním cílem </w:t>
      </w:r>
      <w:proofErr w:type="spellStart"/>
      <w:r w:rsidRPr="001F6849">
        <w:t>Needle</w:t>
      </w:r>
      <w:proofErr w:type="spellEnd"/>
      <w:r w:rsidRPr="001F6849">
        <w:t xml:space="preserve"> </w:t>
      </w:r>
      <w:proofErr w:type="spellStart"/>
      <w:r w:rsidRPr="001F6849">
        <w:t>enginu</w:t>
      </w:r>
      <w:proofErr w:type="spellEnd"/>
      <w:r w:rsidRPr="001F6849">
        <w:t xml:space="preserve"> je rychlá iterace při vývoji, responzivní design pro VR a AR, využití otevřených standardů pro </w:t>
      </w:r>
      <w:proofErr w:type="gramStart"/>
      <w:r w:rsidRPr="001F6849">
        <w:t>3D</w:t>
      </w:r>
      <w:proofErr w:type="gramEnd"/>
      <w:r w:rsidRPr="001F6849">
        <w:t xml:space="preserve">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 xml:space="preserve"> </w:t>
      </w:r>
    </w:p>
    <w:p w14:paraId="7888102C" w14:textId="77777777" w:rsidR="00DB0571" w:rsidRPr="001F6849" w:rsidRDefault="00DB0571" w:rsidP="00DB0571">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w:t>
      </w:r>
      <w:proofErr w:type="gramStart"/>
      <w:r w:rsidRPr="001F6849">
        <w:rPr>
          <w:highlight w:val="yellow"/>
        </w:rPr>
        <w:t>snaží</w:t>
      </w:r>
      <w:proofErr w:type="gramEnd"/>
      <w:r w:rsidRPr="001F6849">
        <w:rPr>
          <w:highlight w:val="yellow"/>
        </w:rPr>
        <w:t xml:space="preserve">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needle-tools 2023)</w:t>
      </w:r>
      <w:r w:rsidRPr="001F6849">
        <w:rPr>
          <w:highlight w:val="yellow"/>
        </w:rPr>
        <w:fldChar w:fldCharType="end"/>
      </w:r>
    </w:p>
    <w:p w14:paraId="16E16A70" w14:textId="77777777" w:rsidR="00DB0571" w:rsidRPr="001F6849" w:rsidRDefault="00DB0571" w:rsidP="00DB0571">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w:t>
      </w:r>
      <w:proofErr w:type="spellStart"/>
      <w:r w:rsidRPr="001F6849">
        <w:t>ts</w:t>
      </w:r>
      <w:proofErr w:type="spellEnd"/>
      <w:r w:rsidRPr="001F6849">
        <w:t xml:space="preserve"> nebo .</w:t>
      </w:r>
      <w:proofErr w:type="spellStart"/>
      <w:r w:rsidRPr="001F6849">
        <w:t>js</w:t>
      </w:r>
      <w:proofErr w:type="spellEnd"/>
      <w:r w:rsidRPr="001F6849">
        <w:t xml:space="preserve"> a </w:t>
      </w:r>
      <w:proofErr w:type="spellStart"/>
      <w:r w:rsidRPr="001F6849">
        <w:t>Needle</w:t>
      </w:r>
      <w:proofErr w:type="spellEnd"/>
      <w:r w:rsidRPr="001F6849">
        <w:t xml:space="preserve"> </w:t>
      </w:r>
      <w:proofErr w:type="spellStart"/>
      <w:r w:rsidRPr="001F6849">
        <w:t>Enigne</w:t>
      </w:r>
      <w:proofErr w:type="spellEnd"/>
      <w:r w:rsidRPr="001F6849">
        <w:t xml:space="preserve"> je následně automaticky </w:t>
      </w:r>
      <w:proofErr w:type="gramStart"/>
      <w:r w:rsidRPr="001F6849">
        <w:t>přeloží</w:t>
      </w:r>
      <w:proofErr w:type="gramEnd"/>
      <w:r w:rsidRPr="001F6849">
        <w:t xml:space="preserve"> do C# ekvivalentu, tudíž je možné s nimi automaticky pracovat v Unity. </w:t>
      </w:r>
      <w:proofErr w:type="spellStart"/>
      <w:r w:rsidRPr="001F6849">
        <w:t>Needle</w:t>
      </w:r>
      <w:proofErr w:type="spellEnd"/>
      <w:r w:rsidRPr="001F6849">
        <w:t xml:space="preserve"> </w:t>
      </w:r>
      <w:proofErr w:type="spellStart"/>
      <w:r w:rsidRPr="001F6849">
        <w:t>Engine</w:t>
      </w:r>
      <w:proofErr w:type="spellEnd"/>
      <w:r w:rsidRPr="001F6849">
        <w:t xml:space="preserv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w:t>
      </w:r>
    </w:p>
    <w:p w14:paraId="60BD074E" w14:textId="77777777" w:rsidR="00DB0571" w:rsidRPr="001F6849" w:rsidRDefault="00DB0571" w:rsidP="00DB0571">
      <w:pPr>
        <w:pStyle w:val="Normlnprvnodsazen"/>
        <w:numPr>
          <w:ilvl w:val="0"/>
          <w:numId w:val="25"/>
        </w:numPr>
      </w:pPr>
      <w:r w:rsidRPr="001F6849">
        <w:t>Souhrn předpřipravených komponentů a nástrojů, které umožňují tvorbu scény v rámci Unity Editoru</w:t>
      </w:r>
    </w:p>
    <w:p w14:paraId="4ECE1327" w14:textId="77777777" w:rsidR="00DB0571" w:rsidRPr="001F6849" w:rsidRDefault="00DB0571" w:rsidP="00DB0571">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52C19483" w14:textId="77777777" w:rsidR="00DB0571" w:rsidRDefault="00DB0571" w:rsidP="00DB0571">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61566A3E" w14:textId="4B087978" w:rsidR="00DB0571" w:rsidRPr="00DB0571" w:rsidRDefault="00DB0571" w:rsidP="006F1D7A">
      <w:pPr>
        <w:pStyle w:val="Normlnprvnodsazen"/>
        <w:ind w:firstLine="0"/>
      </w:pPr>
      <w:r>
        <w:rPr>
          <w:lang w:val="en-US"/>
        </w:rPr>
        <w:t>“Opinionated pipeline” – Z </w:t>
      </w:r>
      <w:proofErr w:type="spellStart"/>
      <w:r>
        <w:rPr>
          <w:lang w:val="en-US"/>
        </w:rPr>
        <w:t>aplikac</w:t>
      </w:r>
      <w:proofErr w:type="spellEnd"/>
      <w:r>
        <w:t xml:space="preserve">í, které jsou vytvořené pro tvorbu 3D prostředí.  </w:t>
      </w:r>
    </w:p>
    <w:p w14:paraId="22438B77" w14:textId="77777777" w:rsidR="005B6BC8" w:rsidRDefault="005B6BC8" w:rsidP="005B6BC8">
      <w:pPr>
        <w:pStyle w:val="Heading3"/>
      </w:pPr>
      <w:r>
        <w:lastRenderedPageBreak/>
        <w:t xml:space="preserve">Herní </w:t>
      </w:r>
      <w:proofErr w:type="spellStart"/>
      <w:r>
        <w:t>enginy</w:t>
      </w:r>
      <w:proofErr w:type="spellEnd"/>
    </w:p>
    <w:p w14:paraId="688F8E0C" w14:textId="545013AE" w:rsidR="00173EE3" w:rsidRPr="00173EE3" w:rsidRDefault="005B6BC8" w:rsidP="0028129D">
      <w:r w:rsidRPr="00CC22A1">
        <w:t xml:space="preserve">Tradičně se jedná o desktopové aplikace specializované pro vývoj počítačových her, popř. interaktivních prostředí.  Primárním zaměřením je vývoj her a specializovaný export binárních spustitelných souborů specializovaných pro danou platformu. V případě virtuální reality je možné vyvíjet prostředí přímo pro dané platformy jako např. Meta </w:t>
      </w:r>
      <w:proofErr w:type="spellStart"/>
      <w:r w:rsidRPr="00CC22A1">
        <w:t>Quest</w:t>
      </w:r>
      <w:proofErr w:type="spellEnd"/>
      <w:r w:rsidRPr="00CC22A1">
        <w:t xml:space="preserve"> aj. Ačkoliv se jedná o desktopové aplikace, jak bylo zmíněno výše existují způsoby, jakými je možné herní </w:t>
      </w:r>
      <w:proofErr w:type="spellStart"/>
      <w:r w:rsidRPr="00CC22A1">
        <w:t>enginy</w:t>
      </w:r>
      <w:proofErr w:type="spellEnd"/>
      <w:r w:rsidRPr="00CC22A1">
        <w:t xml:space="preserve"> zapojit od tvorby virtuální reality pro webové prostředí. Primárním způsobem, jakým je možné propojit tvorbu v herních </w:t>
      </w:r>
      <w:proofErr w:type="spellStart"/>
      <w:r w:rsidRPr="00CC22A1">
        <w:t>enignech</w:t>
      </w:r>
      <w:proofErr w:type="spellEnd"/>
      <w:r w:rsidRPr="00CC22A1">
        <w:t xml:space="preserve"> s webem je export kompletních projektů pomocí do </w:t>
      </w:r>
      <w:proofErr w:type="spellStart"/>
      <w:r w:rsidRPr="00CC22A1">
        <w:t>WebAssembly</w:t>
      </w:r>
      <w:proofErr w:type="spellEnd"/>
      <w:r w:rsidRPr="00CC22A1">
        <w:rPr>
          <w:rStyle w:val="FootnoteReference"/>
        </w:rPr>
        <w:footnoteReference w:id="5"/>
      </w:r>
      <w:r w:rsidRPr="00CC22A1">
        <w:t xml:space="preserve">, který pak interaguje s DOM a </w:t>
      </w:r>
      <w:proofErr w:type="spellStart"/>
      <w:r w:rsidRPr="00CC22A1">
        <w:t>WebGL</w:t>
      </w:r>
      <w:proofErr w:type="spellEnd"/>
      <w:r w:rsidRPr="00CC22A1">
        <w:t xml:space="preserve"> API, tedy umožnění spuštění scén ve webovém prostředí. Mezi populární řešení je možné řadit Unity, </w:t>
      </w:r>
      <w:proofErr w:type="spellStart"/>
      <w:r w:rsidRPr="00CC22A1">
        <w:t>Unreal</w:t>
      </w:r>
      <w:proofErr w:type="spellEnd"/>
      <w:r w:rsidRPr="00CC22A1">
        <w:t xml:space="preserve"> </w:t>
      </w:r>
      <w:proofErr w:type="spellStart"/>
      <w:r w:rsidRPr="00CC22A1">
        <w:t>Engine</w:t>
      </w:r>
      <w:proofErr w:type="spellEnd"/>
      <w:r w:rsidRPr="00CC22A1">
        <w:t xml:space="preserve"> a Godot. Další </w:t>
      </w:r>
      <w:proofErr w:type="spellStart"/>
      <w:r w:rsidRPr="00CC22A1">
        <w:t>enginy</w:t>
      </w:r>
      <w:proofErr w:type="spellEnd"/>
      <w:r w:rsidRPr="00CC22A1">
        <w:t xml:space="preserve"> jako </w:t>
      </w:r>
      <w:proofErr w:type="spellStart"/>
      <w:proofErr w:type="gramStart"/>
      <w:r w:rsidRPr="00CC22A1">
        <w:t>CryEngine</w:t>
      </w:r>
      <w:proofErr w:type="spellEnd"/>
      <w:proofErr w:type="gramEnd"/>
      <w:r w:rsidRPr="00CC22A1">
        <w:t xml:space="preserve"> popř. Source </w:t>
      </w:r>
      <w:proofErr w:type="spellStart"/>
      <w:r w:rsidRPr="00CC22A1">
        <w:t>engine</w:t>
      </w:r>
      <w:proofErr w:type="spellEnd"/>
      <w:r w:rsidRPr="00CC22A1">
        <w:t xml:space="preserve"> nejsou </w:t>
      </w:r>
      <w:r w:rsidR="008F0FAE" w:rsidRPr="00CC22A1">
        <w:t>kompatibilní</w:t>
      </w:r>
      <w:r w:rsidRPr="00CC22A1">
        <w:t xml:space="preserve"> s </w:t>
      </w:r>
      <w:proofErr w:type="spellStart"/>
      <w:r w:rsidRPr="00CC22A1">
        <w:t>WebGL</w:t>
      </w:r>
      <w:proofErr w:type="spellEnd"/>
      <w:r w:rsidRPr="00CC22A1">
        <w:t xml:space="preserve"> a HTML5.</w:t>
      </w:r>
    </w:p>
    <w:p w14:paraId="106C0D34" w14:textId="0D698501" w:rsidR="00EF7E0B" w:rsidRDefault="00EF7E0B" w:rsidP="00EF7E0B">
      <w:pPr>
        <w:pStyle w:val="Caption"/>
        <w:keepNext/>
      </w:pPr>
      <w:r>
        <w:t xml:space="preserve">Tab. </w:t>
      </w:r>
      <w:r>
        <w:fldChar w:fldCharType="begin"/>
      </w:r>
      <w:r>
        <w:instrText xml:space="preserve"> SEQ Tab. \* ARABIC </w:instrText>
      </w:r>
      <w:r>
        <w:fldChar w:fldCharType="separate"/>
      </w:r>
      <w:r w:rsidR="007B5CF8">
        <w:rPr>
          <w:noProof/>
        </w:rPr>
        <w:t>6</w:t>
      </w:r>
      <w:r>
        <w:fldChar w:fldCharType="end"/>
      </w:r>
      <w:r>
        <w:t xml:space="preserve"> </w:t>
      </w:r>
      <w:r w:rsidRPr="00EF7E0B">
        <w:rPr>
          <w:highlight w:val="yellow"/>
        </w:rPr>
        <w:t>#</w:t>
      </w:r>
      <w:proofErr w:type="gramStart"/>
      <w:r w:rsidRPr="00EF7E0B">
        <w:rPr>
          <w:highlight w:val="yellow"/>
        </w:rPr>
        <w:t>todo - jak</w:t>
      </w:r>
      <w:proofErr w:type="gramEnd"/>
      <w:r w:rsidRPr="00EF7E0B">
        <w:rPr>
          <w:highlight w:val="yellow"/>
        </w:rPr>
        <w:t xml:space="preserve"> </w:t>
      </w:r>
      <w:proofErr w:type="spellStart"/>
      <w:r w:rsidRPr="00EF7E0B">
        <w:rPr>
          <w:highlight w:val="yellow"/>
        </w:rPr>
        <w:t>pojemenovat</w:t>
      </w:r>
      <w:proofErr w:type="spellEnd"/>
      <w:r w:rsidRPr="00EF7E0B">
        <w:rPr>
          <w:highlight w:val="yellow"/>
        </w:rPr>
        <w:t xml:space="preserve"> </w:t>
      </w:r>
      <w:proofErr w:type="spellStart"/>
      <w:r w:rsidRPr="00EF7E0B">
        <w:rPr>
          <w:highlight w:val="yellow"/>
        </w:rPr>
        <w:t>general</w:t>
      </w:r>
      <w:proofErr w:type="spellEnd"/>
      <w:r w:rsidRPr="00EF7E0B">
        <w:rPr>
          <w:highlight w:val="yellow"/>
        </w:rPr>
        <w:t xml:space="preserve"> </w:t>
      </w:r>
      <w:proofErr w:type="spellStart"/>
      <w:r w:rsidRPr="00EF7E0B">
        <w:rPr>
          <w:highlight w:val="yellow"/>
        </w:rPr>
        <w:t>engine</w:t>
      </w:r>
      <w:proofErr w:type="spellEnd"/>
      <w:r w:rsidRPr="00EF7E0B">
        <w:rPr>
          <w:highlight w:val="yellow"/>
        </w:rPr>
        <w:t xml:space="preserve"> - "</w:t>
      </w:r>
      <w:proofErr w:type="spellStart"/>
      <w:r w:rsidRPr="00EF7E0B">
        <w:rPr>
          <w:highlight w:val="yellow"/>
        </w:rPr>
        <w:t>enginy</w:t>
      </w:r>
      <w:proofErr w:type="spellEnd"/>
      <w:r w:rsidRPr="00EF7E0B">
        <w:rPr>
          <w:highlight w:val="yellow"/>
        </w:rPr>
        <w:t xml:space="preserve"> s editorem"</w:t>
      </w:r>
    </w:p>
    <w:tbl>
      <w:tblPr>
        <w:tblW w:w="9040" w:type="dxa"/>
        <w:tblLook w:val="04A0" w:firstRow="1" w:lastRow="0" w:firstColumn="1" w:lastColumn="0" w:noHBand="0" w:noVBand="1"/>
      </w:tblPr>
      <w:tblGrid>
        <w:gridCol w:w="1616"/>
        <w:gridCol w:w="1398"/>
        <w:gridCol w:w="1238"/>
        <w:gridCol w:w="822"/>
        <w:gridCol w:w="1342"/>
        <w:gridCol w:w="1449"/>
        <w:gridCol w:w="1175"/>
      </w:tblGrid>
      <w:tr w:rsidR="00EF7E0B" w:rsidRPr="00EF7E0B" w14:paraId="1D1FBB31" w14:textId="77777777" w:rsidTr="00EF7E0B">
        <w:trPr>
          <w:trHeight w:val="525"/>
        </w:trPr>
        <w:tc>
          <w:tcPr>
            <w:tcW w:w="1616" w:type="dxa"/>
            <w:tcBorders>
              <w:top w:val="single" w:sz="4" w:space="0" w:color="auto"/>
              <w:left w:val="nil"/>
              <w:bottom w:val="single" w:sz="8" w:space="0" w:color="auto"/>
              <w:right w:val="nil"/>
            </w:tcBorders>
            <w:shd w:val="clear" w:color="auto" w:fill="auto"/>
            <w:vAlign w:val="center"/>
            <w:hideMark/>
          </w:tcPr>
          <w:p w14:paraId="31A9C35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Jmeno</w:t>
            </w:r>
            <w:proofErr w:type="spellEnd"/>
          </w:p>
        </w:tc>
        <w:tc>
          <w:tcPr>
            <w:tcW w:w="1398" w:type="dxa"/>
            <w:tcBorders>
              <w:top w:val="single" w:sz="4" w:space="0" w:color="auto"/>
              <w:left w:val="nil"/>
              <w:bottom w:val="single" w:sz="8" w:space="0" w:color="auto"/>
              <w:right w:val="nil"/>
            </w:tcBorders>
            <w:shd w:val="clear" w:color="auto" w:fill="auto"/>
            <w:vAlign w:val="center"/>
            <w:hideMark/>
          </w:tcPr>
          <w:p w14:paraId="58B7C8E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Programovací</w:t>
            </w:r>
            <w:proofErr w:type="spellEnd"/>
            <w:r w:rsidRPr="00EF7E0B">
              <w:rPr>
                <w:rFonts w:eastAsia="Times New Roman" w:cs="Calibri"/>
                <w:b/>
                <w:bCs/>
                <w:color w:val="000000"/>
                <w:sz w:val="18"/>
                <w:szCs w:val="18"/>
                <w:lang w:val="en-US"/>
              </w:rPr>
              <w:t xml:space="preserve"> </w:t>
            </w:r>
            <w:proofErr w:type="spellStart"/>
            <w:r w:rsidRPr="00EF7E0B">
              <w:rPr>
                <w:rFonts w:eastAsia="Times New Roman" w:cs="Calibri"/>
                <w:b/>
                <w:bCs/>
                <w:color w:val="000000"/>
                <w:sz w:val="18"/>
                <w:szCs w:val="18"/>
                <w:lang w:val="en-US"/>
              </w:rPr>
              <w:t>jazyk</w:t>
            </w:r>
            <w:proofErr w:type="spellEnd"/>
          </w:p>
        </w:tc>
        <w:tc>
          <w:tcPr>
            <w:tcW w:w="1238" w:type="dxa"/>
            <w:tcBorders>
              <w:top w:val="single" w:sz="4" w:space="0" w:color="auto"/>
              <w:left w:val="nil"/>
              <w:bottom w:val="single" w:sz="8" w:space="0" w:color="auto"/>
              <w:right w:val="nil"/>
            </w:tcBorders>
            <w:shd w:val="clear" w:color="auto" w:fill="auto"/>
            <w:vAlign w:val="center"/>
            <w:hideMark/>
          </w:tcPr>
          <w:p w14:paraId="1DA34021"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WebGL</w:t>
            </w:r>
          </w:p>
        </w:tc>
        <w:tc>
          <w:tcPr>
            <w:tcW w:w="822" w:type="dxa"/>
            <w:tcBorders>
              <w:top w:val="single" w:sz="4" w:space="0" w:color="auto"/>
              <w:left w:val="nil"/>
              <w:bottom w:val="single" w:sz="8" w:space="0" w:color="auto"/>
              <w:right w:val="nil"/>
            </w:tcBorders>
            <w:shd w:val="clear" w:color="auto" w:fill="auto"/>
            <w:vAlign w:val="center"/>
            <w:hideMark/>
          </w:tcPr>
          <w:p w14:paraId="1ADFEF4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WebXR</w:t>
            </w:r>
            <w:proofErr w:type="spellEnd"/>
          </w:p>
        </w:tc>
        <w:tc>
          <w:tcPr>
            <w:tcW w:w="1342" w:type="dxa"/>
            <w:tcBorders>
              <w:top w:val="single" w:sz="4" w:space="0" w:color="auto"/>
              <w:left w:val="nil"/>
              <w:bottom w:val="single" w:sz="8" w:space="0" w:color="auto"/>
              <w:right w:val="nil"/>
            </w:tcBorders>
            <w:shd w:val="clear" w:color="auto" w:fill="auto"/>
            <w:vAlign w:val="center"/>
            <w:hideMark/>
          </w:tcPr>
          <w:p w14:paraId="1BEB66F7"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Import</w:t>
            </w:r>
          </w:p>
        </w:tc>
        <w:tc>
          <w:tcPr>
            <w:tcW w:w="1449" w:type="dxa"/>
            <w:tcBorders>
              <w:top w:val="single" w:sz="4" w:space="0" w:color="auto"/>
              <w:left w:val="nil"/>
              <w:bottom w:val="single" w:sz="8" w:space="0" w:color="auto"/>
              <w:right w:val="nil"/>
            </w:tcBorders>
            <w:shd w:val="clear" w:color="auto" w:fill="auto"/>
            <w:vAlign w:val="center"/>
            <w:hideMark/>
          </w:tcPr>
          <w:p w14:paraId="30D9C1FC"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Export</w:t>
            </w:r>
          </w:p>
        </w:tc>
        <w:tc>
          <w:tcPr>
            <w:tcW w:w="1175" w:type="dxa"/>
            <w:tcBorders>
              <w:top w:val="single" w:sz="4" w:space="0" w:color="auto"/>
              <w:left w:val="nil"/>
              <w:bottom w:val="single" w:sz="8" w:space="0" w:color="auto"/>
              <w:right w:val="nil"/>
            </w:tcBorders>
            <w:shd w:val="clear" w:color="auto" w:fill="auto"/>
            <w:vAlign w:val="center"/>
            <w:hideMark/>
          </w:tcPr>
          <w:p w14:paraId="2CF3B97D"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Licence</w:t>
            </w:r>
            <w:proofErr w:type="spellEnd"/>
          </w:p>
        </w:tc>
      </w:tr>
      <w:tr w:rsidR="00EF7E0B" w:rsidRPr="00EF7E0B" w14:paraId="00FE8951" w14:textId="77777777" w:rsidTr="00EF7E0B">
        <w:trPr>
          <w:trHeight w:val="645"/>
        </w:trPr>
        <w:tc>
          <w:tcPr>
            <w:tcW w:w="1616" w:type="dxa"/>
            <w:tcBorders>
              <w:top w:val="nil"/>
              <w:left w:val="nil"/>
              <w:bottom w:val="nil"/>
              <w:right w:val="nil"/>
            </w:tcBorders>
            <w:shd w:val="clear" w:color="auto" w:fill="auto"/>
            <w:vAlign w:val="center"/>
            <w:hideMark/>
          </w:tcPr>
          <w:p w14:paraId="655D04E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ity</w:t>
            </w:r>
          </w:p>
        </w:tc>
        <w:tc>
          <w:tcPr>
            <w:tcW w:w="1398" w:type="dxa"/>
            <w:tcBorders>
              <w:top w:val="nil"/>
              <w:left w:val="nil"/>
              <w:bottom w:val="nil"/>
              <w:right w:val="nil"/>
            </w:tcBorders>
            <w:shd w:val="clear" w:color="auto" w:fill="auto"/>
            <w:vAlign w:val="center"/>
            <w:hideMark/>
          </w:tcPr>
          <w:p w14:paraId="3C92751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59A3361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T + WASM</w:t>
            </w:r>
          </w:p>
        </w:tc>
        <w:tc>
          <w:tcPr>
            <w:tcW w:w="822" w:type="dxa"/>
            <w:tcBorders>
              <w:top w:val="nil"/>
              <w:left w:val="nil"/>
              <w:bottom w:val="nil"/>
              <w:right w:val="nil"/>
            </w:tcBorders>
            <w:shd w:val="clear" w:color="auto" w:fill="auto"/>
            <w:vAlign w:val="center"/>
            <w:hideMark/>
          </w:tcPr>
          <w:p w14:paraId="655F13C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B86AA10"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STL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4836E97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7DA6BF1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736086E1" w14:textId="77777777" w:rsidTr="00EF7E0B">
        <w:trPr>
          <w:trHeight w:val="735"/>
        </w:trPr>
        <w:tc>
          <w:tcPr>
            <w:tcW w:w="1616" w:type="dxa"/>
            <w:tcBorders>
              <w:top w:val="nil"/>
              <w:left w:val="nil"/>
              <w:bottom w:val="nil"/>
              <w:right w:val="nil"/>
            </w:tcBorders>
            <w:shd w:val="clear" w:color="auto" w:fill="auto"/>
            <w:vAlign w:val="center"/>
            <w:hideMark/>
          </w:tcPr>
          <w:p w14:paraId="3FE68A8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real Engine</w:t>
            </w:r>
          </w:p>
        </w:tc>
        <w:tc>
          <w:tcPr>
            <w:tcW w:w="1398" w:type="dxa"/>
            <w:tcBorders>
              <w:top w:val="nil"/>
              <w:left w:val="nil"/>
              <w:bottom w:val="nil"/>
              <w:right w:val="nil"/>
            </w:tcBorders>
            <w:shd w:val="clear" w:color="auto" w:fill="auto"/>
            <w:vAlign w:val="center"/>
            <w:hideMark/>
          </w:tcPr>
          <w:p w14:paraId="0A5CDC9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27879514"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lugin</w:t>
            </w:r>
          </w:p>
        </w:tc>
        <w:tc>
          <w:tcPr>
            <w:tcW w:w="822" w:type="dxa"/>
            <w:tcBorders>
              <w:top w:val="nil"/>
              <w:left w:val="nil"/>
              <w:bottom w:val="nil"/>
              <w:right w:val="nil"/>
            </w:tcBorders>
            <w:shd w:val="clear" w:color="auto" w:fill="auto"/>
            <w:vAlign w:val="center"/>
            <w:hideMark/>
          </w:tcPr>
          <w:p w14:paraId="176EDC4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w:t>
            </w:r>
          </w:p>
        </w:tc>
        <w:tc>
          <w:tcPr>
            <w:tcW w:w="1342" w:type="dxa"/>
            <w:tcBorders>
              <w:top w:val="nil"/>
              <w:left w:val="nil"/>
              <w:bottom w:val="nil"/>
              <w:right w:val="nil"/>
            </w:tcBorders>
            <w:shd w:val="clear" w:color="auto" w:fill="auto"/>
            <w:vAlign w:val="center"/>
            <w:hideMark/>
          </w:tcPr>
          <w:p w14:paraId="1305A2F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MAX, BLEND,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5A493A9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4659856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503F3D79" w14:textId="77777777" w:rsidTr="00EF7E0B">
        <w:trPr>
          <w:trHeight w:val="1020"/>
        </w:trPr>
        <w:tc>
          <w:tcPr>
            <w:tcW w:w="1616" w:type="dxa"/>
            <w:tcBorders>
              <w:top w:val="nil"/>
              <w:left w:val="nil"/>
              <w:bottom w:val="nil"/>
              <w:right w:val="nil"/>
            </w:tcBorders>
            <w:shd w:val="clear" w:color="auto" w:fill="auto"/>
            <w:vAlign w:val="center"/>
            <w:hideMark/>
          </w:tcPr>
          <w:p w14:paraId="59234F3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Godot</w:t>
            </w:r>
          </w:p>
        </w:tc>
        <w:tc>
          <w:tcPr>
            <w:tcW w:w="1398" w:type="dxa"/>
            <w:tcBorders>
              <w:top w:val="nil"/>
              <w:left w:val="nil"/>
              <w:bottom w:val="nil"/>
              <w:right w:val="nil"/>
            </w:tcBorders>
            <w:shd w:val="clear" w:color="auto" w:fill="auto"/>
            <w:vAlign w:val="center"/>
            <w:hideMark/>
          </w:tcPr>
          <w:p w14:paraId="3AA3A769"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DScript</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dobný</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ythonu</w:t>
            </w:r>
            <w:proofErr w:type="spellEnd"/>
            <w:r w:rsidRPr="00EF7E0B">
              <w:rPr>
                <w:rFonts w:eastAsia="Times New Roman" w:cs="Calibri"/>
                <w:color w:val="000000"/>
                <w:sz w:val="18"/>
                <w:szCs w:val="18"/>
                <w:lang w:val="en-US"/>
              </w:rPr>
              <w:t>), C#, C++</w:t>
            </w:r>
          </w:p>
        </w:tc>
        <w:tc>
          <w:tcPr>
            <w:tcW w:w="1238" w:type="dxa"/>
            <w:tcBorders>
              <w:top w:val="nil"/>
              <w:left w:val="nil"/>
              <w:bottom w:val="nil"/>
              <w:right w:val="nil"/>
            </w:tcBorders>
            <w:shd w:val="clear" w:color="auto" w:fill="auto"/>
            <w:vAlign w:val="center"/>
            <w:hideMark/>
          </w:tcPr>
          <w:p w14:paraId="335A2F3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25D293D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1A7F96A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nil"/>
              <w:right w:val="nil"/>
            </w:tcBorders>
            <w:shd w:val="clear" w:color="auto" w:fill="auto"/>
            <w:vAlign w:val="center"/>
            <w:hideMark/>
          </w:tcPr>
          <w:p w14:paraId="2BC3207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bin,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a </w:t>
            </w:r>
            <w:proofErr w:type="spellStart"/>
            <w:r w:rsidRPr="00EF7E0B">
              <w:rPr>
                <w:rFonts w:eastAsia="Times New Roman" w:cs="Calibri"/>
                <w:color w:val="000000"/>
                <w:sz w:val="18"/>
                <w:szCs w:val="18"/>
                <w:lang w:val="en-US"/>
              </w:rPr>
              <w:t>další</w:t>
            </w:r>
            <w:proofErr w:type="spellEnd"/>
          </w:p>
        </w:tc>
        <w:tc>
          <w:tcPr>
            <w:tcW w:w="1175" w:type="dxa"/>
            <w:tcBorders>
              <w:top w:val="nil"/>
              <w:left w:val="nil"/>
              <w:bottom w:val="nil"/>
              <w:right w:val="nil"/>
            </w:tcBorders>
            <w:shd w:val="clear" w:color="auto" w:fill="auto"/>
            <w:vAlign w:val="center"/>
            <w:hideMark/>
          </w:tcPr>
          <w:p w14:paraId="77C15DF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MIT </w:t>
            </w:r>
            <w:proofErr w:type="spellStart"/>
            <w:r w:rsidRPr="00EF7E0B">
              <w:rPr>
                <w:rFonts w:eastAsia="Times New Roman" w:cs="Calibri"/>
                <w:color w:val="000000"/>
                <w:sz w:val="18"/>
                <w:szCs w:val="18"/>
                <w:lang w:val="en-US"/>
              </w:rPr>
              <w:t>Licence</w:t>
            </w:r>
            <w:proofErr w:type="spellEnd"/>
          </w:p>
        </w:tc>
      </w:tr>
      <w:tr w:rsidR="00EF7E0B" w:rsidRPr="00EF7E0B" w14:paraId="4EA63FFE" w14:textId="77777777" w:rsidTr="00EF7E0B">
        <w:trPr>
          <w:trHeight w:val="915"/>
        </w:trPr>
        <w:tc>
          <w:tcPr>
            <w:tcW w:w="1616" w:type="dxa"/>
            <w:tcBorders>
              <w:top w:val="nil"/>
              <w:left w:val="nil"/>
              <w:bottom w:val="nil"/>
              <w:right w:val="nil"/>
            </w:tcBorders>
            <w:shd w:val="clear" w:color="auto" w:fill="auto"/>
            <w:vAlign w:val="center"/>
            <w:hideMark/>
          </w:tcPr>
          <w:p w14:paraId="25263C5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Wonderland Engine</w:t>
            </w:r>
          </w:p>
        </w:tc>
        <w:tc>
          <w:tcPr>
            <w:tcW w:w="1398" w:type="dxa"/>
            <w:tcBorders>
              <w:top w:val="nil"/>
              <w:left w:val="nil"/>
              <w:bottom w:val="nil"/>
              <w:right w:val="nil"/>
            </w:tcBorders>
            <w:shd w:val="clear" w:color="auto" w:fill="auto"/>
            <w:vAlign w:val="center"/>
            <w:hideMark/>
          </w:tcPr>
          <w:p w14:paraId="46E50F2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S, TS</w:t>
            </w:r>
          </w:p>
        </w:tc>
        <w:tc>
          <w:tcPr>
            <w:tcW w:w="1238" w:type="dxa"/>
            <w:tcBorders>
              <w:top w:val="nil"/>
              <w:left w:val="nil"/>
              <w:bottom w:val="nil"/>
              <w:right w:val="nil"/>
            </w:tcBorders>
            <w:shd w:val="clear" w:color="auto" w:fill="auto"/>
            <w:vAlign w:val="center"/>
            <w:hideMark/>
          </w:tcPr>
          <w:p w14:paraId="5C83EEB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4C69B341"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E0E971D"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FBX, OBJ, PLY, DA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60C7E67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 (</w:t>
            </w:r>
            <w:proofErr w:type="spellStart"/>
            <w:r w:rsidRPr="00EF7E0B">
              <w:rPr>
                <w:rFonts w:eastAsia="Times New Roman" w:cs="Calibri"/>
                <w:color w:val="000000"/>
                <w:sz w:val="18"/>
                <w:szCs w:val="18"/>
                <w:lang w:val="en-US"/>
              </w:rPr>
              <w:t>WebAssembly</w:t>
            </w:r>
            <w:proofErr w:type="spellEnd"/>
            <w:r w:rsidRPr="00EF7E0B">
              <w:rPr>
                <w:rFonts w:eastAsia="Times New Roman" w:cs="Calibri"/>
                <w:color w:val="000000"/>
                <w:sz w:val="18"/>
                <w:szCs w:val="18"/>
                <w:lang w:val="en-US"/>
              </w:rPr>
              <w:t xml:space="preserve">) </w:t>
            </w:r>
          </w:p>
        </w:tc>
        <w:tc>
          <w:tcPr>
            <w:tcW w:w="1175" w:type="dxa"/>
            <w:tcBorders>
              <w:top w:val="nil"/>
              <w:left w:val="nil"/>
              <w:bottom w:val="nil"/>
              <w:right w:val="nil"/>
            </w:tcBorders>
            <w:shd w:val="clear" w:color="auto" w:fill="auto"/>
            <w:vAlign w:val="center"/>
            <w:hideMark/>
          </w:tcPr>
          <w:p w14:paraId="6FE210AA"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Autorské</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platky</w:t>
            </w:r>
            <w:proofErr w:type="spellEnd"/>
          </w:p>
        </w:tc>
      </w:tr>
      <w:tr w:rsidR="00EF7E0B" w:rsidRPr="00EF7E0B" w14:paraId="216E8E9D" w14:textId="77777777" w:rsidTr="00EF7E0B">
        <w:trPr>
          <w:trHeight w:val="765"/>
        </w:trPr>
        <w:tc>
          <w:tcPr>
            <w:tcW w:w="1616" w:type="dxa"/>
            <w:tcBorders>
              <w:top w:val="nil"/>
              <w:left w:val="nil"/>
              <w:bottom w:val="single" w:sz="4" w:space="0" w:color="auto"/>
              <w:right w:val="nil"/>
            </w:tcBorders>
            <w:shd w:val="clear" w:color="auto" w:fill="auto"/>
            <w:vAlign w:val="center"/>
            <w:hideMark/>
          </w:tcPr>
          <w:p w14:paraId="5AF1E563"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PlayCanvas</w:t>
            </w:r>
            <w:proofErr w:type="spellEnd"/>
          </w:p>
        </w:tc>
        <w:tc>
          <w:tcPr>
            <w:tcW w:w="1398" w:type="dxa"/>
            <w:tcBorders>
              <w:top w:val="nil"/>
              <w:left w:val="nil"/>
              <w:bottom w:val="single" w:sz="4" w:space="0" w:color="auto"/>
              <w:right w:val="nil"/>
            </w:tcBorders>
            <w:shd w:val="clear" w:color="auto" w:fill="auto"/>
            <w:vAlign w:val="center"/>
            <w:hideMark/>
          </w:tcPr>
          <w:p w14:paraId="0CF9F94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avaScript</w:t>
            </w:r>
          </w:p>
        </w:tc>
        <w:tc>
          <w:tcPr>
            <w:tcW w:w="1238" w:type="dxa"/>
            <w:tcBorders>
              <w:top w:val="nil"/>
              <w:left w:val="nil"/>
              <w:bottom w:val="single" w:sz="4" w:space="0" w:color="auto"/>
              <w:right w:val="nil"/>
            </w:tcBorders>
            <w:shd w:val="clear" w:color="auto" w:fill="auto"/>
            <w:vAlign w:val="center"/>
            <w:hideMark/>
          </w:tcPr>
          <w:p w14:paraId="6CDE063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single" w:sz="4" w:space="0" w:color="auto"/>
              <w:right w:val="nil"/>
            </w:tcBorders>
            <w:shd w:val="clear" w:color="auto" w:fill="auto"/>
            <w:vAlign w:val="center"/>
            <w:hideMark/>
          </w:tcPr>
          <w:p w14:paraId="1CA166DE"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single" w:sz="4" w:space="0" w:color="auto"/>
              <w:right w:val="nil"/>
            </w:tcBorders>
            <w:shd w:val="clear" w:color="auto" w:fill="auto"/>
            <w:vAlign w:val="center"/>
            <w:hideMark/>
          </w:tcPr>
          <w:p w14:paraId="76F401E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single" w:sz="4" w:space="0" w:color="auto"/>
              <w:right w:val="nil"/>
            </w:tcBorders>
            <w:shd w:val="clear" w:color="auto" w:fill="auto"/>
            <w:vAlign w:val="center"/>
            <w:hideMark/>
          </w:tcPr>
          <w:p w14:paraId="09FAD28B"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HTML, JS, GLB, FBX,</w:t>
            </w:r>
          </w:p>
        </w:tc>
        <w:tc>
          <w:tcPr>
            <w:tcW w:w="1175" w:type="dxa"/>
            <w:tcBorders>
              <w:top w:val="nil"/>
              <w:left w:val="nil"/>
              <w:bottom w:val="single" w:sz="4" w:space="0" w:color="auto"/>
              <w:right w:val="nil"/>
            </w:tcBorders>
            <w:shd w:val="clear" w:color="auto" w:fill="auto"/>
            <w:vAlign w:val="center"/>
            <w:hideMark/>
          </w:tcPr>
          <w:p w14:paraId="766BD245"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Proprietární</w:t>
            </w:r>
            <w:proofErr w:type="spellEnd"/>
          </w:p>
        </w:tc>
      </w:tr>
    </w:tbl>
    <w:p w14:paraId="6F644DF8" w14:textId="77777777" w:rsidR="005B6BC8" w:rsidRDefault="005B6BC8" w:rsidP="005B6BC8"/>
    <w:p w14:paraId="29AAEAAC" w14:textId="76497C7D" w:rsidR="00AC4DE3" w:rsidRDefault="005B6BC8" w:rsidP="00EF7E0B">
      <w:pPr>
        <w:pStyle w:val="Normlnprvnodsazen"/>
      </w:pPr>
      <w:r>
        <w:t xml:space="preserve">Jelikož desktopové herní </w:t>
      </w:r>
      <w:proofErr w:type="spellStart"/>
      <w:r>
        <w:t>enginy</w:t>
      </w:r>
      <w:proofErr w:type="spellEnd"/>
      <w:r>
        <w:t xml:space="preserve"> jsou založené na exportu skrze WASM není možné rychlé </w:t>
      </w:r>
      <w:r w:rsidRPr="0052065A">
        <w:t>prototypován</w:t>
      </w:r>
      <w:r>
        <w:t>í při vývoj</w:t>
      </w:r>
      <w:r w:rsidRPr="0052065A">
        <w:t>.</w:t>
      </w:r>
      <w:r>
        <w:t xml:space="preserve"> Rychlost iterací pro webový vývoj v Unity se </w:t>
      </w:r>
      <w:proofErr w:type="gramStart"/>
      <w:r>
        <w:t>snaží</w:t>
      </w:r>
      <w:proofErr w:type="gramEnd"/>
      <w:r>
        <w:t xml:space="preserve"> řešit software </w:t>
      </w:r>
      <w:proofErr w:type="spellStart"/>
      <w:r>
        <w:rPr>
          <w:i/>
          <w:iCs/>
        </w:rPr>
        <w:t>Needle</w:t>
      </w:r>
      <w:proofErr w:type="spellEnd"/>
      <w:r>
        <w:rPr>
          <w:i/>
          <w:iCs/>
        </w:rPr>
        <w:t xml:space="preserve"> </w:t>
      </w:r>
      <w:proofErr w:type="spellStart"/>
      <w:r>
        <w:rPr>
          <w:i/>
          <w:iCs/>
        </w:rPr>
        <w:t>Tools</w:t>
      </w:r>
      <w:proofErr w:type="spellEnd"/>
      <w:r>
        <w:t>, (</w:t>
      </w:r>
      <w:r w:rsidRPr="00467A7E">
        <w:rPr>
          <w:highlight w:val="yellow"/>
        </w:rPr>
        <w:t>viz. kap</w:t>
      </w:r>
      <w:r>
        <w:t xml:space="preserve">), který poskytuje propojení práce v Unity Editoru se </w:t>
      </w:r>
      <w:r w:rsidR="008F0FAE">
        <w:t>virtuálním</w:t>
      </w:r>
      <w:r>
        <w:t xml:space="preserve"> prostředím na webu, skrze </w:t>
      </w:r>
      <w:r w:rsidR="008F0FAE">
        <w:t>transformace</w:t>
      </w:r>
      <w:r>
        <w:t xml:space="preserve"> Unity scén do </w:t>
      </w:r>
      <w:proofErr w:type="spellStart"/>
      <w:r>
        <w:t>renderovacího</w:t>
      </w:r>
      <w:proofErr w:type="spellEnd"/>
      <w:r>
        <w:t xml:space="preserve"> </w:t>
      </w:r>
      <w:proofErr w:type="spellStart"/>
      <w:r>
        <w:t>enginu</w:t>
      </w:r>
      <w:proofErr w:type="spellEnd"/>
      <w:r>
        <w:t xml:space="preserve"> three.js s využitím jazyka </w:t>
      </w:r>
      <w:proofErr w:type="spellStart"/>
      <w:r>
        <w:t>TypeScript</w:t>
      </w:r>
      <w:proofErr w:type="spellEnd"/>
      <w:r>
        <w:t xml:space="preserve"> pro tvorbu komponent.</w:t>
      </w:r>
    </w:p>
    <w:p w14:paraId="49693B2F" w14:textId="0CBB2FB2" w:rsidR="0028129D" w:rsidRPr="005C1591" w:rsidRDefault="0028129D" w:rsidP="0028129D">
      <w:pPr>
        <w:pStyle w:val="Normlnprvnodsazen"/>
        <w:ind w:firstLine="0"/>
        <w:rPr>
          <w:lang w:eastAsia="en-US"/>
        </w:rPr>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2DBE73E1" w14:textId="36D4F982" w:rsidR="00AC4DE3" w:rsidRPr="00AC4DE3" w:rsidRDefault="00AC4DE3" w:rsidP="00AC4DE3">
      <w:pPr>
        <w:pStyle w:val="Normlnprvnodsazen"/>
        <w:ind w:firstLine="0"/>
        <w:rPr>
          <w:b/>
          <w:bCs/>
        </w:rPr>
      </w:pPr>
      <w:proofErr w:type="spellStart"/>
      <w:r w:rsidRPr="00AC4DE3">
        <w:rPr>
          <w:b/>
          <w:bCs/>
        </w:rPr>
        <w:t>Wonderland</w:t>
      </w:r>
      <w:proofErr w:type="spellEnd"/>
      <w:r w:rsidRPr="00AC4DE3">
        <w:rPr>
          <w:b/>
          <w:bCs/>
        </w:rPr>
        <w:t xml:space="preserve"> </w:t>
      </w:r>
      <w:proofErr w:type="spellStart"/>
      <w:r w:rsidRPr="00AC4DE3">
        <w:rPr>
          <w:b/>
          <w:bCs/>
        </w:rPr>
        <w:t>Engine</w:t>
      </w:r>
      <w:proofErr w:type="spellEnd"/>
    </w:p>
    <w:p w14:paraId="4EF97457" w14:textId="5F67DB05" w:rsidR="004C4076" w:rsidRPr="004C4076" w:rsidRDefault="00AC4DE3" w:rsidP="004C4076">
      <w:pPr>
        <w:pStyle w:val="Normlnprvnodsazen"/>
        <w:ind w:firstLine="0"/>
      </w:pPr>
      <w:proofErr w:type="spellStart"/>
      <w:r>
        <w:t>Wonderland</w:t>
      </w:r>
      <w:proofErr w:type="spellEnd"/>
      <w:r>
        <w:t xml:space="preserve"> </w:t>
      </w:r>
      <w:proofErr w:type="spellStart"/>
      <w:r>
        <w:t>engine</w:t>
      </w:r>
      <w:proofErr w:type="spellEnd"/>
      <w:r>
        <w:t xml:space="preserve"> je platforma pro tvorbu virtuální a rozšířené reality na webu.</w:t>
      </w:r>
      <w:r w:rsidR="005B6BC8">
        <w:t xml:space="preserve"> </w:t>
      </w:r>
      <w:proofErr w:type="spellStart"/>
      <w:r w:rsidR="009F4413">
        <w:t>Wonderland</w:t>
      </w:r>
      <w:proofErr w:type="spellEnd"/>
      <w:r w:rsidR="009F4413">
        <w:t xml:space="preserve"> </w:t>
      </w:r>
      <w:proofErr w:type="spellStart"/>
      <w:r w:rsidR="009F4413">
        <w:t>engine</w:t>
      </w:r>
      <w:proofErr w:type="spellEnd"/>
      <w:r w:rsidR="009F4413">
        <w:t xml:space="preserve"> zahrnuje </w:t>
      </w:r>
      <w:r>
        <w:t>desktopový</w:t>
      </w:r>
      <w:r w:rsidR="009F4413">
        <w:t xml:space="preserve"> editor s </w:t>
      </w:r>
      <w:r>
        <w:t>obdobnou</w:t>
      </w:r>
      <w:r w:rsidR="009F4413">
        <w:t xml:space="preserve"> funkcionalitou a UI jako tradiční </w:t>
      </w:r>
      <w:proofErr w:type="spellStart"/>
      <w:r w:rsidR="009F4413">
        <w:t>enginy</w:t>
      </w:r>
      <w:proofErr w:type="spellEnd"/>
      <w:r w:rsidR="009F4413">
        <w:t xml:space="preserve"> jako Unity a </w:t>
      </w:r>
      <w:proofErr w:type="spellStart"/>
      <w:r w:rsidR="009F4413">
        <w:t>Unreal</w:t>
      </w:r>
      <w:proofErr w:type="spellEnd"/>
      <w:r w:rsidR="009F4413">
        <w:t xml:space="preserve"> </w:t>
      </w:r>
      <w:proofErr w:type="spellStart"/>
      <w:r w:rsidR="009F4413">
        <w:t>engine</w:t>
      </w:r>
      <w:proofErr w:type="spellEnd"/>
      <w:r w:rsidR="009F4413">
        <w:t xml:space="preserve">, spolu s webovým runtimem založeným na </w:t>
      </w:r>
      <w:proofErr w:type="spellStart"/>
      <w:r w:rsidR="005B6F17">
        <w:t>W</w:t>
      </w:r>
      <w:r w:rsidR="009F4413">
        <w:t>ebassembly</w:t>
      </w:r>
      <w:proofErr w:type="spellEnd"/>
      <w:r w:rsidR="009F4413">
        <w:t xml:space="preserve"> exportu. V porovnání s </w:t>
      </w:r>
      <w:proofErr w:type="spellStart"/>
      <w:r w:rsidR="009F4413">
        <w:t>WebAssembly</w:t>
      </w:r>
      <w:proofErr w:type="spellEnd"/>
      <w:r w:rsidR="009F4413">
        <w:t xml:space="preserve"> exportem z Unity je však iterační doba ve </w:t>
      </w:r>
      <w:proofErr w:type="spellStart"/>
      <w:r w:rsidR="009F4413">
        <w:t>Wonderland</w:t>
      </w:r>
      <w:r w:rsidR="005B6F17">
        <w:t>u</w:t>
      </w:r>
      <w:proofErr w:type="spellEnd"/>
      <w:r w:rsidR="009F4413">
        <w:t xml:space="preserve"> mnohem rychlejší, u jednodušších projektů takřka instantní.</w:t>
      </w:r>
      <w:r>
        <w:t xml:space="preserve"> Primárním zaměřením </w:t>
      </w:r>
      <w:proofErr w:type="spellStart"/>
      <w:r>
        <w:t>enginu</w:t>
      </w:r>
      <w:proofErr w:type="spellEnd"/>
      <w:r>
        <w:t xml:space="preserve"> je </w:t>
      </w:r>
      <w:r w:rsidR="005B6F17">
        <w:t>odstranění</w:t>
      </w:r>
      <w:r>
        <w:t xml:space="preserve"> manuální optimalizace </w:t>
      </w:r>
      <w:r w:rsidR="005B6F17">
        <w:t>modelů</w:t>
      </w:r>
      <w:r>
        <w:t xml:space="preserve"> a aplikační logiky za účelem dosažení vhodného </w:t>
      </w:r>
      <w:r>
        <w:lastRenderedPageBreak/>
        <w:t>výkonu</w:t>
      </w:r>
      <w:r w:rsidR="005B6F17">
        <w:t xml:space="preserve">. </w:t>
      </w:r>
      <w:proofErr w:type="spellStart"/>
      <w:r w:rsidR="005B6F17">
        <w:t>Wonderland</w:t>
      </w:r>
      <w:proofErr w:type="spellEnd"/>
      <w:r w:rsidR="005B6F17">
        <w:t xml:space="preserve"> tedy poskytuje možnosti optimalizace přímo v rámci editoru, primárně se jedná o automatické procesy zjednodušování geometrie a komprimování textur do formátu. </w:t>
      </w:r>
      <w:proofErr w:type="gramStart"/>
      <w:r w:rsidR="005B6F17" w:rsidRPr="005B6F17">
        <w:rPr>
          <w:i/>
          <w:iCs/>
        </w:rPr>
        <w:t>.</w:t>
      </w:r>
      <w:proofErr w:type="spellStart"/>
      <w:r w:rsidR="005B6F17" w:rsidRPr="005B6F17">
        <w:rPr>
          <w:i/>
          <w:iCs/>
        </w:rPr>
        <w:t>basis</w:t>
      </w:r>
      <w:proofErr w:type="spellEnd"/>
      <w:proofErr w:type="gramEnd"/>
      <w:r w:rsidR="005B6F17" w:rsidRPr="005B6F17">
        <w:rPr>
          <w:i/>
          <w:iCs/>
        </w:rPr>
        <w:t xml:space="preserve"> </w:t>
      </w:r>
      <w:r w:rsidR="005B6F17" w:rsidRPr="005B6F17">
        <w:rPr>
          <w:i/>
          <w:iCs/>
          <w:lang w:val="en-US"/>
        </w:rPr>
        <w:t>/ ktx2</w:t>
      </w:r>
      <w:r w:rsidR="005B6F17">
        <w:rPr>
          <w:lang w:val="en-US"/>
        </w:rPr>
        <w:t xml:space="preserve"> </w:t>
      </w:r>
      <w:r w:rsidR="005B6F17">
        <w:t xml:space="preserve">(ecs1, </w:t>
      </w:r>
      <w:proofErr w:type="spellStart"/>
      <w:r w:rsidR="005B6F17">
        <w:t>uastc</w:t>
      </w:r>
      <w:proofErr w:type="spellEnd"/>
      <w:r w:rsidR="005B6F17">
        <w:t>) přímo v rámci editoru. Zároveň p</w:t>
      </w:r>
      <w:r w:rsidR="004C4076">
        <w:t xml:space="preserve">ro běh aplikace </w:t>
      </w:r>
      <w:proofErr w:type="spellStart"/>
      <w:r w:rsidR="004C4076">
        <w:t>Wonderland</w:t>
      </w:r>
      <w:proofErr w:type="spellEnd"/>
      <w:r w:rsidR="004C4076">
        <w:t xml:space="preserve"> implementuje techniku slučování (</w:t>
      </w:r>
      <w:proofErr w:type="spellStart"/>
      <w:r w:rsidR="004C4076" w:rsidRPr="004C4076">
        <w:rPr>
          <w:i/>
          <w:iCs/>
        </w:rPr>
        <w:t>batching</w:t>
      </w:r>
      <w:proofErr w:type="spellEnd"/>
      <w:r w:rsidR="004C4076">
        <w:t>), kdy spojuje co možná nejvíce objektů a jejich materiálů, za cílem minimalizovat počet vykreslovacích dotazů (</w:t>
      </w:r>
      <w:proofErr w:type="spellStart"/>
      <w:r w:rsidR="004C4076" w:rsidRPr="004C4076">
        <w:rPr>
          <w:i/>
          <w:iCs/>
        </w:rPr>
        <w:t>draw</w:t>
      </w:r>
      <w:proofErr w:type="spellEnd"/>
      <w:r w:rsidR="004C4076" w:rsidRPr="004C4076">
        <w:rPr>
          <w:i/>
          <w:iCs/>
        </w:rPr>
        <w:t xml:space="preserve"> </w:t>
      </w:r>
      <w:proofErr w:type="spellStart"/>
      <w:r w:rsidR="004C4076" w:rsidRPr="004C4076">
        <w:rPr>
          <w:i/>
          <w:iCs/>
        </w:rPr>
        <w:t>calls</w:t>
      </w:r>
      <w:proofErr w:type="spellEnd"/>
      <w:r w:rsidR="004C4076">
        <w:t>).</w:t>
      </w:r>
      <w:r w:rsidR="005B6F17">
        <w:t xml:space="preserve"> </w:t>
      </w:r>
    </w:p>
    <w:p w14:paraId="143A53AA" w14:textId="0089356A" w:rsidR="0028129D" w:rsidRPr="0028129D" w:rsidRDefault="0028129D" w:rsidP="004C4076">
      <w:pPr>
        <w:pStyle w:val="Normlnprvnodsazen"/>
        <w:ind w:firstLine="0"/>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674A4E37" w14:textId="5EB534E4" w:rsidR="008A417D" w:rsidRDefault="006108EA" w:rsidP="008A417D">
      <w:pPr>
        <w:pStyle w:val="Heading3"/>
      </w:pPr>
      <w:r>
        <w:t xml:space="preserve">Geoprostorová </w:t>
      </w:r>
      <w:proofErr w:type="gramStart"/>
      <w:r>
        <w:t>řešení</w:t>
      </w:r>
      <w:r w:rsidR="00C5192C">
        <w:t xml:space="preserve">  -</w:t>
      </w:r>
      <w:proofErr w:type="gramEnd"/>
      <w:r w:rsidR="00C5192C">
        <w:t xml:space="preserve"> </w:t>
      </w:r>
      <w:r w:rsidR="00C5192C" w:rsidRPr="00C5192C">
        <w:rPr>
          <w:highlight w:val="yellow"/>
          <w:lang w:val="en-US"/>
        </w:rPr>
        <w:t xml:space="preserve">#todo – </w:t>
      </w:r>
      <w:proofErr w:type="spellStart"/>
      <w:r w:rsidR="00C5192C" w:rsidRPr="00C5192C">
        <w:rPr>
          <w:highlight w:val="yellow"/>
          <w:lang w:val="en-US"/>
        </w:rPr>
        <w:t>dat</w:t>
      </w:r>
      <w:proofErr w:type="spellEnd"/>
      <w:r w:rsidR="00C5192C" w:rsidRPr="00C5192C">
        <w:rPr>
          <w:highlight w:val="yellow"/>
          <w:lang w:val="en-US"/>
        </w:rPr>
        <w:t xml:space="preserve"> to </w:t>
      </w:r>
      <w:proofErr w:type="spellStart"/>
      <w:r w:rsidR="00C5192C" w:rsidRPr="00C5192C">
        <w:rPr>
          <w:highlight w:val="yellow"/>
          <w:lang w:val="en-US"/>
        </w:rPr>
        <w:t>uplne</w:t>
      </w:r>
      <w:proofErr w:type="spellEnd"/>
      <w:r w:rsidR="00C5192C" w:rsidRPr="00C5192C">
        <w:rPr>
          <w:highlight w:val="yellow"/>
          <w:lang w:val="en-US"/>
        </w:rPr>
        <w:t xml:space="preserve"> </w:t>
      </w:r>
      <w:proofErr w:type="spellStart"/>
      <w:r w:rsidR="00C5192C" w:rsidRPr="00C5192C">
        <w:rPr>
          <w:highlight w:val="yellow"/>
          <w:lang w:val="en-US"/>
        </w:rPr>
        <w:t>na</w:t>
      </w:r>
      <w:proofErr w:type="spellEnd"/>
      <w:r w:rsidR="00C5192C" w:rsidRPr="00C5192C">
        <w:rPr>
          <w:highlight w:val="yellow"/>
          <w:lang w:val="en-US"/>
        </w:rPr>
        <w:t xml:space="preserve"> </w:t>
      </w:r>
      <w:proofErr w:type="spellStart"/>
      <w:r w:rsidR="00C5192C" w:rsidRPr="00C5192C">
        <w:rPr>
          <w:highlight w:val="yellow"/>
          <w:lang w:val="en-US"/>
        </w:rPr>
        <w:t>zacatek</w:t>
      </w:r>
      <w:proofErr w:type="spellEnd"/>
      <w:r w:rsidR="00C5192C" w:rsidRPr="00C5192C">
        <w:rPr>
          <w:highlight w:val="yellow"/>
          <w:lang w:val="en-US"/>
        </w:rPr>
        <w:t xml:space="preserve"> </w:t>
      </w:r>
      <w:proofErr w:type="spellStart"/>
      <w:r w:rsidR="00C5192C" w:rsidRPr="00C5192C">
        <w:rPr>
          <w:highlight w:val="yellow"/>
          <w:lang w:val="en-US"/>
        </w:rPr>
        <w:t>kapitoly</w:t>
      </w:r>
      <w:proofErr w:type="spellEnd"/>
      <w:r w:rsidR="00C5192C" w:rsidRPr="00C5192C">
        <w:rPr>
          <w:highlight w:val="yellow"/>
          <w:lang w:val="en-US"/>
        </w:rPr>
        <w:t xml:space="preserve">, </w:t>
      </w:r>
      <w:proofErr w:type="spellStart"/>
      <w:r w:rsidR="00C5192C" w:rsidRPr="00C5192C">
        <w:rPr>
          <w:highlight w:val="yellow"/>
          <w:lang w:val="en-US"/>
        </w:rPr>
        <w:t>jakoze</w:t>
      </w:r>
      <w:proofErr w:type="spellEnd"/>
      <w:r w:rsidR="00C5192C" w:rsidRPr="00C5192C">
        <w:rPr>
          <w:highlight w:val="yellow"/>
          <w:lang w:val="en-US"/>
        </w:rPr>
        <w:t xml:space="preserve"> </w:t>
      </w:r>
      <w:r w:rsidR="00C5192C" w:rsidRPr="00C5192C">
        <w:rPr>
          <w:highlight w:val="yellow"/>
        </w:rPr>
        <w:t>„</w:t>
      </w:r>
      <w:proofErr w:type="spellStart"/>
      <w:r w:rsidR="00C5192C" w:rsidRPr="00C5192C">
        <w:rPr>
          <w:highlight w:val="yellow"/>
        </w:rPr>
        <w:t>geoveci</w:t>
      </w:r>
      <w:proofErr w:type="spellEnd"/>
      <w:r w:rsidR="00C5192C" w:rsidRPr="00C5192C">
        <w:rPr>
          <w:highlight w:val="yellow"/>
        </w:rPr>
        <w:t xml:space="preserve"> na to nejsou, jdeme najit něco co se da </w:t>
      </w:r>
      <w:proofErr w:type="spellStart"/>
      <w:r w:rsidR="00C5192C" w:rsidRPr="00C5192C">
        <w:rPr>
          <w:highlight w:val="yellow"/>
        </w:rPr>
        <w:t>pouzit</w:t>
      </w:r>
      <w:proofErr w:type="spellEnd"/>
      <w:r w:rsidR="00C5192C" w:rsidRPr="00C5192C">
        <w:rPr>
          <w:highlight w:val="yellow"/>
        </w:rPr>
        <w:t>“</w:t>
      </w:r>
      <w:r w:rsidR="00C5192C" w:rsidRPr="00C5192C">
        <w:rPr>
          <w:highlight w:val="yellow"/>
          <w:lang w:val="en-US"/>
        </w:rPr>
        <w:t>?</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w:t>
      </w:r>
      <w:proofErr w:type="gramStart"/>
      <w:r>
        <w:t>2D</w:t>
      </w:r>
      <w:proofErr w:type="gramEnd"/>
      <w:r>
        <w:t xml:space="preserve">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w:t>
      </w:r>
      <w:proofErr w:type="gramStart"/>
      <w:r>
        <w:t>3D</w:t>
      </w:r>
      <w:proofErr w:type="gramEnd"/>
      <w:r>
        <w:t xml:space="preserve">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 xml:space="preserve">(ESRI </w:t>
      </w:r>
      <w:proofErr w:type="gramStart"/>
      <w:r w:rsidRPr="004D0EC7">
        <w:rPr>
          <w:rFonts w:cs="Times New Roman"/>
          <w:szCs w:val="24"/>
        </w:rPr>
        <w:t>2023b</w:t>
      </w:r>
      <w:proofErr w:type="gramEnd"/>
      <w:r w:rsidRPr="004D0EC7">
        <w:rPr>
          <w:rFonts w:cs="Times New Roman"/>
          <w:szCs w:val="24"/>
        </w:rPr>
        <w:t>;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prohlížeče 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w:t>
      </w:r>
      <w:proofErr w:type="gramStart"/>
      <w:r>
        <w:t>3D</w:t>
      </w:r>
      <w:proofErr w:type="gramEnd"/>
      <w:r>
        <w:t xml:space="preserve">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t>
      </w:r>
      <w:proofErr w:type="spellStart"/>
      <w:r>
        <w:t>WebXR</w:t>
      </w:r>
      <w:proofErr w:type="spellEnd"/>
      <w:r>
        <w:t xml:space="preserve"> API, tudíž</w:t>
      </w:r>
      <w:r w:rsidR="00AB24ED">
        <w:t xml:space="preserve"> teoreticky umožňuje dosažení imerzní VR úrovně</w:t>
      </w:r>
      <w:r w:rsidR="006108EA">
        <w:t xml:space="preserve"> viz. </w:t>
      </w:r>
      <w:r w:rsidR="006108EA" w:rsidRPr="006108EA">
        <w:rPr>
          <w:highlight w:val="yellow"/>
        </w:rPr>
        <w:t>(kap. three.js</w:t>
      </w:r>
      <w:proofErr w:type="gramStart"/>
      <w:r w:rsidR="006108EA" w:rsidRPr="006108EA">
        <w:rPr>
          <w:highlight w:val="yellow"/>
        </w:rPr>
        <w:t>)</w:t>
      </w:r>
      <w:r w:rsidR="006108EA">
        <w:t xml:space="preserve"> </w:t>
      </w:r>
      <w:r w:rsidR="00AB24ED">
        <w:t>.</w:t>
      </w:r>
      <w:proofErr w:type="gramEnd"/>
    </w:p>
    <w:p w14:paraId="335A00DD" w14:textId="60762096" w:rsidR="006108EA" w:rsidRDefault="008A417D" w:rsidP="008945D5">
      <w:pPr>
        <w:pStyle w:val="Normlnprvnodsazen"/>
        <w:rPr>
          <w:lang w:eastAsia="en-US"/>
        </w:rPr>
      </w:pPr>
      <w:r>
        <w:rPr>
          <w:lang w:eastAsia="en-US"/>
        </w:rPr>
        <w:lastRenderedPageBreak/>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432135A" w14:textId="6112BD67" w:rsidR="004F2C70" w:rsidRPr="004F2C70" w:rsidRDefault="004F2C70" w:rsidP="004F2C70">
      <w:pPr>
        <w:pStyle w:val="Normlnprvnodsazen"/>
        <w:ind w:firstLine="0"/>
        <w:rPr>
          <w:lang w:val="en-US" w:eastAsia="en-US"/>
        </w:rPr>
      </w:pPr>
      <w:r>
        <w:rPr>
          <w:lang w:val="en-US" w:eastAsia="en-US"/>
        </w:rPr>
        <w:t xml:space="preserve"># TODO – </w:t>
      </w:r>
      <w:proofErr w:type="spellStart"/>
      <w:r>
        <w:rPr>
          <w:lang w:val="en-US" w:eastAsia="en-US"/>
        </w:rPr>
        <w:t>doplnit</w:t>
      </w:r>
      <w:proofErr w:type="spellEnd"/>
      <w:r>
        <w:rPr>
          <w:lang w:val="en-US" w:eastAsia="en-US"/>
        </w:rPr>
        <w:t xml:space="preserve"> </w:t>
      </w:r>
      <w:proofErr w:type="spellStart"/>
      <w:r>
        <w:rPr>
          <w:lang w:val="en-US" w:eastAsia="en-US"/>
        </w:rPr>
        <w:t>dle</w:t>
      </w:r>
      <w:proofErr w:type="spellEnd"/>
      <w:r>
        <w:rPr>
          <w:lang w:val="en-US" w:eastAsia="en-US"/>
        </w:rPr>
        <w:t xml:space="preserve"> </w:t>
      </w:r>
      <w:proofErr w:type="spellStart"/>
      <w:r>
        <w:rPr>
          <w:lang w:val="en-US" w:eastAsia="en-US"/>
        </w:rPr>
        <w:t>tabulky</w:t>
      </w:r>
      <w:proofErr w:type="spellEnd"/>
    </w:p>
    <w:p w14:paraId="0FEC592C" w14:textId="76AAF7E8" w:rsidR="006108EA" w:rsidRDefault="008A417D" w:rsidP="006108EA">
      <w:pPr>
        <w:pStyle w:val="Normlnprvnodsazen"/>
      </w:pPr>
      <w:proofErr w:type="spellStart"/>
      <w:r w:rsidRPr="00AC6351">
        <w:rPr>
          <w:b/>
          <w:bCs/>
        </w:rPr>
        <w:t>CesiumJS</w:t>
      </w:r>
      <w:proofErr w:type="spellEnd"/>
      <w:r>
        <w:t xml:space="preserve"> je knihovna umožňující tvorbu interaktivních </w:t>
      </w:r>
      <w:proofErr w:type="gramStart"/>
      <w:r>
        <w:t>3D</w:t>
      </w:r>
      <w:proofErr w:type="gramEnd"/>
      <w:r>
        <w:t xml:space="preserve">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w:t>
      </w:r>
      <w:proofErr w:type="gramStart"/>
      <w:r>
        <w:t>3D</w:t>
      </w:r>
      <w:proofErr w:type="gramEnd"/>
      <w:r>
        <w:t xml:space="preserve">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 xml:space="preserve">(CesiumGS </w:t>
      </w:r>
      <w:proofErr w:type="gramStart"/>
      <w:r w:rsidR="005308D9" w:rsidRPr="005308D9">
        <w:t>2023b</w:t>
      </w:r>
      <w:proofErr w:type="gramEnd"/>
      <w:r w:rsidR="005308D9" w:rsidRPr="005308D9">
        <w:t>; 2023a; Espinosa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w:t>
      </w:r>
      <w:proofErr w:type="gramStart"/>
      <w:r w:rsidR="00001021">
        <w:t>Švýcarsko</w:t>
      </w:r>
      <w:r w:rsidR="00397AC6">
        <w:t xml:space="preserve"> </w:t>
      </w:r>
      <w:r w:rsidR="00001021">
        <w:t>.</w:t>
      </w:r>
      <w:proofErr w:type="gramEnd"/>
    </w:p>
    <w:p w14:paraId="365B2014" w14:textId="77777777" w:rsidR="006108EA" w:rsidRDefault="008A417D" w:rsidP="006108EA">
      <w:pPr>
        <w:pStyle w:val="Normlnprvnodsazen"/>
      </w:pPr>
      <w:r w:rsidRPr="00AC6351">
        <w:rPr>
          <w:b/>
          <w:bCs/>
          <w:lang w:eastAsia="en-US"/>
        </w:rPr>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proofErr w:type="gramStart"/>
      <w:r>
        <w:rPr>
          <w:lang w:eastAsia="en-US"/>
        </w:rPr>
        <w:t>js</w:t>
      </w:r>
      <w:proofErr w:type="spellEnd"/>
      <w:proofErr w:type="gram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w:t>
      </w:r>
      <w:r w:rsidR="006108EA">
        <w:rPr>
          <w:lang w:eastAsia="en-US"/>
        </w:rPr>
        <w:t>k</w:t>
      </w:r>
      <w:r w:rsidR="00376ACF">
        <w:rPr>
          <w:lang w:eastAsia="en-US"/>
        </w:rPr>
        <w:t xml:space="preserve">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 xml:space="preserve">orovnávali technologie s požadavky na síťový výkon a nízké výpočetní nároky na klienta.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w:t>
      </w:r>
      <w:proofErr w:type="gramStart"/>
      <w:r w:rsidR="00AC6351">
        <w:t>3D</w:t>
      </w:r>
      <w:proofErr w:type="gramEnd"/>
      <w:r w:rsidR="00AC6351">
        <w:t xml:space="preserve"> a nejasné </w:t>
      </w:r>
      <w:proofErr w:type="spellStart"/>
      <w:r w:rsidR="00AC6351">
        <w:t>OpenSource</w:t>
      </w:r>
      <w:proofErr w:type="spellEnd"/>
      <w:r w:rsidR="00AC6351">
        <w:t xml:space="preserv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w:t>
      </w:r>
      <w:proofErr w:type="gramStart"/>
      <w:r w:rsidR="00E55AA3">
        <w:t>3D</w:t>
      </w:r>
      <w:proofErr w:type="gramEnd"/>
      <w:r w:rsidR="00E55AA3">
        <w:t xml:space="preserve"> </w:t>
      </w:r>
      <w:proofErr w:type="spellStart"/>
      <w:r w:rsidR="00E55AA3">
        <w:t>TIles</w:t>
      </w:r>
      <w:proofErr w:type="spellEnd"/>
      <w:r w:rsidR="00E55AA3">
        <w:t xml:space="preserve">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296FFD7" w:rsidR="00AC6351" w:rsidRDefault="007A1CC2" w:rsidP="00046053">
      <w:pPr>
        <w:pStyle w:val="Normlnprvnodsazen"/>
      </w:pPr>
      <w:proofErr w:type="spellStart"/>
      <w:r w:rsidRPr="007A1CC2">
        <w:rPr>
          <w:b/>
          <w:bCs/>
        </w:rPr>
        <w:t>ITowns</w:t>
      </w:r>
      <w:proofErr w:type="spellEnd"/>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 xml:space="preserve">geoprostorových služeb WMS, WMTS aj. a dat </w:t>
      </w:r>
      <w:proofErr w:type="gramStart"/>
      <w:r>
        <w:t>3D</w:t>
      </w:r>
      <w:proofErr w:type="gramEnd"/>
      <w:r>
        <w:t xml:space="preserve"> </w:t>
      </w:r>
      <w:proofErr w:type="spellStart"/>
      <w:r>
        <w:t>Tiles</w:t>
      </w:r>
      <w:proofErr w:type="spellEnd"/>
      <w:r>
        <w:t xml:space="preserve">, </w:t>
      </w:r>
      <w:proofErr w:type="spellStart"/>
      <w:r>
        <w:t>GeoJSON</w:t>
      </w:r>
      <w:proofErr w:type="spellEnd"/>
      <w:r>
        <w:t xml:space="preserve"> aj.</w:t>
      </w:r>
      <w:r w:rsidR="00C155A9">
        <w:t xml:space="preserve"> </w:t>
      </w:r>
      <w:proofErr w:type="spellStart"/>
      <w:r w:rsidR="00C155A9">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r w:rsidR="006108EA">
        <w:t>obdobný,</w:t>
      </w:r>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r w:rsidR="006108EA">
        <w:t xml:space="preserve">Sám o sobě framework nepodporuje rozšíření do imerzní VR úrovně, ale obdobně jako 3dbag-viewer je založen na three.js tudíž rozšíření o </w:t>
      </w:r>
      <w:proofErr w:type="spellStart"/>
      <w:r w:rsidR="006108EA">
        <w:t>WebXR</w:t>
      </w:r>
      <w:proofErr w:type="spellEnd"/>
      <w:r w:rsidR="006108EA">
        <w:t xml:space="preserve"> funkcionalitu je teoreticky možné.</w:t>
      </w:r>
      <w:r w:rsidR="00CB5279">
        <w:t xml:space="preserve"> </w:t>
      </w:r>
      <w:r w:rsidR="00CB5279" w:rsidRPr="00CB5279">
        <w:rPr>
          <w:highlight w:val="yellow"/>
        </w:rPr>
        <w:t>#</w:t>
      </w:r>
      <w:proofErr w:type="gramStart"/>
      <w:r w:rsidR="00CB5279" w:rsidRPr="00CB5279">
        <w:rPr>
          <w:highlight w:val="yellow"/>
        </w:rPr>
        <w:t xml:space="preserve">TODO- </w:t>
      </w:r>
      <w:proofErr w:type="spellStart"/>
      <w:r w:rsidR="00CB5279" w:rsidRPr="00CB5279">
        <w:rPr>
          <w:highlight w:val="yellow"/>
        </w:rPr>
        <w:t>iTowns</w:t>
      </w:r>
      <w:proofErr w:type="spellEnd"/>
      <w:proofErr w:type="gramEnd"/>
      <w:r w:rsidR="00CB5279" w:rsidRPr="00CB5279">
        <w:rPr>
          <w:highlight w:val="yellow"/>
        </w:rPr>
        <w:t xml:space="preserve"> je mrtvý – náhrada: giro3D</w:t>
      </w:r>
      <w:r w:rsidR="00046053">
        <w:t xml:space="preserve"> – </w:t>
      </w:r>
      <w:r w:rsidR="00046053" w:rsidRPr="00046053">
        <w:rPr>
          <w:highlight w:val="yellow"/>
        </w:rPr>
        <w:t xml:space="preserve">nemá přímou podporu pro </w:t>
      </w:r>
      <w:proofErr w:type="spellStart"/>
      <w:r w:rsidR="00046053" w:rsidRPr="00046053">
        <w:rPr>
          <w:highlight w:val="yellow"/>
        </w:rPr>
        <w:t>WebXR</w:t>
      </w:r>
      <w:proofErr w:type="spellEnd"/>
    </w:p>
    <w:p w14:paraId="0E0743AD" w14:textId="1809290E" w:rsidR="00046053" w:rsidRPr="00046053" w:rsidRDefault="00046053" w:rsidP="005C1591">
      <w:pPr>
        <w:pStyle w:val="Normlnprvnodsazen"/>
        <w:ind w:firstLine="0"/>
        <w:rPr>
          <w:b/>
          <w:bCs/>
        </w:rPr>
      </w:pPr>
      <w:r>
        <w:rPr>
          <w:b/>
          <w:bCs/>
          <w:highlight w:val="yellow"/>
          <w:lang w:val="en-US"/>
        </w:rPr>
        <w:t xml:space="preserve"># TODO - </w:t>
      </w:r>
      <w:r w:rsidRPr="00046053">
        <w:rPr>
          <w:b/>
          <w:bCs/>
          <w:highlight w:val="yellow"/>
        </w:rPr>
        <w:t>UD-viz https://github.com/VCityTeam/UD-Viz</w:t>
      </w:r>
    </w:p>
    <w:p w14:paraId="2B58EF03" w14:textId="1936D6CD" w:rsidR="00464C35" w:rsidRPr="00B037DC" w:rsidRDefault="00464C35" w:rsidP="006108EA">
      <w:pPr>
        <w:pStyle w:val="Normlnprvnodsazen"/>
        <w:rPr>
          <w:lang w:val="en-US"/>
        </w:rPr>
      </w:pPr>
      <w:r w:rsidRPr="00B037DC">
        <w:rPr>
          <w:b/>
          <w:bCs/>
        </w:rPr>
        <w:t>Deck.gl</w:t>
      </w:r>
      <w:r w:rsidR="00956383">
        <w:rPr>
          <w:b/>
          <w:bCs/>
        </w:rPr>
        <w:t xml:space="preserve"> </w:t>
      </w:r>
      <w:r w:rsidR="00B037DC" w:rsidRPr="00B037DC">
        <w:t xml:space="preserve">je knihovna umožňující </w:t>
      </w:r>
      <w:proofErr w:type="gramStart"/>
      <w:r w:rsidR="00B037DC" w:rsidRPr="00B037DC">
        <w:t>3D</w:t>
      </w:r>
      <w:proofErr w:type="gramEnd"/>
      <w:r w:rsidR="00B037DC" w:rsidRPr="00B037DC">
        <w:t xml:space="preserve"> vizualizaci geoprostorových dat. Jejím hlavním záměrem je vizualizace velkých datových sad v podobně vrstev, obdobně jako v tradičních GIS. Knihovna je zaměřena především na tematickou vizualizaci.</w:t>
      </w:r>
      <w:r w:rsidR="00B037DC">
        <w:t xml:space="preserve"> Knihovna je </w:t>
      </w:r>
      <w:proofErr w:type="spellStart"/>
      <w:r w:rsidR="00B037DC">
        <w:t>kompatibliní</w:t>
      </w:r>
      <w:proofErr w:type="spellEnd"/>
      <w:r w:rsidR="00B037DC">
        <w:t xml:space="preserve"> s tradičními </w:t>
      </w:r>
      <w:proofErr w:type="spellStart"/>
      <w:r w:rsidR="00B037DC">
        <w:t>geoprostovými</w:t>
      </w:r>
      <w:proofErr w:type="spellEnd"/>
      <w:r w:rsidR="00B037DC">
        <w:t xml:space="preserve"> formáty jak </w:t>
      </w:r>
      <w:proofErr w:type="spellStart"/>
      <w:r w:rsidR="00B037DC">
        <w:t>GeoJSON</w:t>
      </w:r>
      <w:proofErr w:type="spellEnd"/>
      <w:r w:rsidR="00B037DC">
        <w:t xml:space="preserve"> aj. Míra imerze je na úrovni Desktop VR, kdy </w:t>
      </w:r>
      <w:r w:rsidR="00B037DC" w:rsidRPr="004F2C70">
        <w:t>knihovna umožňuje zobrazení na tradičních obrazovkách a interaktivitu v 3D prostředí pomocí</w:t>
      </w:r>
      <w:r w:rsidR="00B037DC">
        <w:t xml:space="preserve"> myše a klávesnice tedy přiblížení a posun. Knihovna momentálně nepodporuje </w:t>
      </w:r>
      <w:proofErr w:type="spellStart"/>
      <w:r w:rsidR="00B037DC">
        <w:t>WebXR</w:t>
      </w:r>
      <w:proofErr w:type="spellEnd"/>
      <w:r w:rsidR="00B037DC">
        <w:t xml:space="preserve">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10F08DCB" w14:textId="77777777" w:rsidR="00B40019" w:rsidRDefault="00B40019" w:rsidP="00B40019">
      <w:pPr>
        <w:pStyle w:val="Normlnprvnodsazen"/>
        <w:keepNext/>
        <w:ind w:firstLine="0"/>
      </w:pPr>
      <w:r w:rsidRPr="00B40019">
        <w:rPr>
          <w:noProof/>
        </w:rPr>
        <w:lastRenderedPageBreak/>
        <w:drawing>
          <wp:inline distT="0" distB="0" distL="0" distR="0" wp14:anchorId="0AED2BDB" wp14:editId="7BCC265C">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60"/>
                    <a:stretch>
                      <a:fillRect/>
                    </a:stretch>
                  </pic:blipFill>
                  <pic:spPr>
                    <a:xfrm>
                      <a:off x="0" y="0"/>
                      <a:ext cx="5579745" cy="2852420"/>
                    </a:xfrm>
                    <a:prstGeom prst="rect">
                      <a:avLst/>
                    </a:prstGeom>
                  </pic:spPr>
                </pic:pic>
              </a:graphicData>
            </a:graphic>
          </wp:inline>
        </w:drawing>
      </w:r>
    </w:p>
    <w:p w14:paraId="6E019035" w14:textId="13213BB7" w:rsidR="00B40019" w:rsidRDefault="00B40019" w:rsidP="00B40019">
      <w:pPr>
        <w:pStyle w:val="Caption"/>
      </w:pPr>
      <w:r>
        <w:t xml:space="preserve">Obr. </w:t>
      </w:r>
      <w:r>
        <w:fldChar w:fldCharType="begin"/>
      </w:r>
      <w:r>
        <w:instrText xml:space="preserve"> SEQ Obr. \* ARABIC </w:instrText>
      </w:r>
      <w:r>
        <w:fldChar w:fldCharType="separate"/>
      </w:r>
      <w:r w:rsidR="00894A03">
        <w:rPr>
          <w:noProof/>
        </w:rPr>
        <w:t>27</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61"/>
                    <a:stretch>
                      <a:fillRect/>
                    </a:stretch>
                  </pic:blipFill>
                  <pic:spPr>
                    <a:xfrm>
                      <a:off x="0" y="0"/>
                      <a:ext cx="5579745" cy="2602865"/>
                    </a:xfrm>
                    <a:prstGeom prst="rect">
                      <a:avLst/>
                    </a:prstGeom>
                  </pic:spPr>
                </pic:pic>
              </a:graphicData>
            </a:graphic>
          </wp:inline>
        </w:drawing>
      </w:r>
    </w:p>
    <w:p w14:paraId="4AFAB6CE" w14:textId="267C7944" w:rsidR="003635FB" w:rsidRDefault="003635FB" w:rsidP="003635FB">
      <w:pPr>
        <w:pStyle w:val="Caption"/>
      </w:pPr>
      <w:r>
        <w:t xml:space="preserve">Obr. </w:t>
      </w:r>
      <w:r>
        <w:fldChar w:fldCharType="begin"/>
      </w:r>
      <w:r>
        <w:instrText xml:space="preserve"> SEQ Obr. \* ARABIC </w:instrText>
      </w:r>
      <w:r>
        <w:fldChar w:fldCharType="separate"/>
      </w:r>
      <w:r w:rsidR="00894A03">
        <w:rPr>
          <w:noProof/>
        </w:rPr>
        <w:t>28</w:t>
      </w:r>
      <w:r>
        <w:fldChar w:fldCharType="end"/>
      </w:r>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iTowns Contributors 2023)</w:t>
      </w:r>
      <w:r>
        <w:fldChar w:fldCharType="end"/>
      </w:r>
    </w:p>
    <w:p w14:paraId="1AAC56D2" w14:textId="77777777" w:rsidR="004E6E7C" w:rsidRPr="004E6E7C" w:rsidRDefault="004E6E7C" w:rsidP="004E6E7C">
      <w:pPr>
        <w:pStyle w:val="Caption"/>
      </w:pPr>
    </w:p>
    <w:p w14:paraId="0A9D595B" w14:textId="50D115F3" w:rsidR="00400092" w:rsidRDefault="00400092" w:rsidP="004E6E7C">
      <w:pPr>
        <w:pStyle w:val="Caption"/>
      </w:pPr>
      <w:r>
        <w:t xml:space="preserve">Tab. </w:t>
      </w:r>
      <w:r>
        <w:fldChar w:fldCharType="begin"/>
      </w:r>
      <w:r>
        <w:instrText xml:space="preserve"> SEQ Tab. \* ARABIC </w:instrText>
      </w:r>
      <w:r>
        <w:fldChar w:fldCharType="separate"/>
      </w:r>
      <w:r w:rsidR="007B5CF8">
        <w:rPr>
          <w:noProof/>
        </w:rPr>
        <w:t>7</w:t>
      </w:r>
      <w:r>
        <w:fldChar w:fldCharType="end"/>
      </w:r>
      <w:r>
        <w:t xml:space="preserve"> </w:t>
      </w:r>
      <w:proofErr w:type="spellStart"/>
      <w:r>
        <w:t>WebGL</w:t>
      </w:r>
      <w:proofErr w:type="spellEnd"/>
      <w:r>
        <w:t xml:space="preserve"> knihovny se zaměřením na </w:t>
      </w:r>
      <w:proofErr w:type="spellStart"/>
      <w:r>
        <w:t>geoprsotorová</w:t>
      </w:r>
      <w:proofErr w:type="spellEnd"/>
      <w:r>
        <w:t xml:space="preserve"> data.</w:t>
      </w:r>
    </w:p>
    <w:tbl>
      <w:tblPr>
        <w:tblW w:w="6700" w:type="dxa"/>
        <w:tblLook w:val="04A0" w:firstRow="1" w:lastRow="0" w:firstColumn="1" w:lastColumn="0" w:noHBand="0" w:noVBand="1"/>
      </w:tblPr>
      <w:tblGrid>
        <w:gridCol w:w="1580"/>
        <w:gridCol w:w="960"/>
        <w:gridCol w:w="960"/>
        <w:gridCol w:w="1780"/>
        <w:gridCol w:w="1420"/>
      </w:tblGrid>
      <w:tr w:rsidR="00400092" w:rsidRPr="00400092" w14:paraId="33FB830F" w14:textId="77777777" w:rsidTr="00400092">
        <w:trPr>
          <w:trHeight w:val="300"/>
        </w:trPr>
        <w:tc>
          <w:tcPr>
            <w:tcW w:w="1580" w:type="dxa"/>
            <w:tcBorders>
              <w:top w:val="single" w:sz="4" w:space="0" w:color="auto"/>
              <w:left w:val="nil"/>
              <w:bottom w:val="single" w:sz="8" w:space="0" w:color="auto"/>
              <w:right w:val="nil"/>
            </w:tcBorders>
            <w:shd w:val="clear" w:color="auto" w:fill="auto"/>
            <w:vAlign w:val="center"/>
            <w:hideMark/>
          </w:tcPr>
          <w:p w14:paraId="7D6B6519"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Řešení</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1C1260E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 xml:space="preserve">Prog. </w:t>
            </w:r>
            <w:proofErr w:type="spellStart"/>
            <w:r w:rsidRPr="00400092">
              <w:rPr>
                <w:rFonts w:ascii="Calibri" w:eastAsia="Times New Roman" w:hAnsi="Calibri" w:cs="Calibri"/>
                <w:b/>
                <w:bCs/>
                <w:color w:val="000000"/>
                <w:sz w:val="18"/>
                <w:szCs w:val="18"/>
                <w:lang w:val="en-US"/>
              </w:rPr>
              <w:t>Jazyk</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081D2CDB"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WebXR</w:t>
            </w:r>
            <w:proofErr w:type="spellEnd"/>
          </w:p>
        </w:tc>
        <w:tc>
          <w:tcPr>
            <w:tcW w:w="1780" w:type="dxa"/>
            <w:tcBorders>
              <w:top w:val="single" w:sz="4" w:space="0" w:color="auto"/>
              <w:left w:val="nil"/>
              <w:bottom w:val="single" w:sz="8" w:space="0" w:color="auto"/>
              <w:right w:val="nil"/>
            </w:tcBorders>
            <w:shd w:val="clear" w:color="auto" w:fill="auto"/>
            <w:vAlign w:val="center"/>
            <w:hideMark/>
          </w:tcPr>
          <w:p w14:paraId="624E8F58"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Typ</w:t>
            </w:r>
            <w:proofErr w:type="spellEnd"/>
            <w:r w:rsidRPr="00400092">
              <w:rPr>
                <w:rFonts w:ascii="Calibri" w:eastAsia="Times New Roman" w:hAnsi="Calibri" w:cs="Calibri"/>
                <w:b/>
                <w:bCs/>
                <w:color w:val="000000"/>
                <w:sz w:val="18"/>
                <w:szCs w:val="18"/>
                <w:lang w:val="en-US"/>
              </w:rPr>
              <w:t xml:space="preserve"> </w:t>
            </w:r>
            <w:proofErr w:type="spellStart"/>
            <w:r w:rsidRPr="00400092">
              <w:rPr>
                <w:rFonts w:ascii="Calibri" w:eastAsia="Times New Roman" w:hAnsi="Calibri" w:cs="Calibri"/>
                <w:b/>
                <w:bCs/>
                <w:color w:val="000000"/>
                <w:sz w:val="18"/>
                <w:szCs w:val="18"/>
                <w:lang w:val="en-US"/>
              </w:rPr>
              <w:t>dat</w:t>
            </w:r>
            <w:proofErr w:type="spellEnd"/>
          </w:p>
        </w:tc>
        <w:tc>
          <w:tcPr>
            <w:tcW w:w="1420" w:type="dxa"/>
            <w:tcBorders>
              <w:top w:val="single" w:sz="4" w:space="0" w:color="auto"/>
              <w:left w:val="nil"/>
              <w:bottom w:val="single" w:sz="8" w:space="0" w:color="auto"/>
              <w:right w:val="nil"/>
            </w:tcBorders>
            <w:shd w:val="clear" w:color="auto" w:fill="auto"/>
            <w:vAlign w:val="center"/>
            <w:hideMark/>
          </w:tcPr>
          <w:p w14:paraId="7ADE0F3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Licence</w:t>
            </w:r>
            <w:proofErr w:type="spellEnd"/>
          </w:p>
        </w:tc>
      </w:tr>
      <w:tr w:rsidR="00400092" w:rsidRPr="00400092" w14:paraId="1EB9F679" w14:textId="77777777" w:rsidTr="00400092">
        <w:trPr>
          <w:trHeight w:val="480"/>
        </w:trPr>
        <w:tc>
          <w:tcPr>
            <w:tcW w:w="1580" w:type="dxa"/>
            <w:tcBorders>
              <w:top w:val="nil"/>
              <w:left w:val="nil"/>
              <w:bottom w:val="nil"/>
              <w:right w:val="nil"/>
            </w:tcBorders>
            <w:shd w:val="clear" w:color="auto" w:fill="auto"/>
            <w:vAlign w:val="center"/>
            <w:hideMark/>
          </w:tcPr>
          <w:p w14:paraId="52DF9F8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rcGIS + ArcGIS JS API</w:t>
            </w:r>
          </w:p>
        </w:tc>
        <w:tc>
          <w:tcPr>
            <w:tcW w:w="960" w:type="dxa"/>
            <w:tcBorders>
              <w:top w:val="nil"/>
              <w:left w:val="nil"/>
              <w:bottom w:val="nil"/>
              <w:right w:val="nil"/>
            </w:tcBorders>
            <w:shd w:val="clear" w:color="auto" w:fill="auto"/>
            <w:vAlign w:val="center"/>
            <w:hideMark/>
          </w:tcPr>
          <w:p w14:paraId="67F6F58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0835F17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187D4FA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A648E7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Proprietární</w:t>
            </w:r>
            <w:proofErr w:type="spellEnd"/>
          </w:p>
        </w:tc>
      </w:tr>
      <w:tr w:rsidR="00400092" w:rsidRPr="00400092" w14:paraId="54BB6EDE" w14:textId="77777777" w:rsidTr="00400092">
        <w:trPr>
          <w:trHeight w:val="690"/>
        </w:trPr>
        <w:tc>
          <w:tcPr>
            <w:tcW w:w="1580" w:type="dxa"/>
            <w:tcBorders>
              <w:top w:val="nil"/>
              <w:left w:val="nil"/>
              <w:bottom w:val="nil"/>
              <w:right w:val="nil"/>
            </w:tcBorders>
            <w:shd w:val="clear" w:color="auto" w:fill="auto"/>
            <w:vAlign w:val="center"/>
            <w:hideMark/>
          </w:tcPr>
          <w:p w14:paraId="5F313CD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ity Engine + VR Export 360°</w:t>
            </w:r>
          </w:p>
        </w:tc>
        <w:tc>
          <w:tcPr>
            <w:tcW w:w="960" w:type="dxa"/>
            <w:tcBorders>
              <w:top w:val="nil"/>
              <w:left w:val="nil"/>
              <w:bottom w:val="nil"/>
              <w:right w:val="nil"/>
            </w:tcBorders>
            <w:shd w:val="clear" w:color="auto" w:fill="auto"/>
            <w:vAlign w:val="center"/>
            <w:hideMark/>
          </w:tcPr>
          <w:p w14:paraId="7EF92A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GA, JS</w:t>
            </w:r>
          </w:p>
        </w:tc>
        <w:tc>
          <w:tcPr>
            <w:tcW w:w="960" w:type="dxa"/>
            <w:tcBorders>
              <w:top w:val="nil"/>
              <w:left w:val="nil"/>
              <w:bottom w:val="nil"/>
              <w:right w:val="nil"/>
            </w:tcBorders>
            <w:shd w:val="clear" w:color="auto" w:fill="auto"/>
            <w:vAlign w:val="center"/>
            <w:hideMark/>
          </w:tcPr>
          <w:p w14:paraId="37E8004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no</w:t>
            </w:r>
          </w:p>
        </w:tc>
        <w:tc>
          <w:tcPr>
            <w:tcW w:w="1780" w:type="dxa"/>
            <w:tcBorders>
              <w:top w:val="nil"/>
              <w:left w:val="nil"/>
              <w:bottom w:val="nil"/>
              <w:right w:val="nil"/>
            </w:tcBorders>
            <w:shd w:val="clear" w:color="auto" w:fill="auto"/>
            <w:vAlign w:val="center"/>
            <w:hideMark/>
          </w:tcPr>
          <w:p w14:paraId="5A5E6E6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odelování</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měst</w:t>
            </w:r>
            <w:proofErr w:type="spellEnd"/>
          </w:p>
        </w:tc>
        <w:tc>
          <w:tcPr>
            <w:tcW w:w="1420" w:type="dxa"/>
            <w:tcBorders>
              <w:top w:val="nil"/>
              <w:left w:val="nil"/>
              <w:bottom w:val="nil"/>
              <w:right w:val="nil"/>
            </w:tcBorders>
            <w:shd w:val="clear" w:color="auto" w:fill="auto"/>
            <w:vAlign w:val="center"/>
            <w:hideMark/>
          </w:tcPr>
          <w:p w14:paraId="73BDD5A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Proprietární</w:t>
            </w:r>
            <w:proofErr w:type="spellEnd"/>
          </w:p>
        </w:tc>
      </w:tr>
      <w:tr w:rsidR="00400092" w:rsidRPr="00400092" w14:paraId="68303E12" w14:textId="77777777" w:rsidTr="00400092">
        <w:trPr>
          <w:trHeight w:val="480"/>
        </w:trPr>
        <w:tc>
          <w:tcPr>
            <w:tcW w:w="1580" w:type="dxa"/>
            <w:tcBorders>
              <w:top w:val="nil"/>
              <w:left w:val="nil"/>
              <w:bottom w:val="nil"/>
              <w:right w:val="nil"/>
            </w:tcBorders>
            <w:shd w:val="clear" w:color="auto" w:fill="auto"/>
            <w:vAlign w:val="center"/>
            <w:hideMark/>
          </w:tcPr>
          <w:p w14:paraId="359921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QGIS + qgis2threejs</w:t>
            </w:r>
          </w:p>
        </w:tc>
        <w:tc>
          <w:tcPr>
            <w:tcW w:w="960" w:type="dxa"/>
            <w:tcBorders>
              <w:top w:val="nil"/>
              <w:left w:val="nil"/>
              <w:bottom w:val="nil"/>
              <w:right w:val="nil"/>
            </w:tcBorders>
            <w:shd w:val="clear" w:color="auto" w:fill="auto"/>
            <w:vAlign w:val="center"/>
            <w:hideMark/>
          </w:tcPr>
          <w:p w14:paraId="4EB37A1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ython, JS</w:t>
            </w:r>
          </w:p>
        </w:tc>
        <w:tc>
          <w:tcPr>
            <w:tcW w:w="960" w:type="dxa"/>
            <w:tcBorders>
              <w:top w:val="nil"/>
              <w:left w:val="nil"/>
              <w:bottom w:val="nil"/>
              <w:right w:val="nil"/>
            </w:tcBorders>
            <w:shd w:val="clear" w:color="auto" w:fill="auto"/>
            <w:vAlign w:val="center"/>
            <w:hideMark/>
          </w:tcPr>
          <w:p w14:paraId="565E8C8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04430E2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B8213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NU</w:t>
            </w:r>
          </w:p>
        </w:tc>
      </w:tr>
      <w:tr w:rsidR="00400092" w:rsidRPr="00400092" w14:paraId="171A94A8" w14:textId="77777777" w:rsidTr="00400092">
        <w:trPr>
          <w:trHeight w:val="480"/>
        </w:trPr>
        <w:tc>
          <w:tcPr>
            <w:tcW w:w="1580" w:type="dxa"/>
            <w:tcBorders>
              <w:top w:val="nil"/>
              <w:left w:val="nil"/>
              <w:bottom w:val="nil"/>
              <w:right w:val="nil"/>
            </w:tcBorders>
            <w:shd w:val="clear" w:color="auto" w:fill="auto"/>
            <w:vAlign w:val="center"/>
            <w:hideMark/>
          </w:tcPr>
          <w:p w14:paraId="1DCA33F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Luciad</w:t>
            </w:r>
            <w:proofErr w:type="spellEnd"/>
            <w:r w:rsidRPr="00400092">
              <w:rPr>
                <w:rFonts w:ascii="Calibri" w:eastAsia="Times New Roman" w:hAnsi="Calibri" w:cs="Calibri"/>
                <w:color w:val="000000"/>
                <w:sz w:val="18"/>
                <w:szCs w:val="18"/>
                <w:lang w:val="en-US"/>
              </w:rPr>
              <w:t xml:space="preserve"> Ria</w:t>
            </w:r>
          </w:p>
        </w:tc>
        <w:tc>
          <w:tcPr>
            <w:tcW w:w="960" w:type="dxa"/>
            <w:tcBorders>
              <w:top w:val="nil"/>
              <w:left w:val="nil"/>
              <w:bottom w:val="nil"/>
              <w:right w:val="nil"/>
            </w:tcBorders>
            <w:shd w:val="clear" w:color="auto" w:fill="auto"/>
            <w:vAlign w:val="center"/>
            <w:hideMark/>
          </w:tcPr>
          <w:p w14:paraId="7137AAF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7FA6E70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0FABA6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DCE1C2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Proprietární</w:t>
            </w:r>
            <w:proofErr w:type="spellEnd"/>
          </w:p>
        </w:tc>
      </w:tr>
      <w:tr w:rsidR="00400092" w:rsidRPr="00400092" w14:paraId="071C1FA3" w14:textId="77777777" w:rsidTr="00400092">
        <w:trPr>
          <w:trHeight w:val="720"/>
        </w:trPr>
        <w:tc>
          <w:tcPr>
            <w:tcW w:w="1580" w:type="dxa"/>
            <w:tcBorders>
              <w:top w:val="nil"/>
              <w:left w:val="nil"/>
              <w:bottom w:val="nil"/>
              <w:right w:val="nil"/>
            </w:tcBorders>
            <w:shd w:val="clear" w:color="auto" w:fill="auto"/>
            <w:vAlign w:val="center"/>
            <w:hideMark/>
          </w:tcPr>
          <w:p w14:paraId="71C5A30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CesiumJS</w:t>
            </w:r>
            <w:proofErr w:type="spellEnd"/>
          </w:p>
        </w:tc>
        <w:tc>
          <w:tcPr>
            <w:tcW w:w="960" w:type="dxa"/>
            <w:tcBorders>
              <w:top w:val="nil"/>
              <w:left w:val="nil"/>
              <w:bottom w:val="nil"/>
              <w:right w:val="nil"/>
            </w:tcBorders>
            <w:shd w:val="clear" w:color="auto" w:fill="auto"/>
            <w:vAlign w:val="center"/>
            <w:hideMark/>
          </w:tcPr>
          <w:p w14:paraId="460B63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3DF46B4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64C47D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Instancovan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11BEB3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 xml:space="preserve">Apache 2.0 (s </w:t>
            </w:r>
            <w:proofErr w:type="spellStart"/>
            <w:r w:rsidRPr="00400092">
              <w:rPr>
                <w:rFonts w:ascii="Calibri" w:eastAsia="Times New Roman" w:hAnsi="Calibri" w:cs="Calibri"/>
                <w:color w:val="000000"/>
                <w:sz w:val="18"/>
                <w:szCs w:val="18"/>
                <w:lang w:val="en-US"/>
              </w:rPr>
              <w:t>výhradami</w:t>
            </w:r>
            <w:proofErr w:type="spellEnd"/>
            <w:r w:rsidRPr="00400092">
              <w:rPr>
                <w:rFonts w:ascii="Calibri" w:eastAsia="Times New Roman" w:hAnsi="Calibri" w:cs="Calibri"/>
                <w:color w:val="000000"/>
                <w:sz w:val="18"/>
                <w:szCs w:val="18"/>
                <w:lang w:val="en-US"/>
              </w:rPr>
              <w:t>)</w:t>
            </w:r>
          </w:p>
        </w:tc>
      </w:tr>
      <w:tr w:rsidR="00400092" w:rsidRPr="00400092" w14:paraId="650BC8A2" w14:textId="77777777" w:rsidTr="00400092">
        <w:trPr>
          <w:trHeight w:val="480"/>
        </w:trPr>
        <w:tc>
          <w:tcPr>
            <w:tcW w:w="1580" w:type="dxa"/>
            <w:tcBorders>
              <w:top w:val="nil"/>
              <w:left w:val="nil"/>
              <w:bottom w:val="nil"/>
              <w:right w:val="nil"/>
            </w:tcBorders>
            <w:shd w:val="clear" w:color="auto" w:fill="auto"/>
            <w:vAlign w:val="center"/>
            <w:hideMark/>
          </w:tcPr>
          <w:p w14:paraId="5CF664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lastRenderedPageBreak/>
              <w:t>vts</w:t>
            </w:r>
            <w:proofErr w:type="spellEnd"/>
            <w:r w:rsidRPr="00400092">
              <w:rPr>
                <w:rFonts w:ascii="Calibri" w:eastAsia="Times New Roman" w:hAnsi="Calibri" w:cs="Calibri"/>
                <w:color w:val="000000"/>
                <w:sz w:val="18"/>
                <w:szCs w:val="18"/>
                <w:lang w:val="en-US"/>
              </w:rPr>
              <w:t>-geospatial</w:t>
            </w:r>
          </w:p>
        </w:tc>
        <w:tc>
          <w:tcPr>
            <w:tcW w:w="960" w:type="dxa"/>
            <w:tcBorders>
              <w:top w:val="nil"/>
              <w:left w:val="nil"/>
              <w:bottom w:val="nil"/>
              <w:right w:val="nil"/>
            </w:tcBorders>
            <w:shd w:val="clear" w:color="auto" w:fill="auto"/>
            <w:vAlign w:val="center"/>
            <w:hideMark/>
          </w:tcPr>
          <w:p w14:paraId="737DCD6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 C</w:t>
            </w:r>
          </w:p>
        </w:tc>
        <w:tc>
          <w:tcPr>
            <w:tcW w:w="960" w:type="dxa"/>
            <w:tcBorders>
              <w:top w:val="nil"/>
              <w:left w:val="nil"/>
              <w:bottom w:val="nil"/>
              <w:right w:val="nil"/>
            </w:tcBorders>
            <w:shd w:val="clear" w:color="auto" w:fill="auto"/>
            <w:vAlign w:val="center"/>
            <w:hideMark/>
          </w:tcPr>
          <w:p w14:paraId="3C3E768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356389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5DC4E18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BSD</w:t>
            </w:r>
          </w:p>
        </w:tc>
      </w:tr>
      <w:tr w:rsidR="00400092" w:rsidRPr="00400092" w14:paraId="1C1404B1" w14:textId="77777777" w:rsidTr="00400092">
        <w:trPr>
          <w:trHeight w:val="585"/>
        </w:trPr>
        <w:tc>
          <w:tcPr>
            <w:tcW w:w="1580" w:type="dxa"/>
            <w:tcBorders>
              <w:top w:val="nil"/>
              <w:left w:val="nil"/>
              <w:bottom w:val="nil"/>
              <w:right w:val="nil"/>
            </w:tcBorders>
            <w:shd w:val="clear" w:color="auto" w:fill="auto"/>
            <w:vAlign w:val="center"/>
            <w:hideMark/>
          </w:tcPr>
          <w:p w14:paraId="101CE6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apBoxGL</w:t>
            </w:r>
            <w:proofErr w:type="spellEnd"/>
          </w:p>
        </w:tc>
        <w:tc>
          <w:tcPr>
            <w:tcW w:w="960" w:type="dxa"/>
            <w:tcBorders>
              <w:top w:val="nil"/>
              <w:left w:val="nil"/>
              <w:bottom w:val="nil"/>
              <w:right w:val="nil"/>
            </w:tcBorders>
            <w:shd w:val="clear" w:color="auto" w:fill="auto"/>
            <w:vAlign w:val="center"/>
            <w:hideMark/>
          </w:tcPr>
          <w:p w14:paraId="3FC6EC5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4D66D73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7D5B6FF5"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37E30A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Proprietární</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Mapbox</w:t>
            </w:r>
            <w:proofErr w:type="spellEnd"/>
            <w:r w:rsidRPr="00400092">
              <w:rPr>
                <w:rFonts w:ascii="Calibri" w:eastAsia="Times New Roman" w:hAnsi="Calibri" w:cs="Calibri"/>
                <w:color w:val="000000"/>
                <w:sz w:val="18"/>
                <w:szCs w:val="18"/>
                <w:lang w:val="en-US"/>
              </w:rPr>
              <w:t xml:space="preserve"> TOS)</w:t>
            </w:r>
          </w:p>
        </w:tc>
      </w:tr>
      <w:tr w:rsidR="00400092" w:rsidRPr="00400092" w14:paraId="6E8EE5D4" w14:textId="77777777" w:rsidTr="00400092">
        <w:trPr>
          <w:trHeight w:val="720"/>
        </w:trPr>
        <w:tc>
          <w:tcPr>
            <w:tcW w:w="1580" w:type="dxa"/>
            <w:tcBorders>
              <w:top w:val="nil"/>
              <w:left w:val="nil"/>
              <w:bottom w:val="single" w:sz="4" w:space="0" w:color="auto"/>
              <w:right w:val="nil"/>
            </w:tcBorders>
            <w:shd w:val="clear" w:color="auto" w:fill="auto"/>
            <w:vAlign w:val="center"/>
            <w:hideMark/>
          </w:tcPr>
          <w:p w14:paraId="4704AEE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deck.gl</w:t>
            </w:r>
          </w:p>
        </w:tc>
        <w:tc>
          <w:tcPr>
            <w:tcW w:w="960" w:type="dxa"/>
            <w:tcBorders>
              <w:top w:val="nil"/>
              <w:left w:val="nil"/>
              <w:bottom w:val="single" w:sz="4" w:space="0" w:color="auto"/>
              <w:right w:val="nil"/>
            </w:tcBorders>
            <w:shd w:val="clear" w:color="auto" w:fill="auto"/>
            <w:vAlign w:val="center"/>
            <w:hideMark/>
          </w:tcPr>
          <w:p w14:paraId="19B69B0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single" w:sz="4" w:space="0" w:color="auto"/>
              <w:right w:val="nil"/>
            </w:tcBorders>
            <w:shd w:val="clear" w:color="auto" w:fill="auto"/>
            <w:vAlign w:val="center"/>
            <w:hideMark/>
          </w:tcPr>
          <w:p w14:paraId="0D661D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single" w:sz="4" w:space="0" w:color="auto"/>
              <w:right w:val="nil"/>
            </w:tcBorders>
            <w:shd w:val="clear" w:color="auto" w:fill="auto"/>
            <w:vAlign w:val="center"/>
            <w:hideMark/>
          </w:tcPr>
          <w:p w14:paraId="2185CB8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Tematick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single" w:sz="4" w:space="0" w:color="auto"/>
              <w:right w:val="nil"/>
            </w:tcBorders>
            <w:shd w:val="clear" w:color="auto" w:fill="auto"/>
            <w:vAlign w:val="center"/>
            <w:hideMark/>
          </w:tcPr>
          <w:p w14:paraId="24DDDD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MIT</w:t>
            </w:r>
          </w:p>
        </w:tc>
      </w:tr>
    </w:tbl>
    <w:p w14:paraId="1AE25067" w14:textId="77777777" w:rsidR="00400092" w:rsidRDefault="00400092" w:rsidP="00400092">
      <w:pPr>
        <w:pStyle w:val="Normlnprvnodsazen"/>
        <w:ind w:firstLine="0"/>
      </w:pPr>
    </w:p>
    <w:p w14:paraId="00316EF8" w14:textId="09702FE1" w:rsidR="00400092" w:rsidRDefault="00400092" w:rsidP="002A5D97">
      <w:pPr>
        <w:pStyle w:val="Normlnprvnodsazen"/>
      </w:pPr>
      <w:r>
        <w:t xml:space="preserve">Na </w:t>
      </w:r>
      <w:r w:rsidRPr="002A5D97">
        <w:t>základě</w:t>
      </w:r>
      <w:r>
        <w:t xml:space="preserve"> výše uvedených řešení je možné určit, že pro geoprostorové informace dominuje především </w:t>
      </w:r>
      <w:proofErr w:type="gramStart"/>
      <w:r>
        <w:t>3D</w:t>
      </w:r>
      <w:proofErr w:type="gramEnd"/>
      <w:r>
        <w:t xml:space="preserve"> </w:t>
      </w:r>
      <w:proofErr w:type="spellStart"/>
      <w:r>
        <w:t>Tiles</w:t>
      </w:r>
      <w:proofErr w:type="spellEnd"/>
      <w:r>
        <w:t xml:space="preserve"> formát a následně 3D </w:t>
      </w:r>
      <w:proofErr w:type="spellStart"/>
      <w:r>
        <w:t>renderery</w:t>
      </w:r>
      <w:proofErr w:type="spellEnd"/>
      <w:r>
        <w:t xml:space="preserve"> cesium.js a three.js. V případě technologií zabývajících se zobrazením </w:t>
      </w:r>
      <w:proofErr w:type="gramStart"/>
      <w:r>
        <w:t>3D</w:t>
      </w:r>
      <w:proofErr w:type="gramEnd"/>
      <w:r>
        <w:t xml:space="preserve"> scén na webu je možné tvrdit, že mají buďto minimální popř. žádnou podporu pro tvorbu virtuálních zážitků. </w:t>
      </w:r>
      <w:r w:rsidR="00203FA6">
        <w:t>Na základě této analýzy je tedy možné tvrdit, že tradiční geoprostorová řešení poskytují malou integraci s technologiemi umožňujícími virtuální realitu.</w:t>
      </w:r>
    </w:p>
    <w:p w14:paraId="759B64B4" w14:textId="369EA537" w:rsidR="00770B9C" w:rsidRDefault="00770B9C" w:rsidP="00770B9C">
      <w:pPr>
        <w:pStyle w:val="Heading3"/>
        <w:rPr>
          <w:lang w:val="en-US"/>
        </w:rPr>
      </w:pPr>
      <w:r>
        <w:t xml:space="preserve">Služby </w:t>
      </w:r>
      <w:r w:rsidRPr="00770B9C">
        <w:rPr>
          <w:highlight w:val="yellow"/>
          <w:lang w:val="en-US"/>
        </w:rPr>
        <w:t xml:space="preserve">#todo – </w:t>
      </w:r>
      <w:proofErr w:type="spellStart"/>
      <w:r w:rsidRPr="00770B9C">
        <w:rPr>
          <w:highlight w:val="yellow"/>
          <w:lang w:val="en-US"/>
        </w:rPr>
        <w:t>prejmenovat</w:t>
      </w:r>
      <w:proofErr w:type="spellEnd"/>
    </w:p>
    <w:p w14:paraId="6D85E70F" w14:textId="05268D00" w:rsidR="00770B9C" w:rsidRPr="00770B9C" w:rsidRDefault="00770B9C" w:rsidP="00770B9C">
      <w:proofErr w:type="spellStart"/>
      <w:r>
        <w:rPr>
          <w:lang w:val="en-US"/>
        </w:rPr>
        <w:t>Softwarov</w:t>
      </w:r>
      <w:proofErr w:type="spellEnd"/>
      <w:r>
        <w:t xml:space="preserve">é řešení tvorbu virtuálního prostředí skrze službu. Jedná se o řešení, kdy po uživateli není vyžadován vývoj. Uživatel pouze interaktivně konfiguruje, popř. pouze se účastní virtuálního prostředí. Porovnání takovýchto projektů provedl </w:t>
      </w:r>
      <w:r>
        <w:fldChar w:fldCharType="begin"/>
      </w:r>
      <w:r>
        <w:instrText xml:space="preserve"> ADDIN ZOTERO_ITEM CSL_CITATION {"citationID":"OpMbCQJo","properties":{"formattedCitation":"(Kane 2022)","plainCitation":"(Kane 2022)","noteIndex":0},"citationItems":[{"id":2079,"uris":["http://zotero.org/groups/4599106/items/2RTG5U9Y"],"itemData":{"id":2079,"type":"article-magazine","abstract":"There's only one real metaverse and its greatest expression yet is Hubs.","container-title":"Creator Labs","language":"en","title":"Brands Pioneering \"the Metaverse?\" Consider Mozilla Hubs &amp; the 3D Open Web","title-short":"Brands Pioneering \"the Metaverse?","URL":"https://hubs.mozilla.com/labs/brands-pioneering-the-metaverse-consider-mozilla-hubs/","author":[{"family":"Kane","given":"James"}],"accessed":{"date-parts":[["2023",11,6]]},"issued":{"date-parts":[["2022",6,27]]},"citation-key":"kaneBrandsPioneeringMetaverse2022"}}],"schema":"https://github.com/citation-style-language/schema/raw/master/csl-citation.json"} </w:instrText>
      </w:r>
      <w:r>
        <w:fldChar w:fldCharType="separate"/>
      </w:r>
      <w:r w:rsidRPr="00770B9C">
        <w:t>(Kane 2022)</w:t>
      </w:r>
      <w:r>
        <w:fldChar w:fldCharType="end"/>
      </w:r>
      <w:r>
        <w:t xml:space="preserve"> </w:t>
      </w:r>
      <w:r w:rsidRPr="00770B9C">
        <w:rPr>
          <w:highlight w:val="yellow"/>
          <w:lang w:val="en-US"/>
        </w:rPr>
        <w:t xml:space="preserve">#viz. </w:t>
      </w:r>
      <w:proofErr w:type="spellStart"/>
      <w:r w:rsidRPr="00770B9C">
        <w:rPr>
          <w:highlight w:val="yellow"/>
          <w:lang w:val="en-US"/>
        </w:rPr>
        <w:t>Obr.X</w:t>
      </w:r>
      <w:proofErr w:type="spellEnd"/>
      <w:r>
        <w:t xml:space="preserve">.  </w:t>
      </w:r>
    </w:p>
    <w:p w14:paraId="2A3B1D68" w14:textId="19186C8F" w:rsidR="00770B9C" w:rsidRDefault="00770B9C" w:rsidP="00770B9C">
      <w:r>
        <w:rPr>
          <w:noProof/>
        </w:rPr>
        <w:drawing>
          <wp:inline distT="0" distB="0" distL="0" distR="0" wp14:anchorId="488FF87C" wp14:editId="1B792179">
            <wp:extent cx="5579745" cy="1844040"/>
            <wp:effectExtent l="0" t="0" r="1905" b="3810"/>
            <wp:docPr id="1970992965" name="Picture 1" descr="A screenshot of a web ap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992965" name="Picture 1" descr="A screenshot of a web apps&#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579745" cy="1844040"/>
                    </a:xfrm>
                    <a:prstGeom prst="rect">
                      <a:avLst/>
                    </a:prstGeom>
                    <a:noFill/>
                    <a:ln>
                      <a:noFill/>
                    </a:ln>
                  </pic:spPr>
                </pic:pic>
              </a:graphicData>
            </a:graphic>
          </wp:inline>
        </w:drawing>
      </w:r>
    </w:p>
    <w:p w14:paraId="1C4D02DE" w14:textId="77777777" w:rsidR="00770B9C" w:rsidRDefault="00770B9C" w:rsidP="00173EE3">
      <w:pPr>
        <w:pStyle w:val="Normlnprvnodsazen"/>
        <w:ind w:firstLine="0"/>
        <w:rPr>
          <w:lang w:eastAsia="en-US"/>
        </w:rPr>
      </w:pPr>
    </w:p>
    <w:p w14:paraId="28552061" w14:textId="77777777" w:rsidR="00DE4E4E" w:rsidRPr="001F6849" w:rsidRDefault="00DE4E4E" w:rsidP="00DE4E4E">
      <w:pPr>
        <w:pStyle w:val="Normlnprvnodsazen"/>
        <w:ind w:firstLine="0"/>
        <w:rPr>
          <w:b/>
          <w:bCs/>
        </w:rPr>
      </w:pPr>
      <w:proofErr w:type="spellStart"/>
      <w:r w:rsidRPr="001F6849">
        <w:rPr>
          <w:b/>
          <w:bCs/>
        </w:rPr>
        <w:t>Mozila</w:t>
      </w:r>
      <w:proofErr w:type="spellEnd"/>
      <w:r w:rsidRPr="001F6849">
        <w:rPr>
          <w:b/>
          <w:bCs/>
        </w:rPr>
        <w:t xml:space="preserve"> </w:t>
      </w:r>
      <w:proofErr w:type="spellStart"/>
      <w:proofErr w:type="gramStart"/>
      <w:r w:rsidRPr="001F6849">
        <w:rPr>
          <w:b/>
          <w:bCs/>
        </w:rPr>
        <w:t>Hubs</w:t>
      </w:r>
      <w:proofErr w:type="spellEnd"/>
      <w:r w:rsidRPr="001F6849">
        <w:rPr>
          <w:b/>
          <w:bCs/>
        </w:rPr>
        <w:t xml:space="preserve"> </w:t>
      </w:r>
      <w:r>
        <w:rPr>
          <w:b/>
          <w:bCs/>
        </w:rPr>
        <w:t xml:space="preserve"> +</w:t>
      </w:r>
      <w:proofErr w:type="gramEnd"/>
      <w:r>
        <w:rPr>
          <w:b/>
          <w:bCs/>
        </w:rPr>
        <w:t xml:space="preserve"> </w:t>
      </w:r>
      <w:proofErr w:type="spellStart"/>
      <w:r>
        <w:rPr>
          <w:b/>
          <w:bCs/>
        </w:rPr>
        <w:t>Spoke</w:t>
      </w:r>
      <w:proofErr w:type="spellEnd"/>
      <w:r>
        <w:rPr>
          <w:b/>
          <w:bCs/>
        </w:rPr>
        <w:t xml:space="preserve"> editor </w:t>
      </w:r>
      <w:r w:rsidRPr="00125106">
        <w:rPr>
          <w:b/>
          <w:bCs/>
          <w:highlight w:val="yellow"/>
        </w:rPr>
        <w:t>(</w:t>
      </w:r>
      <w:proofErr w:type="spellStart"/>
      <w:r w:rsidRPr="00125106">
        <w:rPr>
          <w:b/>
          <w:bCs/>
          <w:highlight w:val="yellow"/>
        </w:rPr>
        <w:t>Three</w:t>
      </w:r>
      <w:proofErr w:type="spellEnd"/>
      <w:r w:rsidRPr="00125106">
        <w:rPr>
          <w:b/>
          <w:bCs/>
          <w:highlight w:val="yellow"/>
        </w:rPr>
        <w:t xml:space="preserve">, </w:t>
      </w:r>
      <w:proofErr w:type="spellStart"/>
      <w:r w:rsidRPr="00125106">
        <w:rPr>
          <w:b/>
          <w:bCs/>
          <w:highlight w:val="yellow"/>
        </w:rPr>
        <w:t>Aframe</w:t>
      </w:r>
      <w:proofErr w:type="spellEnd"/>
      <w:r>
        <w:rPr>
          <w:b/>
          <w:bCs/>
          <w:highlight w:val="yellow"/>
        </w:rPr>
        <w:t xml:space="preserve"> / </w:t>
      </w:r>
      <w:proofErr w:type="spellStart"/>
      <w:r>
        <w:rPr>
          <w:b/>
          <w:bCs/>
          <w:highlight w:val="yellow"/>
        </w:rPr>
        <w:t>bitECS</w:t>
      </w:r>
      <w:proofErr w:type="spellEnd"/>
      <w:r w:rsidRPr="00125106">
        <w:rPr>
          <w:b/>
          <w:bCs/>
          <w:highlight w:val="yellow"/>
        </w:rPr>
        <w:t xml:space="preserve">, </w:t>
      </w:r>
      <w:proofErr w:type="spellStart"/>
      <w:r w:rsidRPr="00125106">
        <w:rPr>
          <w:b/>
          <w:bCs/>
          <w:highlight w:val="yellow"/>
        </w:rPr>
        <w:t>WebRTC</w:t>
      </w:r>
      <w:proofErr w:type="spellEnd"/>
      <w:r w:rsidRPr="00125106">
        <w:rPr>
          <w:b/>
          <w:bCs/>
          <w:highlight w:val="yellow"/>
        </w:rPr>
        <w:t xml:space="preserve"> aj.)</w:t>
      </w:r>
    </w:p>
    <w:p w14:paraId="64C7F823" w14:textId="3EEB6C2C" w:rsidR="00DE4E4E" w:rsidRPr="001F6849" w:rsidRDefault="00DE4E4E" w:rsidP="00DE4E4E">
      <w:pPr>
        <w:pStyle w:val="Normlnprvnodsazen"/>
        <w:ind w:firstLine="0"/>
      </w:pPr>
      <w:r w:rsidRPr="001F6849">
        <w:t xml:space="preserve">Prototyp </w:t>
      </w:r>
      <w:r w:rsidR="00574F36">
        <w:t xml:space="preserve">qgis2three </w:t>
      </w:r>
      <w:proofErr w:type="spellStart"/>
      <w:r w:rsidR="00574F36">
        <w:t>gltf</w:t>
      </w:r>
      <w:proofErr w:type="spellEnd"/>
      <w:r w:rsidR="00574F36">
        <w:t xml:space="preserve"> export</w:t>
      </w:r>
      <w:r w:rsidRPr="001F6849">
        <w:t xml:space="preserve">: </w:t>
      </w:r>
      <w:hyperlink r:id="rId63" w:history="1">
        <w:r w:rsidRPr="001F6849">
          <w:rPr>
            <w:rStyle w:val="Hyperlink"/>
          </w:rPr>
          <w:t>https://hubs.mozilla.com/bBJ9sxc?hub_invite_id=Lr9efka</w:t>
        </w:r>
      </w:hyperlink>
    </w:p>
    <w:p w14:paraId="649E4F81" w14:textId="2308E1A2" w:rsidR="00574F36" w:rsidRDefault="00DE4E4E" w:rsidP="00DE4E4E">
      <w:pPr>
        <w:pStyle w:val="Normlnprvnodsazen"/>
        <w:ind w:firstLine="0"/>
        <w:rPr>
          <w:rStyle w:val="Hyperlink"/>
        </w:rPr>
      </w:pPr>
      <w:r w:rsidRPr="001F6849">
        <w:t>Prototyp 3D model Brno</w:t>
      </w:r>
      <w:r w:rsidR="00574F36">
        <w:t xml:space="preserve"> male </w:t>
      </w:r>
      <w:proofErr w:type="spellStart"/>
      <w:r w:rsidR="00574F36">
        <w:t>měritko</w:t>
      </w:r>
      <w:proofErr w:type="spellEnd"/>
      <w:r w:rsidRPr="001F6849">
        <w:t>:</w:t>
      </w:r>
      <w:r w:rsidRPr="001F6849">
        <w:rPr>
          <w:b/>
          <w:bCs/>
        </w:rPr>
        <w:t xml:space="preserve"> </w:t>
      </w:r>
      <w:hyperlink r:id="rId64" w:history="1">
        <w:r w:rsidRPr="001F6849">
          <w:rPr>
            <w:rStyle w:val="Hyperlink"/>
          </w:rPr>
          <w:t>https://hubs.mozilla.com/jkemrr4</w:t>
        </w:r>
      </w:hyperlink>
    </w:p>
    <w:p w14:paraId="0B6C7793" w14:textId="73BFE6A8" w:rsidR="00D079A0" w:rsidRDefault="00D079A0" w:rsidP="00DE4E4E">
      <w:pPr>
        <w:pStyle w:val="Normlnprvnodsazen"/>
        <w:ind w:firstLine="0"/>
        <w:rPr>
          <w:lang w:eastAsia="en-US"/>
        </w:rPr>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1C43C1DD" w14:textId="23E18678" w:rsidR="00574F36" w:rsidRDefault="00574F36" w:rsidP="00DE4E4E">
      <w:pPr>
        <w:pStyle w:val="Normlnprvnodsazen"/>
        <w:ind w:firstLine="0"/>
        <w:rPr>
          <w:lang w:eastAsia="en-US"/>
        </w:rPr>
      </w:pPr>
      <w:r>
        <w:rPr>
          <w:lang w:eastAsia="en-US"/>
        </w:rPr>
        <w:t xml:space="preserve">Galerie pro 3D mapy: </w:t>
      </w:r>
      <w:hyperlink r:id="rId65" w:history="1">
        <w:r w:rsidRPr="00466BA7">
          <w:rPr>
            <w:rStyle w:val="Hyperlink"/>
            <w:lang w:eastAsia="en-US"/>
          </w:rPr>
          <w:t>https://hubs.mozilla.com/link/v3xSqDE</w:t>
        </w:r>
      </w:hyperlink>
    </w:p>
    <w:p w14:paraId="287B0555" w14:textId="24682C8F" w:rsidR="00574F36" w:rsidRDefault="00574F36" w:rsidP="00DE4E4E">
      <w:pPr>
        <w:pStyle w:val="Normlnprvnodsazen"/>
        <w:ind w:firstLine="0"/>
        <w:rPr>
          <w:lang w:eastAsia="en-US"/>
        </w:rPr>
      </w:pPr>
      <w:r>
        <w:rPr>
          <w:lang w:eastAsia="en-US"/>
        </w:rPr>
        <w:t xml:space="preserve">Vyhlídka na 3D model </w:t>
      </w:r>
      <w:proofErr w:type="spellStart"/>
      <w:r>
        <w:rPr>
          <w:lang w:eastAsia="en-US"/>
        </w:rPr>
        <w:t>brna</w:t>
      </w:r>
      <w:proofErr w:type="spellEnd"/>
      <w:r>
        <w:rPr>
          <w:lang w:eastAsia="en-US"/>
        </w:rPr>
        <w:t xml:space="preserve">: </w:t>
      </w:r>
      <w:hyperlink r:id="rId66" w:history="1">
        <w:r w:rsidRPr="00466BA7">
          <w:rPr>
            <w:rStyle w:val="Hyperlink"/>
            <w:lang w:eastAsia="en-US"/>
          </w:rPr>
          <w:t>https://hubs.mozilla.com/link/PFhZqGd</w:t>
        </w:r>
      </w:hyperlink>
    </w:p>
    <w:p w14:paraId="041A801A" w14:textId="2400B65E" w:rsidR="00DE4E4E" w:rsidRDefault="00DE4E4E" w:rsidP="00173EE3">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Pr="001F6849">
        <w:t>Mozzila</w:t>
      </w:r>
      <w:proofErr w:type="spellEnd"/>
      <w:r w:rsidRPr="001F6849">
        <w:t xml:space="preserve"> </w:t>
      </w:r>
      <w:proofErr w:type="spellStart"/>
      <w:r w:rsidRPr="001F6849">
        <w:t>Hubs</w:t>
      </w:r>
      <w:proofErr w:type="spellEnd"/>
      <w:r w:rsidRPr="001F6849">
        <w:t xml:space="preserve"> je vystavěna na základech </w:t>
      </w:r>
      <w:proofErr w:type="spellStart"/>
      <w:r w:rsidRPr="001F6849">
        <w:t>WebRTC</w:t>
      </w:r>
      <w:proofErr w:type="spellEnd"/>
      <w:r w:rsidRPr="001F6849">
        <w:t xml:space="preserve"> pro komunikaci a A-</w:t>
      </w:r>
      <w:proofErr w:type="spellStart"/>
      <w:r w:rsidRPr="001F6849">
        <w:t>Frame</w:t>
      </w:r>
      <w:proofErr w:type="spellEnd"/>
      <w:r w:rsidRPr="001F6849">
        <w:t xml:space="preserve">, Three.js a </w:t>
      </w:r>
      <w:proofErr w:type="spellStart"/>
      <w:r w:rsidRPr="001F6849">
        <w:t>WebGL</w:t>
      </w:r>
      <w:proofErr w:type="spellEnd"/>
      <w:r w:rsidRPr="001F6849">
        <w:t xml:space="preserve"> pro tvorbu, vykreslení a interakci </w:t>
      </w:r>
      <w:proofErr w:type="gramStart"/>
      <w:r w:rsidRPr="001F6849">
        <w:t>3D</w:t>
      </w:r>
      <w:proofErr w:type="gramEnd"/>
      <w:r w:rsidRPr="001F6849">
        <w:t xml:space="preserve"> scén. Součástí </w:t>
      </w:r>
      <w:proofErr w:type="spellStart"/>
      <w:r w:rsidRPr="001F6849">
        <w:t>Mozzila</w:t>
      </w:r>
      <w:proofErr w:type="spellEnd"/>
      <w:r w:rsidRPr="001F6849">
        <w:t xml:space="preserve"> </w:t>
      </w:r>
      <w:proofErr w:type="spellStart"/>
      <w:r w:rsidRPr="001F6849">
        <w:t>Hubs</w:t>
      </w:r>
      <w:proofErr w:type="spellEnd"/>
      <w:r w:rsidRPr="001F6849">
        <w:t xml:space="preserve"> je i </w:t>
      </w:r>
      <w:proofErr w:type="spellStart"/>
      <w:r w:rsidRPr="001F6849">
        <w:rPr>
          <w:i/>
          <w:iCs/>
        </w:rPr>
        <w:t>Spoke</w:t>
      </w:r>
      <w:proofErr w:type="spellEnd"/>
      <w:r w:rsidRPr="001F6849">
        <w:rPr>
          <w:i/>
          <w:iCs/>
        </w:rPr>
        <w:t xml:space="preserve"> Editor</w:t>
      </w:r>
      <w:r w:rsidRPr="001F6849">
        <w:t xml:space="preserve">, což je GUI webová aplikace, umožňující interaktivní tvorbu virtuálních prostředí přímo v prohlížeči. </w:t>
      </w:r>
      <w:proofErr w:type="spellStart"/>
      <w:r>
        <w:t>Mozzila</w:t>
      </w:r>
      <w:proofErr w:type="spellEnd"/>
      <w:r>
        <w:t xml:space="preserve"> </w:t>
      </w:r>
      <w:proofErr w:type="spellStart"/>
      <w:r>
        <w:t>Hubs</w:t>
      </w:r>
      <w:proofErr w:type="spellEnd"/>
      <w:r>
        <w:t xml:space="preserve"> </w:t>
      </w:r>
      <w:proofErr w:type="spellStart"/>
      <w:r>
        <w:t>poskutuje</w:t>
      </w:r>
      <w:proofErr w:type="spellEnd"/>
      <w:r>
        <w:t xml:space="preserve"> plugin do aplikace </w:t>
      </w:r>
      <w:proofErr w:type="spellStart"/>
      <w:r>
        <w:t>Blender</w:t>
      </w:r>
      <w:proofErr w:type="spellEnd"/>
      <w:r>
        <w:t xml:space="preserve"> pro usnadnění tvorby modelů. </w:t>
      </w:r>
      <w:proofErr w:type="spellStart"/>
      <w:r>
        <w:t>Mozzila</w:t>
      </w:r>
      <w:proofErr w:type="spellEnd"/>
      <w:r>
        <w:t xml:space="preserve"> </w:t>
      </w:r>
      <w:proofErr w:type="spellStart"/>
      <w:r>
        <w:t>Hubs</w:t>
      </w:r>
      <w:proofErr w:type="spellEnd"/>
      <w:r>
        <w:t xml:space="preserve"> je primárně navržena za cílem vytvořit virtuální kolaborativní prostředí, tedy vhodné pro schůze více lidí, ekvivalent virtuálních hovorů skrze aplikace jako Zoom, MS Teams aj. </w:t>
      </w:r>
      <w:proofErr w:type="spellStart"/>
      <w:r>
        <w:t>Hubs</w:t>
      </w:r>
      <w:proofErr w:type="spellEnd"/>
      <w:r>
        <w:t xml:space="preserve"> je kompletně webová aplikace, vstup do virtuálního prostředí je realizován skrze </w:t>
      </w:r>
      <w:proofErr w:type="spellStart"/>
      <w:r>
        <w:t>url</w:t>
      </w:r>
      <w:proofErr w:type="spellEnd"/>
      <w:r>
        <w:t xml:space="preserve"> adresu. </w:t>
      </w:r>
      <w:proofErr w:type="spellStart"/>
      <w:r>
        <w:t>Hubs</w:t>
      </w:r>
      <w:proofErr w:type="spellEnd"/>
      <w:r>
        <w:t xml:space="preserve"> umožňuje přístup a pohyb </w:t>
      </w:r>
      <w:r>
        <w:lastRenderedPageBreak/>
        <w:t xml:space="preserve">ve VP v různých mírách imerze, tedy skrze tradiční obrazovku, myš, klávesnici, ale i skrze řadu HMD. </w:t>
      </w:r>
      <w:proofErr w:type="spellStart"/>
      <w:r>
        <w:t>Hubs</w:t>
      </w:r>
      <w:proofErr w:type="spellEnd"/>
      <w:r>
        <w:t xml:space="preserve"> jsou vhodné primárně pro prostředí vyžadující přítomnost více účastníků, jimiž mohou být virtuální učebny, muzea, galerie (citovat </w:t>
      </w:r>
      <w:proofErr w:type="spellStart"/>
      <w:r>
        <w:t>Apart</w:t>
      </w:r>
      <w:proofErr w:type="spellEnd"/>
      <w:r>
        <w:t xml:space="preserve"> </w:t>
      </w:r>
      <w:proofErr w:type="spellStart"/>
      <w:r>
        <w:t>Posters</w:t>
      </w:r>
      <w:proofErr w:type="spellEnd"/>
      <w:r>
        <w:t xml:space="preserve">) aj. </w:t>
      </w:r>
      <w:proofErr w:type="spellStart"/>
      <w:r w:rsidR="00E93552">
        <w:t>Hubs</w:t>
      </w:r>
      <w:proofErr w:type="spellEnd"/>
      <w:r w:rsidR="00E93552">
        <w:t xml:space="preserve"> neumožňují fyzikální simulace (detekce kolizí mezi objekty), vývoj pokročilých interakcí s prostředím a objekty mimo základní pohyb a manipulaci a komplexní animace. </w:t>
      </w:r>
    </w:p>
    <w:p w14:paraId="22850EEB" w14:textId="54FC0199" w:rsidR="00D079A0" w:rsidRPr="00D079A0" w:rsidRDefault="00D079A0" w:rsidP="00173EE3">
      <w:pPr>
        <w:pStyle w:val="Normlnprvnodsazen"/>
        <w:ind w:firstLine="0"/>
        <w:rPr>
          <w:b/>
          <w:bCs/>
        </w:rPr>
      </w:pPr>
      <w:r w:rsidRPr="00D079A0">
        <w:rPr>
          <w:b/>
          <w:bCs/>
        </w:rPr>
        <w:t>Verge3D aj.</w:t>
      </w:r>
    </w:p>
    <w:p w14:paraId="588FC828" w14:textId="4ECD01C4" w:rsidR="00173EE3" w:rsidRDefault="00173EE3" w:rsidP="00173EE3">
      <w:pPr>
        <w:pStyle w:val="Heading3"/>
      </w:pPr>
      <w:r>
        <w:t>Optimalizační nástroje</w:t>
      </w:r>
    </w:p>
    <w:p w14:paraId="03E4D914" w14:textId="77777777" w:rsidR="004E2FCC" w:rsidRDefault="004E2FCC" w:rsidP="004E2FCC">
      <w:r w:rsidRPr="004E2FCC">
        <w:t xml:space="preserve">Primárním cílem optimalizace je dosažení efektivnějšího přenosu dat přes síť a rychlejší načítání stránek. </w:t>
      </w:r>
      <w:r>
        <w:t>Na proces optimalizace můžeme nahlížet ze dvou pohledů: Modifikace samotných 3D modelu a Komprese.</w:t>
      </w:r>
    </w:p>
    <w:p w14:paraId="756662EF" w14:textId="1A47A70A" w:rsidR="006170CC" w:rsidRDefault="006170CC" w:rsidP="00FE5E44">
      <w:pPr>
        <w:pStyle w:val="Normlnprvnodsazen"/>
      </w:pPr>
      <w:r>
        <w:t xml:space="preserve">Modifikaci 3D modelů pak </w:t>
      </w:r>
      <w:proofErr w:type="gramStart"/>
      <w:r>
        <w:t>tvoří</w:t>
      </w:r>
      <w:proofErr w:type="gramEnd"/>
      <w:r>
        <w:t xml:space="preserve"> 3 hlavní proc</w:t>
      </w:r>
      <w:r w:rsidR="007C03E4">
        <w:t>esy</w:t>
      </w:r>
      <w:r w:rsidR="004E2FCC" w:rsidRPr="004E2FCC">
        <w:t xml:space="preserve">: optimalizace stromové struktury formátu, optimalizace geometrie a optimalizace textur. První kategorie zahrnuje odstranění prázdných </w:t>
      </w:r>
      <w:proofErr w:type="spellStart"/>
      <w:r w:rsidR="004E2FCC" w:rsidRPr="004E2FCC">
        <w:t>nódů</w:t>
      </w:r>
      <w:proofErr w:type="spellEnd"/>
      <w:r w:rsidR="004E2FCC" w:rsidRPr="004E2FCC">
        <w:t xml:space="preserve"> a podobně. Druhá kategorie se zaměřuje na zjednodušení geometrie a eliminaci nepoužívaných UV map. Třetí kategorie se věnuje snižování velikosti textur.</w:t>
      </w:r>
      <w:r>
        <w:t xml:space="preserve"> V případě komprese se pak jedná o uložení dat v takovém formátu, aby byla minimalizována jeho velikost. </w:t>
      </w:r>
      <w:r w:rsidRPr="006170CC">
        <w:t xml:space="preserve">Příklady procesů zahrnují kompresi textur pomocí formátů jako </w:t>
      </w:r>
      <w:proofErr w:type="spellStart"/>
      <w:r w:rsidRPr="006170CC">
        <w:t>webp</w:t>
      </w:r>
      <w:proofErr w:type="spellEnd"/>
      <w:r w:rsidRPr="006170CC">
        <w:t>, ktx2</w:t>
      </w:r>
      <w:r>
        <w:t xml:space="preserve">. </w:t>
      </w:r>
      <w:r w:rsidRPr="006170CC">
        <w:t xml:space="preserve">Pro geometrii jsou zkoumány procesy využívající formáty jako </w:t>
      </w:r>
      <w:proofErr w:type="spellStart"/>
      <w:r w:rsidRPr="006170CC">
        <w:t>gl</w:t>
      </w:r>
      <w:r>
        <w:t>TF</w:t>
      </w:r>
      <w:proofErr w:type="spellEnd"/>
      <w:r w:rsidRPr="006170CC">
        <w:t xml:space="preserve"> </w:t>
      </w:r>
      <w:proofErr w:type="gramStart"/>
      <w:r w:rsidRPr="006170CC">
        <w:t>a .</w:t>
      </w:r>
      <w:proofErr w:type="spellStart"/>
      <w:r w:rsidRPr="006170CC">
        <w:t>glb</w:t>
      </w:r>
      <w:proofErr w:type="spellEnd"/>
      <w:proofErr w:type="gramEnd"/>
      <w:r w:rsidRPr="006170CC">
        <w:t xml:space="preserve">, s důrazem na </w:t>
      </w:r>
      <w:proofErr w:type="spellStart"/>
      <w:r w:rsidRPr="006170CC">
        <w:rPr>
          <w:i/>
          <w:iCs/>
        </w:rPr>
        <w:t>bundling</w:t>
      </w:r>
      <w:proofErr w:type="spellEnd"/>
      <w:r w:rsidRPr="006170CC">
        <w:t xml:space="preserve"> (slučování </w:t>
      </w:r>
      <w:proofErr w:type="spellStart"/>
      <w:r w:rsidRPr="006170CC">
        <w:t>meshů</w:t>
      </w:r>
      <w:proofErr w:type="spellEnd"/>
      <w:r w:rsidRPr="006170CC">
        <w:t xml:space="preserve"> za účelem snížení počtu </w:t>
      </w:r>
      <w:r>
        <w:t>vykreslovacích příkazů</w:t>
      </w:r>
      <w:r w:rsidRPr="006170CC">
        <w:t xml:space="preserve">), </w:t>
      </w:r>
      <w:proofErr w:type="spellStart"/>
      <w:r w:rsidRPr="006170CC">
        <w:rPr>
          <w:i/>
          <w:iCs/>
        </w:rPr>
        <w:t>pruning</w:t>
      </w:r>
      <w:proofErr w:type="spellEnd"/>
      <w:r w:rsidRPr="006170CC">
        <w:t xml:space="preserve"> (odstraňování nepotřebné geometrie) a </w:t>
      </w:r>
      <w:proofErr w:type="spellStart"/>
      <w:r w:rsidRPr="006170CC">
        <w:rPr>
          <w:i/>
          <w:iCs/>
        </w:rPr>
        <w:t>flattening</w:t>
      </w:r>
      <w:proofErr w:type="spellEnd"/>
      <w:r w:rsidRPr="006170CC">
        <w:t xml:space="preserve"> (simplifikace stromové hierarchie). Komprese geometrie je prováděna </w:t>
      </w:r>
      <w:r w:rsidR="00FE5E44">
        <w:t xml:space="preserve">pomocí kompresních formátů </w:t>
      </w:r>
      <w:r w:rsidRPr="006170CC">
        <w:t xml:space="preserve">jako </w:t>
      </w:r>
      <w:proofErr w:type="spellStart"/>
      <w:r w:rsidRPr="00FE5E44">
        <w:rPr>
          <w:i/>
          <w:iCs/>
        </w:rPr>
        <w:t>draco</w:t>
      </w:r>
      <w:proofErr w:type="spellEnd"/>
      <w:r w:rsidRPr="00FE5E44">
        <w:rPr>
          <w:i/>
          <w:iCs/>
        </w:rPr>
        <w:t xml:space="preserve"> </w:t>
      </w:r>
      <w:r w:rsidRPr="006170CC">
        <w:t xml:space="preserve">a </w:t>
      </w:r>
      <w:proofErr w:type="spellStart"/>
      <w:r w:rsidRPr="00FE5E44">
        <w:rPr>
          <w:i/>
          <w:iCs/>
        </w:rPr>
        <w:t>meshopt</w:t>
      </w:r>
      <w:proofErr w:type="spellEnd"/>
      <w:r w:rsidRPr="006170CC">
        <w:t>.</w:t>
      </w:r>
    </w:p>
    <w:p w14:paraId="15504EC9" w14:textId="77777777" w:rsidR="00FE5E44" w:rsidRDefault="00FE5E44" w:rsidP="00FE5E44">
      <w:pPr>
        <w:pStyle w:val="Normlnprvnodsazen"/>
      </w:pPr>
      <w:r>
        <w:t xml:space="preserve">K provedení optimalizace je dostupná řada nástrojů. </w:t>
      </w:r>
    </w:p>
    <w:p w14:paraId="2E2EF0EA" w14:textId="20EADB93" w:rsidR="00FE5E44" w:rsidRDefault="00FE5E44" w:rsidP="00FE5E44">
      <w:pPr>
        <w:pStyle w:val="Normlnprvnodsazen"/>
        <w:numPr>
          <w:ilvl w:val="0"/>
          <w:numId w:val="66"/>
        </w:numPr>
      </w:pPr>
      <w:proofErr w:type="spellStart"/>
      <w:r w:rsidRPr="00FE5E44">
        <w:rPr>
          <w:b/>
          <w:bCs/>
        </w:rPr>
        <w:t>ZenCompress</w:t>
      </w:r>
      <w:proofErr w:type="spellEnd"/>
      <w:r>
        <w:t xml:space="preserve"> nástroj určený pro kompresi 3D modelů, zaměřující se na efektivní snižování velikosti textur. Jedná se o desktopovou aplikaci s primárním zaměřením na kompresi textur do formátu .</w:t>
      </w:r>
      <w:proofErr w:type="spellStart"/>
      <w:r>
        <w:t>basis</w:t>
      </w:r>
      <w:proofErr w:type="spellEnd"/>
      <w:r>
        <w:t xml:space="preserve"> a ktx2. </w:t>
      </w:r>
      <w:r>
        <w:fldChar w:fldCharType="begin"/>
      </w:r>
      <w:r>
        <w:instrText xml:space="preserve"> ADDIN ZOTERO_ITEM CSL_CITATION {"citationID":"kfYi4G7A","properties":{"formattedCitation":"(Paradowski Creative 2022)","plainCitation":"(Paradowski Creative 2022)","noteIndex":0},"citationItems":[{"id":2102,"uris":["http://zotero.org/groups/4599106/items/VGX6G3FJ"],"itemData":{"id":2102,"type":"software","title":"paradowskicreative/ZenCompress: Fine-grain texture compression for glTF 3D assets","URL":"https://github.com/paradowskicreative/ZenCompress","author":[{"family":"Paradowski Creative","given":""}],"accessed":{"date-parts":[["2023",12,3]]},"issued":{"date-parts":[["2022"]]},"citation-key":"paradowskicreativeParadowskicreativeZenCompressFinegrain2022"}}],"schema":"https://github.com/citation-style-language/schema/raw/master/csl-citation.json"} </w:instrText>
      </w:r>
      <w:r>
        <w:fldChar w:fldCharType="separate"/>
      </w:r>
      <w:r w:rsidRPr="00FE5E44">
        <w:t>(Paradowski Creative 2022)</w:t>
      </w:r>
      <w:r>
        <w:fldChar w:fldCharType="end"/>
      </w:r>
    </w:p>
    <w:p w14:paraId="499AC8D2" w14:textId="756081E0" w:rsidR="00DA70D9" w:rsidRDefault="00FE5E44" w:rsidP="00DA70D9">
      <w:pPr>
        <w:pStyle w:val="Normlnprvnodsazen"/>
        <w:numPr>
          <w:ilvl w:val="0"/>
          <w:numId w:val="66"/>
        </w:numPr>
      </w:pPr>
      <w:proofErr w:type="spellStart"/>
      <w:r w:rsidRPr="00FE5E44">
        <w:rPr>
          <w:b/>
          <w:bCs/>
        </w:rPr>
        <w:t>gltf-pack</w:t>
      </w:r>
      <w:proofErr w:type="spellEnd"/>
      <w:r>
        <w:t xml:space="preserve"> a </w:t>
      </w:r>
      <w:proofErr w:type="spellStart"/>
      <w:r w:rsidRPr="00FE5E44">
        <w:rPr>
          <w:b/>
          <w:bCs/>
        </w:rPr>
        <w:t>gltf-transform</w:t>
      </w:r>
      <w:proofErr w:type="spellEnd"/>
      <w:r>
        <w:t xml:space="preserve">: Oba tyto nástroje jsou specificky navrženy pro manipulaci s formátem </w:t>
      </w:r>
      <w:proofErr w:type="spellStart"/>
      <w:r>
        <w:t>gltf</w:t>
      </w:r>
      <w:proofErr w:type="spellEnd"/>
      <w:r w:rsidR="00DA70D9">
        <w:t>.</w:t>
      </w:r>
      <w:r>
        <w:t xml:space="preserve"> </w:t>
      </w:r>
      <w:proofErr w:type="spellStart"/>
      <w:r>
        <w:t>gltf-pack</w:t>
      </w:r>
      <w:proofErr w:type="spellEnd"/>
      <w:r>
        <w:t xml:space="preserve"> se zaměřuje na</w:t>
      </w:r>
      <w:r w:rsidR="00DA70D9">
        <w:t xml:space="preserve"> kompresi</w:t>
      </w:r>
      <w:r>
        <w:t xml:space="preserve">, zatímco </w:t>
      </w:r>
      <w:proofErr w:type="spellStart"/>
      <w:r>
        <w:t>gltf-transform</w:t>
      </w:r>
      <w:proofErr w:type="spellEnd"/>
      <w:r>
        <w:t xml:space="preserve"> poskytuje možnosti </w:t>
      </w:r>
      <w:r w:rsidR="00DA70D9">
        <w:t>transformace</w:t>
      </w:r>
      <w:r>
        <w:t xml:space="preserve"> </w:t>
      </w:r>
      <w:r w:rsidR="00DA70D9">
        <w:t xml:space="preserve">i kompresi </w:t>
      </w:r>
      <w:r>
        <w:t>3D modelů</w:t>
      </w:r>
      <w:r w:rsidR="00DA70D9">
        <w:t xml:space="preserve"> a textur. Jedná se o samostatné knihovny poskytující CLI a API pro </w:t>
      </w:r>
      <w:proofErr w:type="spellStart"/>
      <w:r w:rsidR="00DA70D9">
        <w:t>javascript</w:t>
      </w:r>
      <w:proofErr w:type="spellEnd"/>
      <w:r w:rsidR="00DA70D9">
        <w:t xml:space="preserve"> a python.</w:t>
      </w:r>
      <w:r w:rsidR="00426882">
        <w:t xml:space="preserve"> </w:t>
      </w:r>
    </w:p>
    <w:p w14:paraId="1CD7C670" w14:textId="6E774681" w:rsidR="00FE5E44" w:rsidRDefault="00FE5E44" w:rsidP="00426882">
      <w:pPr>
        <w:pStyle w:val="Normlnprvnodsazen"/>
        <w:numPr>
          <w:ilvl w:val="0"/>
          <w:numId w:val="66"/>
        </w:numPr>
      </w:pPr>
      <w:proofErr w:type="spellStart"/>
      <w:r w:rsidRPr="00DA70D9">
        <w:rPr>
          <w:b/>
          <w:bCs/>
        </w:rPr>
        <w:t>Simplygon</w:t>
      </w:r>
      <w:proofErr w:type="spellEnd"/>
      <w:r w:rsidR="00DA70D9">
        <w:t xml:space="preserve"> a </w:t>
      </w:r>
      <w:r w:rsidR="00DA70D9" w:rsidRPr="00DA70D9">
        <w:rPr>
          <w:b/>
          <w:bCs/>
        </w:rPr>
        <w:t xml:space="preserve">Rapid </w:t>
      </w:r>
      <w:proofErr w:type="spellStart"/>
      <w:r w:rsidR="00DA70D9" w:rsidRPr="00DA70D9">
        <w:rPr>
          <w:b/>
          <w:bCs/>
        </w:rPr>
        <w:t>Compact</w:t>
      </w:r>
      <w:proofErr w:type="spellEnd"/>
      <w:r>
        <w:t xml:space="preserve">: </w:t>
      </w:r>
      <w:r w:rsidR="00426882">
        <w:t xml:space="preserve">Jedná se o pokročilá komerční řešení problematiky optimalizace 3D modelů. Podporují řadu datových formátů nejen </w:t>
      </w:r>
      <w:proofErr w:type="spellStart"/>
      <w:r w:rsidR="00426882">
        <w:t>glTF</w:t>
      </w:r>
      <w:proofErr w:type="spellEnd"/>
      <w:r w:rsidR="00426882">
        <w:t xml:space="preserve"> a umožňují využití pokročilých algoritmů jak pro optimalizaci </w:t>
      </w:r>
      <w:r w:rsidR="004716DA">
        <w:t>geometrie,</w:t>
      </w:r>
      <w:r w:rsidR="00426882">
        <w:t xml:space="preserve"> tak textur. </w:t>
      </w:r>
    </w:p>
    <w:p w14:paraId="4DBE29DF" w14:textId="5730365B" w:rsidR="00FE5E44" w:rsidRDefault="00FE5E44" w:rsidP="007C03E4">
      <w:pPr>
        <w:pStyle w:val="Normlnprvnodsazen"/>
      </w:pPr>
      <w:r>
        <w:t xml:space="preserve">Důležitým aspektem při výběru optimalizačních nástrojů je jejich podpora v různých prostředích a </w:t>
      </w:r>
      <w:proofErr w:type="spellStart"/>
      <w:r>
        <w:t>enginech</w:t>
      </w:r>
      <w:proofErr w:type="spellEnd"/>
      <w:r>
        <w:t xml:space="preserve">. Například </w:t>
      </w:r>
      <w:proofErr w:type="spellStart"/>
      <w:r>
        <w:t>Mozzila</w:t>
      </w:r>
      <w:proofErr w:type="spellEnd"/>
      <w:r>
        <w:t xml:space="preserve"> </w:t>
      </w:r>
      <w:proofErr w:type="spellStart"/>
      <w:r>
        <w:t>Hubs</w:t>
      </w:r>
      <w:proofErr w:type="spellEnd"/>
      <w:r>
        <w:t xml:space="preserve"> nepodporuje formát KTX2 ve svém </w:t>
      </w:r>
      <w:proofErr w:type="spellStart"/>
      <w:r>
        <w:t>spoke</w:t>
      </w:r>
      <w:proofErr w:type="spellEnd"/>
      <w:r>
        <w:t xml:space="preserve"> editoru</w:t>
      </w:r>
      <w:r w:rsidR="00426882">
        <w:t xml:space="preserve">. Na druhou stranu řešení </w:t>
      </w:r>
      <w:proofErr w:type="spellStart"/>
      <w:r w:rsidR="00426882">
        <w:t>Wonderland</w:t>
      </w:r>
      <w:proofErr w:type="spellEnd"/>
      <w:r w:rsidR="00426882">
        <w:t xml:space="preserve"> </w:t>
      </w:r>
      <w:proofErr w:type="spellStart"/>
      <w:r w:rsidR="00426882">
        <w:t>Engine</w:t>
      </w:r>
      <w:proofErr w:type="spellEnd"/>
      <w:r w:rsidR="00426882">
        <w:t xml:space="preserve"> a </w:t>
      </w:r>
      <w:proofErr w:type="spellStart"/>
      <w:r w:rsidR="00426882">
        <w:t>Needle</w:t>
      </w:r>
      <w:proofErr w:type="spellEnd"/>
      <w:r w:rsidR="00426882">
        <w:t xml:space="preserve"> </w:t>
      </w:r>
      <w:proofErr w:type="spellStart"/>
      <w:r w:rsidR="00426882">
        <w:t>engine</w:t>
      </w:r>
      <w:proofErr w:type="spellEnd"/>
      <w:r w:rsidR="00426882">
        <w:t xml:space="preserve"> poskytují funkcionalitu zmíněných nástrojů v rámci svého procesu. Při použití komprimovaných modelů je pak nutné mít na paměti, že aplikace, která modely bude vykreslovat musí podporovat dekompresi z daných formátů.</w:t>
      </w:r>
    </w:p>
    <w:p w14:paraId="3C292615" w14:textId="0DBDBEBA" w:rsidR="007C03E4" w:rsidRDefault="007C03E4" w:rsidP="007C03E4">
      <w:pPr>
        <w:pStyle w:val="Normlnprvnodsazen"/>
      </w:pPr>
      <w:r>
        <w:t>V rámci této práce byla pro optimalizaci modelů využita kombinace manuální optimalizace v </w:t>
      </w:r>
      <w:proofErr w:type="spellStart"/>
      <w:r>
        <w:t>Blenderu</w:t>
      </w:r>
      <w:proofErr w:type="spellEnd"/>
      <w:r>
        <w:t xml:space="preserve"> a </w:t>
      </w:r>
      <w:proofErr w:type="spellStart"/>
      <w:r>
        <w:t>gltf-transform</w:t>
      </w:r>
      <w:proofErr w:type="spellEnd"/>
      <w:r>
        <w:t xml:space="preserve"> CLI. </w:t>
      </w:r>
    </w:p>
    <w:p w14:paraId="765ABA60" w14:textId="0F6284CC" w:rsidR="00BC3D00" w:rsidRDefault="00583E2D" w:rsidP="00BC3D00">
      <w:pPr>
        <w:pStyle w:val="Heading2"/>
        <w:rPr>
          <w:lang w:val="cs-CZ"/>
        </w:rPr>
      </w:pPr>
      <w:r>
        <w:rPr>
          <w:lang w:val="cs-CZ"/>
        </w:rPr>
        <w:t>Výběr technologie</w:t>
      </w:r>
    </w:p>
    <w:p w14:paraId="3305AB91" w14:textId="7715C449" w:rsidR="005907E1" w:rsidRDefault="005907E1" w:rsidP="005907E1">
      <w:pPr>
        <w:pStyle w:val="Normlnprvnodsazen"/>
        <w:ind w:firstLine="0"/>
        <w:rPr>
          <w:lang w:eastAsia="en-US"/>
        </w:rPr>
      </w:pPr>
      <w:r>
        <w:rPr>
          <w:lang w:eastAsia="en-US"/>
        </w:rPr>
        <w:t xml:space="preserve">Výběr výsledné technologie proběhl na základě: </w:t>
      </w:r>
    </w:p>
    <w:p w14:paraId="3EC06E2B" w14:textId="68788206" w:rsidR="005907E1" w:rsidRDefault="005907E1" w:rsidP="005907E1">
      <w:pPr>
        <w:pStyle w:val="Normlnprvnodsazen"/>
        <w:numPr>
          <w:ilvl w:val="0"/>
          <w:numId w:val="67"/>
        </w:numPr>
        <w:rPr>
          <w:lang w:eastAsia="en-US"/>
        </w:rPr>
      </w:pPr>
      <w:r>
        <w:rPr>
          <w:lang w:eastAsia="en-US"/>
        </w:rPr>
        <w:t>T</w:t>
      </w:r>
      <w:r>
        <w:rPr>
          <w:lang w:eastAsia="en-US"/>
        </w:rPr>
        <w:t>vorb</w:t>
      </w:r>
      <w:r>
        <w:rPr>
          <w:lang w:eastAsia="en-US"/>
        </w:rPr>
        <w:t xml:space="preserve">y </w:t>
      </w:r>
      <w:r>
        <w:rPr>
          <w:lang w:eastAsia="en-US"/>
        </w:rPr>
        <w:t>testovacích aplikací ve většině výše zmíněných technolo</w:t>
      </w:r>
      <w:r>
        <w:rPr>
          <w:lang w:eastAsia="en-US"/>
        </w:rPr>
        <w:t>gií.</w:t>
      </w:r>
    </w:p>
    <w:p w14:paraId="77381D14" w14:textId="78863574" w:rsidR="005907E1" w:rsidRDefault="005907E1" w:rsidP="005907E1">
      <w:pPr>
        <w:pStyle w:val="Normlnprvnodsazen"/>
        <w:numPr>
          <w:ilvl w:val="0"/>
          <w:numId w:val="67"/>
        </w:numPr>
        <w:rPr>
          <w:lang w:eastAsia="en-US"/>
        </w:rPr>
      </w:pPr>
      <w:r>
        <w:rPr>
          <w:lang w:eastAsia="en-US"/>
        </w:rPr>
        <w:lastRenderedPageBreak/>
        <w:t>Konzultace koncepce a zaměření technologie s členy komunity uživatelů / vývojářů.</w:t>
      </w:r>
    </w:p>
    <w:p w14:paraId="35C93FD4" w14:textId="3CD21914" w:rsidR="005907E1" w:rsidRDefault="005907E1" w:rsidP="005907E1">
      <w:pPr>
        <w:pStyle w:val="Normlnprvnodsazen"/>
        <w:numPr>
          <w:ilvl w:val="0"/>
          <w:numId w:val="67"/>
        </w:numPr>
        <w:rPr>
          <w:lang w:eastAsia="en-US"/>
        </w:rPr>
      </w:pPr>
      <w:r>
        <w:rPr>
          <w:lang w:eastAsia="en-US"/>
        </w:rPr>
        <w:t>Zhodnocení vůči požadavkům plynoucím z charakteru geografických dat</w:t>
      </w:r>
      <w:r w:rsidR="00342BBD">
        <w:rPr>
          <w:lang w:eastAsia="en-US"/>
        </w:rPr>
        <w:t xml:space="preserve"> a jejich vizualizace</w:t>
      </w:r>
      <w:r>
        <w:rPr>
          <w:lang w:eastAsia="en-US"/>
        </w:rPr>
        <w:t xml:space="preserve">.  </w:t>
      </w:r>
    </w:p>
    <w:p w14:paraId="14FBA965" w14:textId="0FBC92DD" w:rsidR="00B335E8" w:rsidRDefault="00342BBD" w:rsidP="00583E2D">
      <w:pPr>
        <w:pStyle w:val="Normlnprvnodsazen"/>
      </w:pPr>
      <w:r>
        <w:rPr>
          <w:lang w:eastAsia="en-US"/>
        </w:rPr>
        <w:t xml:space="preserve">Výsledný rozhodovací proces je popsán následovně. </w:t>
      </w:r>
      <w:r w:rsidR="00BD32D1">
        <w:t xml:space="preserve">Kapitola taxonomie technologií představuje řadu </w:t>
      </w:r>
      <w:r w:rsidR="0085673A">
        <w:t>možností,</w:t>
      </w:r>
      <w:r w:rsidR="00BD32D1">
        <w:t xml:space="preserve"> </w:t>
      </w:r>
      <w:r w:rsidR="0085673A">
        <w:t>jak je možné je dělit. Instrumentální</w:t>
      </w:r>
      <w:r w:rsidR="00F51F56">
        <w:t xml:space="preserve">m rozhodovacím kritériem je rychlost a pohodlí vývoje.  Hlavním dělením, které mělo vliv na rozhodování bylo dělení </w:t>
      </w:r>
      <w:r w:rsidR="00F51F56" w:rsidRPr="00F51F56">
        <w:rPr>
          <w:highlight w:val="yellow"/>
        </w:rPr>
        <w:t>viz. obr. (X).</w:t>
      </w:r>
      <w:r w:rsidR="00F51F56">
        <w:t xml:space="preserve"> Toto dělení rozděluje technologie na základě toho, zdali jsou založeny primárně na programování nebo zdali poskytují GUI editor scény. Tvorba komplexnějších 3D prostředí bez vizuálního editoru, je návrhově a implementačně náročná. Na druhou stranu 3D editor umožňuje přirozené vizuální pozicování. Z tohoto důvodu byly vyřazeny základní technologie jako je </w:t>
      </w:r>
      <w:r w:rsidR="00F51F56" w:rsidRPr="009A775B">
        <w:rPr>
          <w:b/>
          <w:bCs/>
        </w:rPr>
        <w:t>three.js</w:t>
      </w:r>
      <w:r w:rsidR="00F51F56">
        <w:t xml:space="preserve"> </w:t>
      </w:r>
      <w:r w:rsidR="009A775B">
        <w:t xml:space="preserve">a </w:t>
      </w:r>
      <w:r w:rsidR="00F51F56" w:rsidRPr="009A775B">
        <w:rPr>
          <w:b/>
          <w:bCs/>
        </w:rPr>
        <w:t>babylon.js</w:t>
      </w:r>
      <w:r w:rsidR="00F51F56">
        <w:t xml:space="preserve">. Jejich přímá nástavba </w:t>
      </w:r>
      <w:r w:rsidR="00F51F56" w:rsidRPr="009A775B">
        <w:rPr>
          <w:b/>
          <w:bCs/>
        </w:rPr>
        <w:t>A-</w:t>
      </w:r>
      <w:proofErr w:type="spellStart"/>
      <w:r w:rsidR="00F51F56" w:rsidRPr="009A775B">
        <w:rPr>
          <w:b/>
          <w:bCs/>
        </w:rPr>
        <w:t>frame</w:t>
      </w:r>
      <w:proofErr w:type="spellEnd"/>
      <w:r w:rsidR="00F51F56">
        <w:t xml:space="preserve"> již poskytuje širší abstrakci nad VP komponenty, pozicování a celková tvorba VP však probíhá v rámci html dokumentu. A-</w:t>
      </w:r>
      <w:proofErr w:type="spellStart"/>
      <w:r w:rsidR="00F51F56">
        <w:t>frame</w:t>
      </w:r>
      <w:proofErr w:type="spellEnd"/>
      <w:r w:rsidR="00F51F56">
        <w:t xml:space="preserve"> poskytuje inspektor ve formě </w:t>
      </w:r>
      <w:proofErr w:type="spellStart"/>
      <w:r w:rsidR="00F51F56">
        <w:t>gui</w:t>
      </w:r>
      <w:proofErr w:type="spellEnd"/>
      <w:r w:rsidR="00F51F56">
        <w:t xml:space="preserve"> </w:t>
      </w:r>
      <w:proofErr w:type="gramStart"/>
      <w:r w:rsidR="00F51F56">
        <w:t>3D</w:t>
      </w:r>
      <w:proofErr w:type="gramEnd"/>
      <w:r w:rsidR="00F51F56">
        <w:t xml:space="preserve"> editoru</w:t>
      </w:r>
      <w:r w:rsidR="009A775B">
        <w:t xml:space="preserve">, </w:t>
      </w:r>
      <w:r w:rsidR="00F51F56">
        <w:t xml:space="preserve">je však značně omezený a neposkytuje stejnou míru pohodlí při vývoji jako jiná řešení. </w:t>
      </w:r>
      <w:r w:rsidR="009A775B">
        <w:t xml:space="preserve">Zbývající možnosti tedy jsou </w:t>
      </w:r>
      <w:proofErr w:type="spellStart"/>
      <w:r w:rsidR="009A775B">
        <w:t>enginy</w:t>
      </w:r>
      <w:proofErr w:type="spellEnd"/>
      <w:r w:rsidR="009A775B">
        <w:t xml:space="preserve"> jako </w:t>
      </w:r>
      <w:proofErr w:type="spellStart"/>
      <w:r w:rsidR="009A775B">
        <w:rPr>
          <w:b/>
          <w:bCs/>
        </w:rPr>
        <w:t>Wonderland</w:t>
      </w:r>
      <w:proofErr w:type="spellEnd"/>
      <w:r w:rsidR="00B335E8">
        <w:rPr>
          <w:b/>
          <w:bCs/>
        </w:rPr>
        <w:t xml:space="preserve"> </w:t>
      </w:r>
      <w:proofErr w:type="spellStart"/>
      <w:r w:rsidR="00B335E8">
        <w:rPr>
          <w:b/>
          <w:bCs/>
        </w:rPr>
        <w:t>engine</w:t>
      </w:r>
      <w:proofErr w:type="spellEnd"/>
      <w:r w:rsidR="009A775B">
        <w:rPr>
          <w:b/>
          <w:bCs/>
        </w:rPr>
        <w:t xml:space="preserve"> </w:t>
      </w:r>
      <w:r w:rsidR="00B335E8">
        <w:t xml:space="preserve">a </w:t>
      </w:r>
      <w:proofErr w:type="spellStart"/>
      <w:proofErr w:type="gramStart"/>
      <w:r w:rsidR="00B335E8" w:rsidRPr="00B335E8">
        <w:rPr>
          <w:b/>
          <w:bCs/>
        </w:rPr>
        <w:t>PlayCanvas</w:t>
      </w:r>
      <w:proofErr w:type="spellEnd"/>
      <w:proofErr w:type="gramEnd"/>
      <w:r w:rsidR="00B335E8">
        <w:t xml:space="preserve"> </w:t>
      </w:r>
      <w:r w:rsidR="009A775B" w:rsidRPr="00B335E8">
        <w:t>popř</w:t>
      </w:r>
      <w:r w:rsidR="009A775B">
        <w:t xml:space="preserve">. propojení Unity s three.js skrze </w:t>
      </w:r>
      <w:proofErr w:type="spellStart"/>
      <w:r w:rsidR="009A775B">
        <w:rPr>
          <w:b/>
          <w:bCs/>
        </w:rPr>
        <w:t>Needle</w:t>
      </w:r>
      <w:proofErr w:type="spellEnd"/>
      <w:r w:rsidR="009A775B">
        <w:rPr>
          <w:b/>
          <w:bCs/>
        </w:rPr>
        <w:t xml:space="preserve"> </w:t>
      </w:r>
      <w:proofErr w:type="spellStart"/>
      <w:r w:rsidR="009A775B">
        <w:rPr>
          <w:b/>
          <w:bCs/>
        </w:rPr>
        <w:t>tools</w:t>
      </w:r>
      <w:proofErr w:type="spellEnd"/>
      <w:r w:rsidR="009A775B">
        <w:t xml:space="preserve"> nebo služby </w:t>
      </w:r>
      <w:r w:rsidR="00B335E8">
        <w:t>jejíž</w:t>
      </w:r>
      <w:r w:rsidR="009A775B">
        <w:t xml:space="preserve"> nejlepším zástupcem je </w:t>
      </w:r>
      <w:r w:rsidR="009A775B">
        <w:rPr>
          <w:b/>
          <w:bCs/>
        </w:rPr>
        <w:t xml:space="preserve">Mozilla </w:t>
      </w:r>
      <w:proofErr w:type="spellStart"/>
      <w:r w:rsidR="009A775B">
        <w:rPr>
          <w:b/>
          <w:bCs/>
        </w:rPr>
        <w:t>Hubs</w:t>
      </w:r>
      <w:proofErr w:type="spellEnd"/>
      <w:r w:rsidR="009A775B">
        <w:t xml:space="preserve">. Všechny tyto řešení </w:t>
      </w:r>
      <w:r w:rsidR="00B335E8">
        <w:t xml:space="preserve">poskytují 3D editor pro tvorbu scén a různé úrovně předpřipravených komponentů pro tvorbu VP. Dalším hlavním rozhodovacím kritériem je zaměření na výkon, a tedy do jaké míry poskytují dané řešení optimalizační funkce. Zde nejslabším řešením v tomto ohledu je řešení </w:t>
      </w:r>
      <w:proofErr w:type="spellStart"/>
      <w:r w:rsidR="00B335E8" w:rsidRPr="00F24DA3">
        <w:t>Mozzila</w:t>
      </w:r>
      <w:proofErr w:type="spellEnd"/>
      <w:r w:rsidR="00B335E8" w:rsidRPr="00F24DA3">
        <w:t xml:space="preserve"> </w:t>
      </w:r>
      <w:proofErr w:type="spellStart"/>
      <w:r w:rsidR="00B335E8" w:rsidRPr="00F24DA3">
        <w:t>Hubs</w:t>
      </w:r>
      <w:proofErr w:type="spellEnd"/>
      <w:r w:rsidR="00B335E8">
        <w:t xml:space="preserve">, které neposkytuje takřka žádnou funkcionalitu ve formě automatické optimalizace modelů aj. V případě </w:t>
      </w:r>
      <w:proofErr w:type="spellStart"/>
      <w:r w:rsidR="00B335E8">
        <w:t>enginů</w:t>
      </w:r>
      <w:proofErr w:type="spellEnd"/>
      <w:r w:rsidR="00B335E8">
        <w:t xml:space="preserve"> v tomto ohledu je nejslabším řešením </w:t>
      </w:r>
      <w:proofErr w:type="spellStart"/>
      <w:r w:rsidR="00B335E8">
        <w:t>PlayCanvas</w:t>
      </w:r>
      <w:proofErr w:type="spellEnd"/>
      <w:r w:rsidR="00B335E8">
        <w:t>,</w:t>
      </w:r>
      <w:r w:rsidR="00617728">
        <w:t xml:space="preserve"> který neposkytuje optimalizační nástroje</w:t>
      </w:r>
      <w:r w:rsidR="00364373">
        <w:t xml:space="preserve">, </w:t>
      </w:r>
      <w:proofErr w:type="spellStart"/>
      <w:r w:rsidR="00364373">
        <w:t>obodbně</w:t>
      </w:r>
      <w:proofErr w:type="spellEnd"/>
      <w:r w:rsidR="00364373">
        <w:t xml:space="preserve"> jako u </w:t>
      </w:r>
      <w:proofErr w:type="spellStart"/>
      <w:r w:rsidR="00364373">
        <w:t>Mozzila</w:t>
      </w:r>
      <w:proofErr w:type="spellEnd"/>
      <w:r w:rsidR="00364373">
        <w:t xml:space="preserve"> </w:t>
      </w:r>
      <w:proofErr w:type="spellStart"/>
      <w:r w:rsidR="00364373">
        <w:t>Hubs</w:t>
      </w:r>
      <w:proofErr w:type="spellEnd"/>
      <w:r w:rsidR="00364373">
        <w:t xml:space="preserve"> je nutné optimalizaci provést externě</w:t>
      </w:r>
      <w:r w:rsidR="00617728">
        <w:t xml:space="preserve">. Zároveň jelikož je </w:t>
      </w:r>
      <w:proofErr w:type="spellStart"/>
      <w:r w:rsidR="00617728" w:rsidRPr="00F24DA3">
        <w:t>PlayCanvas</w:t>
      </w:r>
      <w:proofErr w:type="spellEnd"/>
      <w:r w:rsidR="00617728">
        <w:t xml:space="preserve"> plně cloudové řešení s editorem implementovaným v prohlížeči i editace a vývoj scén je díky </w:t>
      </w:r>
      <w:r w:rsidR="00F24DA3">
        <w:t>občasnému</w:t>
      </w:r>
      <w:r w:rsidR="00617728">
        <w:t xml:space="preserve"> slabému výkonu nekomfortním procesem.</w:t>
      </w:r>
      <w:r w:rsidR="00F24DA3">
        <w:t xml:space="preserve"> Ve výběru tedy zbývají </w:t>
      </w:r>
      <w:proofErr w:type="spellStart"/>
      <w:r w:rsidR="00F24DA3">
        <w:t>Wonderland</w:t>
      </w:r>
      <w:proofErr w:type="spellEnd"/>
      <w:r w:rsidR="00F24DA3">
        <w:t xml:space="preserve"> </w:t>
      </w:r>
      <w:proofErr w:type="spellStart"/>
      <w:r w:rsidR="00F24DA3">
        <w:t>engine</w:t>
      </w:r>
      <w:proofErr w:type="spellEnd"/>
      <w:r w:rsidR="00F24DA3">
        <w:t xml:space="preserve"> a </w:t>
      </w:r>
      <w:proofErr w:type="spellStart"/>
      <w:r w:rsidR="00F24DA3">
        <w:t>Needle</w:t>
      </w:r>
      <w:proofErr w:type="spellEnd"/>
      <w:r w:rsidR="00F24DA3">
        <w:t xml:space="preserve"> </w:t>
      </w:r>
      <w:proofErr w:type="spellStart"/>
      <w:r w:rsidR="00F24DA3">
        <w:t>tools</w:t>
      </w:r>
      <w:proofErr w:type="spellEnd"/>
      <w:r w:rsidR="00F24DA3">
        <w:t xml:space="preserve">. Zde obě </w:t>
      </w:r>
      <w:proofErr w:type="spellStart"/>
      <w:r w:rsidR="00F24DA3">
        <w:t>řešní</w:t>
      </w:r>
      <w:proofErr w:type="spellEnd"/>
      <w:r w:rsidR="00F24DA3">
        <w:t xml:space="preserve"> poskytují možnosti automatické optimalizace (komprese textur, geometrie aj.), </w:t>
      </w:r>
      <w:proofErr w:type="spellStart"/>
      <w:r w:rsidR="00F24DA3">
        <w:t>Needle</w:t>
      </w:r>
      <w:proofErr w:type="spellEnd"/>
      <w:r w:rsidR="00F24DA3">
        <w:t xml:space="preserve"> </w:t>
      </w:r>
      <w:proofErr w:type="spellStart"/>
      <w:r w:rsidR="00F24DA3">
        <w:t>engine</w:t>
      </w:r>
      <w:proofErr w:type="spellEnd"/>
      <w:r w:rsidR="00F24DA3">
        <w:t xml:space="preserve"> tento proces </w:t>
      </w:r>
      <w:proofErr w:type="gramStart"/>
      <w:r w:rsidR="00F24DA3">
        <w:t>řeší</w:t>
      </w:r>
      <w:proofErr w:type="gramEnd"/>
      <w:r w:rsidR="00F24DA3">
        <w:t xml:space="preserve"> automaticky při generování výsledné webové aplikace, kdežto </w:t>
      </w:r>
      <w:proofErr w:type="spellStart"/>
      <w:r w:rsidR="00F24DA3">
        <w:t>Wonderland</w:t>
      </w:r>
      <w:proofErr w:type="spellEnd"/>
      <w:r w:rsidR="00F24DA3">
        <w:t xml:space="preserve"> </w:t>
      </w:r>
      <w:proofErr w:type="spellStart"/>
      <w:r w:rsidR="00F24DA3">
        <w:t>enigne</w:t>
      </w:r>
      <w:proofErr w:type="spellEnd"/>
      <w:r w:rsidR="00F24DA3">
        <w:t xml:space="preserve"> tento proces umožňuje již v desktopovém editoru s tím, že poskytuje možnost volby kompresních </w:t>
      </w:r>
      <w:r w:rsidR="005907E1">
        <w:t>formátů,</w:t>
      </w:r>
      <w:r w:rsidR="00F24DA3">
        <w:t xml:space="preserve"> popř. úrovně zjednodušení geometrie. </w:t>
      </w:r>
      <w:proofErr w:type="spellStart"/>
      <w:r w:rsidR="005907E1">
        <w:t>Wonderland</w:t>
      </w:r>
      <w:proofErr w:type="spellEnd"/>
      <w:r w:rsidR="005907E1">
        <w:t xml:space="preserve"> </w:t>
      </w:r>
      <w:proofErr w:type="spellStart"/>
      <w:r w:rsidR="005907E1">
        <w:t>engine</w:t>
      </w:r>
      <w:proofErr w:type="spellEnd"/>
      <w:r w:rsidR="005907E1">
        <w:t xml:space="preserve"> je dále více zaměřen na optimalizaci </w:t>
      </w:r>
      <w:r w:rsidR="005907E1" w:rsidRPr="005907E1">
        <w:rPr>
          <w:highlight w:val="yellow"/>
        </w:rPr>
        <w:t xml:space="preserve">(viz. kap </w:t>
      </w:r>
      <w:proofErr w:type="spellStart"/>
      <w:r w:rsidR="005907E1" w:rsidRPr="005907E1">
        <w:rPr>
          <w:highlight w:val="yellow"/>
        </w:rPr>
        <w:t>Wonderland</w:t>
      </w:r>
      <w:proofErr w:type="spellEnd"/>
      <w:r w:rsidR="005907E1" w:rsidRPr="005907E1">
        <w:rPr>
          <w:highlight w:val="yellow"/>
        </w:rPr>
        <w:t xml:space="preserve"> </w:t>
      </w:r>
      <w:proofErr w:type="spellStart"/>
      <w:r w:rsidR="005907E1" w:rsidRPr="005907E1">
        <w:rPr>
          <w:highlight w:val="yellow"/>
        </w:rPr>
        <w:t>engine</w:t>
      </w:r>
      <w:proofErr w:type="spellEnd"/>
      <w:r w:rsidR="005907E1" w:rsidRPr="005907E1">
        <w:rPr>
          <w:highlight w:val="yellow"/>
        </w:rPr>
        <w:t>)</w:t>
      </w:r>
      <w:r w:rsidR="005907E1">
        <w:t xml:space="preserve">, což v případě geografických dat je klíčové. Dalším plus pro </w:t>
      </w:r>
      <w:proofErr w:type="spellStart"/>
      <w:r w:rsidR="005907E1">
        <w:t>Wonderland</w:t>
      </w:r>
      <w:proofErr w:type="spellEnd"/>
      <w:r w:rsidR="005907E1">
        <w:t xml:space="preserve"> </w:t>
      </w:r>
      <w:proofErr w:type="spellStart"/>
      <w:r w:rsidR="005907E1">
        <w:t>engine</w:t>
      </w:r>
      <w:proofErr w:type="spellEnd"/>
      <w:r w:rsidR="005907E1">
        <w:t xml:space="preserve"> je celková koncepce řešení, jelikož se jedná o </w:t>
      </w:r>
      <w:proofErr w:type="spellStart"/>
      <w:r w:rsidR="005907E1">
        <w:t>engine</w:t>
      </w:r>
      <w:proofErr w:type="spellEnd"/>
      <w:r w:rsidR="005907E1">
        <w:t xml:space="preserve"> vyvíjen primárně pro tvorbu virtuálních prostředí na webu na rozdíl od </w:t>
      </w:r>
      <w:proofErr w:type="spellStart"/>
      <w:r w:rsidR="005907E1">
        <w:t>Needle</w:t>
      </w:r>
      <w:proofErr w:type="spellEnd"/>
      <w:r w:rsidR="005907E1">
        <w:t xml:space="preserve"> </w:t>
      </w:r>
      <w:proofErr w:type="spellStart"/>
      <w:r w:rsidR="005907E1">
        <w:t>engine</w:t>
      </w:r>
      <w:proofErr w:type="spellEnd"/>
      <w:r w:rsidR="005907E1">
        <w:t xml:space="preserve">, který je více konverzní technologií mezi těžkými desktopovými </w:t>
      </w:r>
      <w:proofErr w:type="gramStart"/>
      <w:r w:rsidR="005907E1">
        <w:t>3D</w:t>
      </w:r>
      <w:proofErr w:type="gramEnd"/>
      <w:r w:rsidR="005907E1">
        <w:t xml:space="preserve"> </w:t>
      </w:r>
      <w:proofErr w:type="spellStart"/>
      <w:r w:rsidR="005907E1">
        <w:t>enginy</w:t>
      </w:r>
      <w:proofErr w:type="spellEnd"/>
      <w:r w:rsidR="005907E1">
        <w:t xml:space="preserve"> a editory a webovým prostředím. Zároveň </w:t>
      </w:r>
      <w:proofErr w:type="spellStart"/>
      <w:r w:rsidR="005907E1">
        <w:t>Needle</w:t>
      </w:r>
      <w:proofErr w:type="spellEnd"/>
      <w:r w:rsidR="005907E1">
        <w:t xml:space="preserve"> </w:t>
      </w:r>
      <w:proofErr w:type="spellStart"/>
      <w:r w:rsidR="005907E1">
        <w:t>engine</w:t>
      </w:r>
      <w:proofErr w:type="spellEnd"/>
      <w:r w:rsidR="005907E1">
        <w:t xml:space="preserve"> je zaměřen na obecné 3D prostředí, kdežto </w:t>
      </w:r>
      <w:proofErr w:type="spellStart"/>
      <w:r w:rsidR="005907E1">
        <w:t>Wonderland</w:t>
      </w:r>
      <w:proofErr w:type="spellEnd"/>
      <w:r w:rsidR="005907E1">
        <w:t xml:space="preserve"> </w:t>
      </w:r>
      <w:proofErr w:type="spellStart"/>
      <w:r w:rsidR="005907E1">
        <w:t>engine</w:t>
      </w:r>
      <w:proofErr w:type="spellEnd"/>
      <w:r w:rsidR="005907E1">
        <w:t xml:space="preserve"> je exkluzivně zaměřen na rozšířenou realitu. </w:t>
      </w:r>
      <w:r w:rsidR="00583E2D">
        <w:t xml:space="preserve">Z těchto důvodů byl vybrán </w:t>
      </w:r>
      <w:proofErr w:type="spellStart"/>
      <w:r w:rsidR="00583E2D">
        <w:t>Wonderland</w:t>
      </w:r>
      <w:proofErr w:type="spellEnd"/>
      <w:r w:rsidR="00583E2D">
        <w:t xml:space="preserve"> </w:t>
      </w:r>
      <w:proofErr w:type="spellStart"/>
      <w:r w:rsidR="00583E2D">
        <w:t>engine</w:t>
      </w:r>
      <w:proofErr w:type="spellEnd"/>
      <w:r w:rsidR="00583E2D">
        <w:t xml:space="preserve"> jakožto, nejvhodnější řešení pro vizualizaci dostupných dat.</w:t>
      </w:r>
    </w:p>
    <w:p w14:paraId="71BD414B" w14:textId="11897FC9" w:rsidR="00342BBD" w:rsidRPr="00342BBD" w:rsidRDefault="00342BBD" w:rsidP="00342BBD">
      <w:pPr>
        <w:pStyle w:val="Normlnprvnodsazen"/>
        <w:ind w:firstLine="0"/>
        <w:rPr>
          <w:highlight w:val="yellow"/>
          <w:lang w:val="en-US" w:eastAsia="en-US"/>
        </w:rPr>
      </w:pPr>
      <w:r w:rsidRPr="00342BBD">
        <w:rPr>
          <w:highlight w:val="yellow"/>
          <w:lang w:val="en-US" w:eastAsia="en-US"/>
        </w:rPr>
        <w:t xml:space="preserve">#todo - </w:t>
      </w:r>
      <w:proofErr w:type="spellStart"/>
      <w:r w:rsidRPr="00342BBD">
        <w:rPr>
          <w:highlight w:val="yellow"/>
          <w:lang w:val="en-US" w:eastAsia="en-US"/>
        </w:rPr>
        <w:t>udelat</w:t>
      </w:r>
      <w:proofErr w:type="spellEnd"/>
      <w:r w:rsidRPr="00342BBD">
        <w:rPr>
          <w:highlight w:val="yellow"/>
          <w:lang w:val="en-US" w:eastAsia="en-US"/>
        </w:rPr>
        <w:t xml:space="preserve"> decision graph </w:t>
      </w:r>
      <w:proofErr w:type="spellStart"/>
      <w:r w:rsidRPr="00342BBD">
        <w:rPr>
          <w:highlight w:val="yellow"/>
          <w:lang w:val="en-US" w:eastAsia="en-US"/>
        </w:rPr>
        <w:t>nebo</w:t>
      </w:r>
      <w:proofErr w:type="spellEnd"/>
      <w:r w:rsidRPr="00342BBD">
        <w:rPr>
          <w:highlight w:val="yellow"/>
          <w:lang w:val="en-US" w:eastAsia="en-US"/>
        </w:rPr>
        <w:t xml:space="preserve"> </w:t>
      </w:r>
      <w:proofErr w:type="spellStart"/>
      <w:r w:rsidRPr="00342BBD">
        <w:rPr>
          <w:highlight w:val="yellow"/>
          <w:lang w:val="en-US" w:eastAsia="en-US"/>
        </w:rPr>
        <w:t>tabulku</w:t>
      </w:r>
      <w:proofErr w:type="spellEnd"/>
      <w:r w:rsidRPr="00342BBD">
        <w:rPr>
          <w:highlight w:val="yellow"/>
          <w:lang w:val="en-US" w:eastAsia="en-US"/>
        </w:rPr>
        <w:t xml:space="preserve"> </w:t>
      </w:r>
      <w:proofErr w:type="spellStart"/>
      <w:r w:rsidRPr="00342BBD">
        <w:rPr>
          <w:highlight w:val="yellow"/>
          <w:lang w:val="en-US" w:eastAsia="en-US"/>
        </w:rPr>
        <w:t>nebo</w:t>
      </w:r>
      <w:proofErr w:type="spellEnd"/>
      <w:r w:rsidRPr="00342BBD">
        <w:rPr>
          <w:highlight w:val="yellow"/>
          <w:lang w:val="en-US" w:eastAsia="en-US"/>
        </w:rPr>
        <w:t xml:space="preserve"> </w:t>
      </w:r>
      <w:proofErr w:type="spellStart"/>
      <w:r w:rsidRPr="00342BBD">
        <w:rPr>
          <w:highlight w:val="yellow"/>
          <w:lang w:val="en-US" w:eastAsia="en-US"/>
        </w:rPr>
        <w:t>oboji</w:t>
      </w:r>
      <w:proofErr w:type="spellEnd"/>
    </w:p>
    <w:p w14:paraId="726A9120" w14:textId="4F7FB7DC" w:rsidR="00B335E8" w:rsidRPr="00342BBD" w:rsidRDefault="00B335E8" w:rsidP="00342BBD">
      <w:pPr>
        <w:pStyle w:val="Normlnprvnodsazen"/>
        <w:ind w:firstLine="0"/>
        <w:rPr>
          <w:highlight w:val="yellow"/>
          <w:lang w:eastAsia="en-US"/>
        </w:rPr>
      </w:pPr>
      <w:proofErr w:type="spellStart"/>
      <w:r w:rsidRPr="00342BBD">
        <w:rPr>
          <w:highlight w:val="yellow"/>
          <w:lang w:eastAsia="en-US"/>
        </w:rPr>
        <w:t>Kriteria</w:t>
      </w:r>
      <w:proofErr w:type="spellEnd"/>
    </w:p>
    <w:p w14:paraId="63F109B9" w14:textId="796BEE17" w:rsidR="00B335E8" w:rsidRPr="00B335E8" w:rsidRDefault="00B335E8" w:rsidP="00B335E8">
      <w:pPr>
        <w:pStyle w:val="Normlnprvnodsazen"/>
        <w:ind w:firstLine="0"/>
        <w:rPr>
          <w:lang w:eastAsia="en-US"/>
        </w:rPr>
      </w:pPr>
      <w:r w:rsidRPr="00342BBD">
        <w:rPr>
          <w:highlight w:val="yellow"/>
          <w:lang w:eastAsia="en-US"/>
        </w:rPr>
        <w:t xml:space="preserve">Komponenty VR, 3D Editor, Optimalizace, Míra interakce – pohyb, </w:t>
      </w:r>
      <w:proofErr w:type="spellStart"/>
      <w:r w:rsidRPr="00342BBD">
        <w:rPr>
          <w:highlight w:val="yellow"/>
          <w:lang w:eastAsia="en-US"/>
        </w:rPr>
        <w:t>interkace</w:t>
      </w:r>
      <w:proofErr w:type="spellEnd"/>
      <w:r w:rsidRPr="00342BBD">
        <w:rPr>
          <w:highlight w:val="yellow"/>
          <w:lang w:eastAsia="en-US"/>
        </w:rPr>
        <w:t xml:space="preserve"> s objekty, fyzikální </w:t>
      </w:r>
      <w:proofErr w:type="gramStart"/>
      <w:r w:rsidRPr="00342BBD">
        <w:rPr>
          <w:highlight w:val="yellow"/>
          <w:lang w:eastAsia="en-US"/>
        </w:rPr>
        <w:t>simulace,,</w:t>
      </w:r>
      <w:proofErr w:type="gramEnd"/>
      <w:r>
        <w:rPr>
          <w:lang w:eastAsia="en-US"/>
        </w:rPr>
        <w:t xml:space="preserve"> </w:t>
      </w:r>
    </w:p>
    <w:p w14:paraId="42589C7B" w14:textId="77777777" w:rsidR="009A775B" w:rsidRDefault="009A775B" w:rsidP="009A775B">
      <w:pPr>
        <w:pStyle w:val="Normlnprvnodsazen"/>
        <w:rPr>
          <w:lang w:eastAsia="en-US"/>
        </w:rPr>
      </w:pPr>
    </w:p>
    <w:p w14:paraId="4FFE4CFE" w14:textId="77777777" w:rsidR="00054E2A" w:rsidRPr="00054E2A" w:rsidRDefault="00054E2A" w:rsidP="00054E2A">
      <w:pPr>
        <w:pStyle w:val="Normlnprvnodsazen"/>
        <w:rPr>
          <w:lang w:eastAsia="en-US"/>
        </w:rPr>
      </w:pPr>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112F75BC" w14:textId="4B850708" w:rsidR="00812934" w:rsidRPr="00102292" w:rsidRDefault="00800192" w:rsidP="00812934">
      <w:pPr>
        <w:pStyle w:val="Heading2"/>
        <w:rPr>
          <w:highlight w:val="yellow"/>
          <w:lang w:val="cs-CZ"/>
        </w:rPr>
      </w:pPr>
      <w:r w:rsidRPr="00102292">
        <w:rPr>
          <w:highlight w:val="yellow"/>
          <w:lang w:val="cs-CZ"/>
        </w:rPr>
        <w:t xml:space="preserve">Definice </w:t>
      </w:r>
      <w:r w:rsidR="00A12CA3" w:rsidRPr="00102292">
        <w:rPr>
          <w:highlight w:val="yellow"/>
          <w:lang w:val="cs-CZ"/>
        </w:rPr>
        <w:t xml:space="preserve">uživatelských </w:t>
      </w:r>
      <w:r w:rsidRPr="00102292">
        <w:rPr>
          <w:highlight w:val="yellow"/>
          <w:lang w:val="cs-CZ"/>
        </w:rPr>
        <w:t xml:space="preserve">požadavků </w:t>
      </w:r>
    </w:p>
    <w:p w14:paraId="67CD2E6B" w14:textId="08D436C4" w:rsidR="00A12CA3" w:rsidRPr="00102292" w:rsidRDefault="00800192" w:rsidP="00A12CA3">
      <w:pPr>
        <w:rPr>
          <w:highlight w:val="yellow"/>
          <w:lang w:eastAsia="cs-CZ"/>
        </w:rPr>
      </w:pPr>
      <w:r w:rsidRPr="00102292">
        <w:rPr>
          <w:highlight w:val="yellow"/>
          <w:lang w:eastAsia="cs-CZ"/>
        </w:rPr>
        <w:t xml:space="preserve">Za účelem úspěšné implementace je nutné definovat směr jakým by se aplikace měla ubírat. Je nutné zpočátku zmínit, že </w:t>
      </w:r>
      <w:r w:rsidR="009F02D5" w:rsidRPr="00102292">
        <w:rPr>
          <w:highlight w:val="yellow"/>
          <w:lang w:eastAsia="cs-CZ"/>
        </w:rPr>
        <w:t>není v</w:t>
      </w:r>
      <w:r w:rsidRPr="00102292">
        <w:rPr>
          <w:highlight w:val="yellow"/>
          <w:lang w:eastAsia="cs-CZ"/>
        </w:rPr>
        <w:t xml:space="preserve"> zájmu této práce vyvinout robustní univerzální VR aplikaci pro vizualizaci geografických </w:t>
      </w:r>
      <w:r w:rsidR="003D48B8" w:rsidRPr="00102292">
        <w:rPr>
          <w:highlight w:val="yellow"/>
          <w:lang w:eastAsia="cs-CZ"/>
        </w:rPr>
        <w:t>dat,</w:t>
      </w:r>
      <w:r w:rsidRPr="00102292">
        <w:rPr>
          <w:highlight w:val="yellow"/>
          <w:lang w:eastAsia="cs-CZ"/>
        </w:rPr>
        <w:t xml:space="preserve"> a to primárně z toho důvodu, že se jedná o komplexní </w:t>
      </w:r>
      <w:r w:rsidR="00695EF6" w:rsidRPr="00102292">
        <w:rPr>
          <w:highlight w:val="yellow"/>
          <w:lang w:eastAsia="cs-CZ"/>
        </w:rPr>
        <w:t>problém,</w:t>
      </w:r>
      <w:r w:rsidRPr="00102292">
        <w:rPr>
          <w:highlight w:val="yellow"/>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02292" w:rsidRDefault="00800192" w:rsidP="00A12CA3">
      <w:pPr>
        <w:pStyle w:val="Normlnprvnodsazen"/>
        <w:rPr>
          <w:highlight w:val="yellow"/>
        </w:rPr>
      </w:pPr>
      <w:r w:rsidRPr="00102292">
        <w:rPr>
          <w:highlight w:val="yellow"/>
        </w:rPr>
        <w:t xml:space="preserve">Aplikace </w:t>
      </w:r>
      <w:r w:rsidR="00695EF6" w:rsidRPr="00102292">
        <w:rPr>
          <w:highlight w:val="yellow"/>
        </w:rPr>
        <w:t>by měla primárně</w:t>
      </w:r>
      <w:r w:rsidRPr="00102292">
        <w:rPr>
          <w:highlight w:val="yellow"/>
        </w:rPr>
        <w:t xml:space="preserve"> vizualiz</w:t>
      </w:r>
      <w:r w:rsidR="00695EF6" w:rsidRPr="00102292">
        <w:rPr>
          <w:highlight w:val="yellow"/>
        </w:rPr>
        <w:t>ovat</w:t>
      </w:r>
      <w:r w:rsidRPr="00102292">
        <w:rPr>
          <w:highlight w:val="yellow"/>
        </w:rPr>
        <w:t xml:space="preserve"> geografick</w:t>
      </w:r>
      <w:r w:rsidR="00695EF6" w:rsidRPr="00102292">
        <w:rPr>
          <w:highlight w:val="yellow"/>
        </w:rPr>
        <w:t>á</w:t>
      </w:r>
      <w:r w:rsidRPr="00102292">
        <w:rPr>
          <w:highlight w:val="yellow"/>
        </w:rPr>
        <w:t xml:space="preserve"> dat</w:t>
      </w:r>
      <w:r w:rsidR="00695EF6" w:rsidRPr="00102292">
        <w:rPr>
          <w:highlight w:val="yellow"/>
        </w:rPr>
        <w:t>a</w:t>
      </w:r>
      <w:r w:rsidRPr="00102292">
        <w:rPr>
          <w:highlight w:val="yellow"/>
        </w:rPr>
        <w:t>. Ačkoliv jak z definice VR vyplívá určitá míra interakce by měla být možná. Minimální požadavky na interakci by měli být pohyb uživatele, rozšířeným požadavkem pak interakce se samotnými daty.</w:t>
      </w:r>
      <w:r w:rsidR="009F02D5" w:rsidRPr="00102292">
        <w:rPr>
          <w:highlight w:val="yellow"/>
        </w:rPr>
        <w:t xml:space="preserve"> Aplikace by měla jasně sdělovat geografickou polohu</w:t>
      </w:r>
      <w:r w:rsidR="00EE71C8" w:rsidRPr="00102292">
        <w:rPr>
          <w:highlight w:val="yellow"/>
        </w:rPr>
        <w:t xml:space="preserve"> dat v geoprostorovém kontextu</w:t>
      </w:r>
      <w:r w:rsidR="009F02D5" w:rsidRPr="00102292">
        <w:rPr>
          <w:highlight w:val="yellow"/>
        </w:rPr>
        <w:t xml:space="preserve">. </w:t>
      </w:r>
    </w:p>
    <w:p w14:paraId="3F6AD0AE" w14:textId="048DD5C3" w:rsidR="00EE71C8" w:rsidRPr="00102292" w:rsidRDefault="00EE71C8" w:rsidP="00EE71C8">
      <w:pPr>
        <w:pStyle w:val="Normlnprvnodsazen"/>
        <w:rPr>
          <w:highlight w:val="yellow"/>
        </w:rPr>
      </w:pPr>
      <w:r w:rsidRPr="00102292">
        <w:rPr>
          <w:highlight w:val="yellow"/>
        </w:rPr>
        <w:t xml:space="preserve">Mezi definovanými požadavky je nutné vytvořit hierarchii dle priority požadavků. Jednou z metodik využívaných v softwarovém inženýrství je metoda </w:t>
      </w:r>
      <w:r w:rsidRPr="00102292">
        <w:rPr>
          <w:highlight w:val="yellow"/>
        </w:rPr>
        <w:tab/>
      </w:r>
      <w:proofErr w:type="spellStart"/>
      <w:r w:rsidRPr="00102292">
        <w:rPr>
          <w:highlight w:val="yellow"/>
        </w:rPr>
        <w:t>MoSCoW</w:t>
      </w:r>
      <w:proofErr w:type="spellEnd"/>
      <w:r w:rsidRPr="00102292">
        <w:rPr>
          <w:highlight w:val="yellow"/>
        </w:rPr>
        <w:t xml:space="preserve">. </w:t>
      </w:r>
      <w:r w:rsidR="009E6394" w:rsidRPr="00102292">
        <w:rPr>
          <w:highlight w:val="yellow"/>
        </w:rPr>
        <w:t xml:space="preserve">Jedná se o skupinu zkratek pro: </w:t>
      </w:r>
    </w:p>
    <w:p w14:paraId="647DAAAD" w14:textId="5A581563" w:rsidR="009E6394" w:rsidRPr="00102292" w:rsidRDefault="009E6394" w:rsidP="009E6394">
      <w:pPr>
        <w:pStyle w:val="Normlnprvnodsazen"/>
        <w:numPr>
          <w:ilvl w:val="0"/>
          <w:numId w:val="28"/>
        </w:numPr>
        <w:rPr>
          <w:highlight w:val="yellow"/>
        </w:rPr>
      </w:pPr>
      <w:proofErr w:type="spellStart"/>
      <w:r w:rsidRPr="00102292">
        <w:rPr>
          <w:i/>
          <w:iCs/>
          <w:highlight w:val="yellow"/>
        </w:rPr>
        <w:t>Must</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w:t>
      </w:r>
      <w:r w:rsidR="00F77AD7" w:rsidRPr="00102292">
        <w:rPr>
          <w:highlight w:val="yellow"/>
        </w:rPr>
        <w:t>–</w:t>
      </w:r>
      <w:r w:rsidRPr="00102292">
        <w:rPr>
          <w:highlight w:val="yellow"/>
        </w:rPr>
        <w:t xml:space="preserve"> </w:t>
      </w:r>
      <w:r w:rsidR="00F77AD7" w:rsidRPr="00102292">
        <w:rPr>
          <w:highlight w:val="yellow"/>
        </w:rPr>
        <w:t>požadavky bez kterých se aplikace neobejde, minimální možný set požadavků</w:t>
      </w:r>
    </w:p>
    <w:p w14:paraId="361F2F7F" w14:textId="4C2D5453" w:rsidR="00F77AD7" w:rsidRPr="00102292" w:rsidRDefault="00F77AD7" w:rsidP="009E6394">
      <w:pPr>
        <w:pStyle w:val="Normlnprvnodsazen"/>
        <w:numPr>
          <w:ilvl w:val="0"/>
          <w:numId w:val="28"/>
        </w:numPr>
        <w:rPr>
          <w:highlight w:val="yellow"/>
        </w:rPr>
      </w:pPr>
      <w:proofErr w:type="spellStart"/>
      <w:r w:rsidRPr="00102292">
        <w:rPr>
          <w:i/>
          <w:iCs/>
          <w:highlight w:val="yellow"/>
        </w:rPr>
        <w:t>Should</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 důležité požadavky, aplikace je funkční bez nich</w:t>
      </w:r>
    </w:p>
    <w:p w14:paraId="25B6C7C0" w14:textId="055D1A00" w:rsidR="00F77AD7" w:rsidRPr="00102292" w:rsidRDefault="00F77AD7" w:rsidP="009E6394">
      <w:pPr>
        <w:pStyle w:val="Normlnprvnodsazen"/>
        <w:numPr>
          <w:ilvl w:val="0"/>
          <w:numId w:val="28"/>
        </w:numPr>
        <w:rPr>
          <w:highlight w:val="yellow"/>
        </w:rPr>
      </w:pPr>
      <w:proofErr w:type="spellStart"/>
      <w:r w:rsidRPr="00102292">
        <w:rPr>
          <w:i/>
          <w:iCs/>
          <w:highlight w:val="yellow"/>
        </w:rPr>
        <w:t>Could</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 požadavky při jejichž vypuštění nedojde k žádné změně aplikace</w:t>
      </w:r>
    </w:p>
    <w:p w14:paraId="2EA67BEA" w14:textId="310BD350" w:rsidR="00F77AD7" w:rsidRPr="00102292" w:rsidRDefault="00F77AD7" w:rsidP="00F77AD7">
      <w:pPr>
        <w:pStyle w:val="Normlnprvnodsazen"/>
        <w:numPr>
          <w:ilvl w:val="0"/>
          <w:numId w:val="28"/>
        </w:numPr>
        <w:rPr>
          <w:highlight w:val="yellow"/>
        </w:rPr>
      </w:pPr>
      <w:proofErr w:type="spellStart"/>
      <w:r w:rsidRPr="00102292">
        <w:rPr>
          <w:i/>
          <w:iCs/>
          <w:highlight w:val="yellow"/>
        </w:rPr>
        <w:t>Won´t</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 požadavky které nebudou součástí implementace</w:t>
      </w:r>
    </w:p>
    <w:p w14:paraId="6A33ECD0" w14:textId="518D4FC3" w:rsidR="006242FC" w:rsidRPr="006242FC" w:rsidRDefault="00B91039" w:rsidP="00583E2D">
      <w:r w:rsidRPr="00102292">
        <w:rPr>
          <w:highlight w:val="yellow"/>
        </w:rPr>
        <w:t>Pomocí této metody je možné konkretizovat obecně zvolené požadavky při výběru technologie na konkrétní aplikaci.</w:t>
      </w: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 xml:space="preserve">Zobrazení geografických dat </w:t>
      </w:r>
      <w:proofErr w:type="gramStart"/>
      <w:r w:rsidRPr="001F6849">
        <w:rPr>
          <w:highlight w:val="yellow"/>
          <w:lang w:eastAsia="cs-CZ"/>
        </w:rPr>
        <w:t>3D</w:t>
      </w:r>
      <w:proofErr w:type="gramEnd"/>
      <w:r w:rsidRPr="001F6849">
        <w:rPr>
          <w:highlight w:val="yellow"/>
          <w:lang w:eastAsia="cs-CZ"/>
        </w:rPr>
        <w:t xml:space="preserve">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 xml:space="preserve">Terén, Plošné (budovy, objemy – tematická </w:t>
      </w:r>
      <w:proofErr w:type="spellStart"/>
      <w:r w:rsidRPr="001F6849">
        <w:rPr>
          <w:highlight w:val="yellow"/>
          <w:lang w:eastAsia="cs-CZ"/>
        </w:rPr>
        <w:t>kart</w:t>
      </w:r>
      <w:proofErr w:type="spellEnd"/>
      <w:r w:rsidRPr="001F6849">
        <w:rPr>
          <w:highlight w:val="yellow"/>
          <w:lang w:eastAsia="cs-CZ"/>
        </w:rPr>
        <w: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DOFs</w:t>
      </w:r>
      <w:proofErr w:type="spellEnd"/>
    </w:p>
    <w:p w14:paraId="6FD07B95" w14:textId="3E32161F"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Interkace</w:t>
      </w:r>
      <w:proofErr w:type="spellEnd"/>
      <w:r w:rsidRPr="001F6849">
        <w:rPr>
          <w:highlight w:val="yellow"/>
          <w:lang w:eastAsia="cs-CZ"/>
        </w:rPr>
        <w:t xml:space="preserve"> s </w:t>
      </w:r>
      <w:proofErr w:type="spellStart"/>
      <w:r w:rsidRPr="001F6849">
        <w:rPr>
          <w:highlight w:val="yellow"/>
          <w:lang w:eastAsia="cs-CZ"/>
        </w:rPr>
        <w:t>objetky</w:t>
      </w:r>
      <w:proofErr w:type="spellEnd"/>
      <w:r w:rsidRPr="001F6849">
        <w:rPr>
          <w:highlight w:val="yellow"/>
          <w:lang w:eastAsia="cs-CZ"/>
        </w:rPr>
        <w:t xml:space="preserve"> – atributové </w:t>
      </w:r>
      <w:proofErr w:type="spellStart"/>
      <w:r w:rsidRPr="001F6849">
        <w:rPr>
          <w:highlight w:val="yellow"/>
          <w:lang w:eastAsia="cs-CZ"/>
        </w:rPr>
        <w:t>info</w:t>
      </w:r>
      <w:proofErr w:type="spellEnd"/>
      <w:r w:rsidRPr="001F6849">
        <w:rPr>
          <w:highlight w:val="yellow"/>
          <w:lang w:eastAsia="cs-CZ"/>
        </w:rPr>
        <w:t>, přepínání vrstev (nejde v </w:t>
      </w:r>
      <w:proofErr w:type="spellStart"/>
      <w:r w:rsidRPr="001F6849">
        <w:rPr>
          <w:highlight w:val="yellow"/>
          <w:lang w:eastAsia="cs-CZ"/>
        </w:rPr>
        <w:t>mozila</w:t>
      </w:r>
      <w:proofErr w:type="spellEnd"/>
      <w:r w:rsidRPr="001F6849">
        <w:rPr>
          <w:highlight w:val="yellow"/>
          <w:lang w:eastAsia="cs-CZ"/>
        </w:rPr>
        <w:t xml:space="preserve"> </w:t>
      </w:r>
      <w:proofErr w:type="spellStart"/>
      <w:r w:rsidRPr="001F6849">
        <w:rPr>
          <w:highlight w:val="yellow"/>
          <w:lang w:eastAsia="cs-CZ"/>
        </w:rPr>
        <w:t>hubs</w:t>
      </w:r>
      <w:proofErr w:type="spellEnd"/>
      <w:r w:rsidRPr="001F6849">
        <w:rPr>
          <w:highlight w:val="yellow"/>
          <w:lang w:eastAsia="cs-CZ"/>
        </w:rPr>
        <w:t xml:space="preserve">),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w:t>
      </w:r>
      <w:proofErr w:type="gramStart"/>
      <w:r>
        <w:rPr>
          <w:highlight w:val="yellow"/>
        </w:rPr>
        <w:t>99%</w:t>
      </w:r>
      <w:proofErr w:type="gramEnd"/>
      <w:r>
        <w:rPr>
          <w:highlight w:val="yellow"/>
        </w:rPr>
        <w:t xml:space="preserve"> času. </w:t>
      </w:r>
    </w:p>
    <w:p w14:paraId="0F4CB80A" w14:textId="2D507401" w:rsidR="005C1591" w:rsidRDefault="008405EF" w:rsidP="005C1591">
      <w:pPr>
        <w:pStyle w:val="Normlnprvnodsazen"/>
        <w:numPr>
          <w:ilvl w:val="0"/>
          <w:numId w:val="29"/>
        </w:numPr>
        <w:rPr>
          <w:highlight w:val="yellow"/>
        </w:rPr>
      </w:pPr>
      <w:r>
        <w:rPr>
          <w:highlight w:val="yellow"/>
        </w:rPr>
        <w:t xml:space="preserve">Výkonost – Aplikace by měla být dostatečně výkonná tak aby zamezila nízkým hodnotám vykreslování, které mohou vést k značnému snížení imerze. </w:t>
      </w:r>
    </w:p>
    <w:p w14:paraId="12B31553" w14:textId="77777777" w:rsidR="005C1591" w:rsidRPr="005C1591" w:rsidRDefault="005C1591" w:rsidP="005C1591">
      <w:pPr>
        <w:pStyle w:val="Normlnprvnodsazen"/>
        <w:rPr>
          <w:highlight w:val="yellow"/>
        </w:rPr>
      </w:pPr>
    </w:p>
    <w:p w14:paraId="347825F5" w14:textId="72FA5D4C" w:rsidR="00F973CB" w:rsidRPr="005C1591" w:rsidRDefault="005C1591" w:rsidP="005C1591">
      <w:pPr>
        <w:pStyle w:val="Normlnprvnodsazen"/>
        <w:ind w:firstLine="0"/>
        <w:rPr>
          <w:b/>
          <w:bCs/>
          <w:highlight w:val="yellow"/>
        </w:rPr>
      </w:pPr>
      <w:r w:rsidRPr="005C1591">
        <w:rPr>
          <w:b/>
          <w:bCs/>
          <w:highlight w:val="yellow"/>
        </w:rPr>
        <w:t>Scéna</w:t>
      </w:r>
    </w:p>
    <w:p w14:paraId="2CC66CE7" w14:textId="02380565" w:rsidR="005C1591" w:rsidRPr="00583E2D" w:rsidRDefault="005C1591" w:rsidP="005C1591">
      <w:pPr>
        <w:rPr>
          <w:highlight w:val="yellow"/>
          <w:lang w:eastAsia="cs-CZ"/>
        </w:rPr>
      </w:pPr>
      <w:r w:rsidRPr="00583E2D">
        <w:rPr>
          <w:highlight w:val="yellow"/>
          <w:lang w:eastAsia="cs-CZ"/>
        </w:rPr>
        <w:t xml:space="preserve">VR prostředí – místnost se stoly, jeden topografický obsah, </w:t>
      </w:r>
      <w:r w:rsidR="00102292" w:rsidRPr="00583E2D">
        <w:rPr>
          <w:highlight w:val="yellow"/>
          <w:lang w:eastAsia="cs-CZ"/>
        </w:rPr>
        <w:t>2</w:t>
      </w:r>
      <w:r w:rsidRPr="00583E2D">
        <w:rPr>
          <w:highlight w:val="yellow"/>
          <w:lang w:eastAsia="cs-CZ"/>
        </w:rPr>
        <w:t xml:space="preserve"> </w:t>
      </w:r>
      <w:r w:rsidR="00102292" w:rsidRPr="00583E2D">
        <w:rPr>
          <w:highlight w:val="yellow"/>
          <w:lang w:eastAsia="cs-CZ"/>
        </w:rPr>
        <w:t>tematické</w:t>
      </w:r>
      <w:r w:rsidRPr="00583E2D">
        <w:rPr>
          <w:highlight w:val="yellow"/>
          <w:lang w:eastAsia="cs-CZ"/>
        </w:rPr>
        <w:t xml:space="preserve">. </w:t>
      </w:r>
    </w:p>
    <w:p w14:paraId="534CB4CE" w14:textId="77777777" w:rsidR="005C1591" w:rsidRPr="00583E2D" w:rsidRDefault="005C1591" w:rsidP="005C1591">
      <w:pPr>
        <w:pStyle w:val="Normlnprvnodsazen"/>
        <w:ind w:firstLine="0"/>
        <w:rPr>
          <w:highlight w:val="yellow"/>
        </w:rPr>
      </w:pPr>
      <w:r w:rsidRPr="00583E2D">
        <w:rPr>
          <w:highlight w:val="yellow"/>
        </w:rPr>
        <w:t>Data:</w:t>
      </w:r>
    </w:p>
    <w:p w14:paraId="40C134D7" w14:textId="77777777" w:rsidR="005C1591" w:rsidRPr="00583E2D" w:rsidRDefault="005C1591" w:rsidP="005C1591">
      <w:pPr>
        <w:pStyle w:val="Normlnprvnodsazen"/>
        <w:numPr>
          <w:ilvl w:val="0"/>
          <w:numId w:val="26"/>
        </w:numPr>
        <w:rPr>
          <w:highlight w:val="yellow"/>
        </w:rPr>
      </w:pPr>
      <w:r w:rsidRPr="00583E2D">
        <w:rPr>
          <w:highlight w:val="yellow"/>
        </w:rPr>
        <w:t>Texturovaný povrch</w:t>
      </w:r>
    </w:p>
    <w:p w14:paraId="4F14F0C6" w14:textId="77777777" w:rsidR="005C1591" w:rsidRPr="00583E2D" w:rsidRDefault="005C1591" w:rsidP="005C1591">
      <w:pPr>
        <w:pStyle w:val="Normlnprvnodsazen"/>
        <w:numPr>
          <w:ilvl w:val="0"/>
          <w:numId w:val="26"/>
        </w:numPr>
        <w:rPr>
          <w:highlight w:val="yellow"/>
        </w:rPr>
      </w:pPr>
      <w:r w:rsidRPr="00583E2D">
        <w:rPr>
          <w:highlight w:val="yellow"/>
        </w:rPr>
        <w:t>3D model budov</w:t>
      </w:r>
    </w:p>
    <w:p w14:paraId="7165BF82" w14:textId="77777777" w:rsidR="005C1591" w:rsidRPr="00583E2D" w:rsidRDefault="005C1591" w:rsidP="005C1591">
      <w:pPr>
        <w:pStyle w:val="Normlnprvnodsazen"/>
        <w:numPr>
          <w:ilvl w:val="0"/>
          <w:numId w:val="26"/>
        </w:numPr>
        <w:rPr>
          <w:highlight w:val="yellow"/>
        </w:rPr>
      </w:pPr>
      <w:r w:rsidRPr="00583E2D">
        <w:rPr>
          <w:highlight w:val="yellow"/>
        </w:rPr>
        <w:t>Tematická data</w:t>
      </w:r>
    </w:p>
    <w:p w14:paraId="6770C76C" w14:textId="77777777" w:rsidR="005C1591" w:rsidRPr="00583E2D" w:rsidRDefault="005C1591" w:rsidP="005C1591">
      <w:pPr>
        <w:pStyle w:val="Normlnprvnodsazen"/>
        <w:numPr>
          <w:ilvl w:val="1"/>
          <w:numId w:val="26"/>
        </w:numPr>
        <w:rPr>
          <w:highlight w:val="yellow"/>
        </w:rPr>
      </w:pPr>
      <w:r w:rsidRPr="00583E2D">
        <w:rPr>
          <w:highlight w:val="yellow"/>
        </w:rPr>
        <w:t>Graf</w:t>
      </w:r>
      <w:r w:rsidRPr="00583E2D">
        <w:rPr>
          <w:highlight w:val="yellow"/>
          <w:lang w:val="en-US"/>
        </w:rPr>
        <w:t>?</w:t>
      </w:r>
    </w:p>
    <w:p w14:paraId="6C9F7B55" w14:textId="77777777" w:rsidR="005C1591" w:rsidRPr="00583E2D" w:rsidRDefault="005C1591" w:rsidP="005C1591">
      <w:pPr>
        <w:pStyle w:val="Normlnprvnodsazen"/>
        <w:numPr>
          <w:ilvl w:val="1"/>
          <w:numId w:val="26"/>
        </w:numPr>
        <w:rPr>
          <w:highlight w:val="yellow"/>
        </w:rPr>
      </w:pPr>
      <w:proofErr w:type="spellStart"/>
      <w:r w:rsidRPr="00583E2D">
        <w:rPr>
          <w:highlight w:val="yellow"/>
          <w:lang w:val="en-US"/>
        </w:rPr>
        <w:t>Tematick</w:t>
      </w:r>
      <w:proofErr w:type="spellEnd"/>
      <w:r w:rsidRPr="00583E2D">
        <w:rPr>
          <w:highlight w:val="yellow"/>
        </w:rPr>
        <w:t>á data v mapě</w:t>
      </w:r>
    </w:p>
    <w:p w14:paraId="3D4B6ACF" w14:textId="77777777" w:rsidR="005C1591" w:rsidRPr="00583E2D" w:rsidRDefault="005C1591" w:rsidP="005C1591">
      <w:pPr>
        <w:pStyle w:val="Normlnprvnodsazen"/>
        <w:numPr>
          <w:ilvl w:val="0"/>
          <w:numId w:val="26"/>
        </w:numPr>
        <w:rPr>
          <w:highlight w:val="yellow"/>
        </w:rPr>
      </w:pPr>
      <w:r w:rsidRPr="00583E2D">
        <w:rPr>
          <w:highlight w:val="yellow"/>
        </w:rPr>
        <w:t>Tradiční mapa – jako textura</w:t>
      </w:r>
    </w:p>
    <w:p w14:paraId="114D55A7" w14:textId="77777777" w:rsidR="005C1591" w:rsidRPr="00583E2D" w:rsidRDefault="005C1591" w:rsidP="005C1591">
      <w:pPr>
        <w:pStyle w:val="Normlnprvnodsazen"/>
        <w:ind w:firstLine="0"/>
        <w:rPr>
          <w:highlight w:val="yellow"/>
        </w:rPr>
      </w:pPr>
      <w:r w:rsidRPr="00583E2D">
        <w:rPr>
          <w:highlight w:val="yellow"/>
        </w:rPr>
        <w:t>Interakce –</w:t>
      </w:r>
    </w:p>
    <w:p w14:paraId="5EDBA1F6" w14:textId="77777777" w:rsidR="005C1591" w:rsidRPr="00583E2D" w:rsidRDefault="005C1591" w:rsidP="005C1591">
      <w:pPr>
        <w:pStyle w:val="Normlnprvnodsazen"/>
        <w:numPr>
          <w:ilvl w:val="0"/>
          <w:numId w:val="26"/>
        </w:numPr>
        <w:rPr>
          <w:highlight w:val="yellow"/>
        </w:rPr>
      </w:pPr>
      <w:r w:rsidRPr="00583E2D">
        <w:rPr>
          <w:highlight w:val="yellow"/>
        </w:rPr>
        <w:t xml:space="preserve">Pro </w:t>
      </w:r>
      <w:proofErr w:type="spellStart"/>
      <w:r w:rsidRPr="00583E2D">
        <w:rPr>
          <w:highlight w:val="yellow"/>
        </w:rPr>
        <w:t>rendering</w:t>
      </w:r>
      <w:proofErr w:type="spellEnd"/>
      <w:r w:rsidRPr="00583E2D">
        <w:rPr>
          <w:highlight w:val="yellow"/>
        </w:rPr>
        <w:t xml:space="preserve"> </w:t>
      </w:r>
      <w:proofErr w:type="spellStart"/>
      <w:r w:rsidRPr="00583E2D">
        <w:rPr>
          <w:highlight w:val="yellow"/>
        </w:rPr>
        <w:t>enginy</w:t>
      </w:r>
      <w:proofErr w:type="spellEnd"/>
      <w:r w:rsidRPr="00583E2D">
        <w:rPr>
          <w:highlight w:val="yellow"/>
        </w:rPr>
        <w:t xml:space="preserve"> pouze 3DoF – </w:t>
      </w:r>
      <w:proofErr w:type="spellStart"/>
      <w:r w:rsidRPr="00583E2D">
        <w:rPr>
          <w:highlight w:val="yellow"/>
        </w:rPr>
        <w:t>raycasting</w:t>
      </w:r>
      <w:proofErr w:type="spellEnd"/>
      <w:r w:rsidRPr="00583E2D">
        <w:rPr>
          <w:highlight w:val="yellow"/>
        </w:rPr>
        <w:t xml:space="preserve"> a </w:t>
      </w:r>
      <w:proofErr w:type="spellStart"/>
      <w:r w:rsidRPr="00583E2D">
        <w:rPr>
          <w:highlight w:val="yellow"/>
        </w:rPr>
        <w:t>colidery</w:t>
      </w:r>
      <w:proofErr w:type="spellEnd"/>
      <w:r w:rsidRPr="00583E2D">
        <w:rPr>
          <w:highlight w:val="yellow"/>
        </w:rPr>
        <w:t xml:space="preserve"> jsou moc </w:t>
      </w:r>
      <w:proofErr w:type="spellStart"/>
      <w:r w:rsidRPr="00583E2D">
        <w:rPr>
          <w:highlight w:val="yellow"/>
        </w:rPr>
        <w:t>složity</w:t>
      </w:r>
      <w:proofErr w:type="spellEnd"/>
    </w:p>
    <w:p w14:paraId="55B0AA1C" w14:textId="0A34C035" w:rsidR="00F973CB" w:rsidRPr="00583E2D" w:rsidRDefault="005C1591" w:rsidP="00A3391B">
      <w:pPr>
        <w:pStyle w:val="Normlnprvnodsazen"/>
        <w:numPr>
          <w:ilvl w:val="0"/>
          <w:numId w:val="26"/>
        </w:numPr>
        <w:rPr>
          <w:highlight w:val="yellow"/>
        </w:rPr>
      </w:pPr>
      <w:r w:rsidRPr="00583E2D">
        <w:rPr>
          <w:highlight w:val="yellow"/>
        </w:rPr>
        <w:t xml:space="preserve">Ostatní </w:t>
      </w:r>
      <w:r w:rsidR="00102292" w:rsidRPr="00583E2D">
        <w:rPr>
          <w:highlight w:val="yellow"/>
        </w:rPr>
        <w:t>(</w:t>
      </w:r>
      <w:proofErr w:type="spellStart"/>
      <w:r w:rsidR="00102292" w:rsidRPr="00583E2D">
        <w:rPr>
          <w:highlight w:val="yellow"/>
        </w:rPr>
        <w:t>Aframe</w:t>
      </w:r>
      <w:proofErr w:type="spellEnd"/>
      <w:r w:rsidR="00102292" w:rsidRPr="00583E2D">
        <w:rPr>
          <w:highlight w:val="yellow"/>
        </w:rPr>
        <w:t xml:space="preserve">, </w:t>
      </w:r>
      <w:proofErr w:type="spellStart"/>
      <w:r w:rsidR="00102292" w:rsidRPr="00583E2D">
        <w:rPr>
          <w:highlight w:val="yellow"/>
        </w:rPr>
        <w:t>Wonderland</w:t>
      </w:r>
      <w:proofErr w:type="spellEnd"/>
      <w:r w:rsidR="00102292" w:rsidRPr="00583E2D">
        <w:rPr>
          <w:highlight w:val="yellow"/>
        </w:rPr>
        <w:t xml:space="preserve">, </w:t>
      </w:r>
      <w:proofErr w:type="spellStart"/>
      <w:proofErr w:type="gramStart"/>
      <w:r w:rsidR="00102292" w:rsidRPr="00583E2D">
        <w:rPr>
          <w:highlight w:val="yellow"/>
        </w:rPr>
        <w:t>Needle</w:t>
      </w:r>
      <w:proofErr w:type="spellEnd"/>
      <w:r w:rsidR="00102292" w:rsidRPr="00583E2D">
        <w:rPr>
          <w:highlight w:val="yellow"/>
        </w:rPr>
        <w:t>)</w:t>
      </w:r>
      <w:r w:rsidRPr="00583E2D">
        <w:rPr>
          <w:highlight w:val="yellow"/>
        </w:rPr>
        <w:t>–</w:t>
      </w:r>
      <w:proofErr w:type="gramEnd"/>
      <w:r w:rsidRPr="00583E2D">
        <w:rPr>
          <w:highlight w:val="yellow"/>
        </w:rPr>
        <w:t xml:space="preserve"> pohyb, manipulace </w:t>
      </w: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4D5DAEF8" w14:textId="40B6A409" w:rsidR="00F617A7" w:rsidRDefault="00F617A7" w:rsidP="00F617A7">
      <w:pPr>
        <w:pStyle w:val="ListParagraph"/>
        <w:numPr>
          <w:ilvl w:val="0"/>
          <w:numId w:val="21"/>
        </w:numPr>
        <w:rPr>
          <w:lang w:eastAsia="cs-CZ"/>
        </w:rPr>
      </w:pPr>
      <w:r>
        <w:rPr>
          <w:lang w:eastAsia="cs-CZ"/>
        </w:rPr>
        <w:t>3DOF – bez ovladačů</w:t>
      </w:r>
    </w:p>
    <w:p w14:paraId="39E2E492" w14:textId="676CA0B2" w:rsidR="00F617A7" w:rsidRDefault="00FD5A58" w:rsidP="00F617A7">
      <w:pPr>
        <w:pStyle w:val="ListParagraph"/>
        <w:numPr>
          <w:ilvl w:val="1"/>
          <w:numId w:val="21"/>
        </w:numPr>
        <w:rPr>
          <w:lang w:eastAsia="cs-CZ"/>
        </w:rPr>
      </w:pPr>
      <w:proofErr w:type="spellStart"/>
      <w:r w:rsidRPr="001F6849">
        <w:rPr>
          <w:lang w:eastAsia="cs-CZ"/>
        </w:rPr>
        <w:t>Low-Cost</w:t>
      </w:r>
      <w:proofErr w:type="spellEnd"/>
      <w:r w:rsidRPr="001F6849">
        <w:rPr>
          <w:lang w:eastAsia="cs-CZ"/>
        </w:rPr>
        <w:t xml:space="preserve"> – </w:t>
      </w:r>
      <w:r w:rsidR="00340495" w:rsidRPr="001F6849">
        <w:rPr>
          <w:lang w:eastAsia="cs-CZ"/>
        </w:rPr>
        <w:t xml:space="preserve">Android 10 – Mi A2 </w:t>
      </w:r>
      <w:proofErr w:type="gramStart"/>
      <w:r w:rsidR="00340495" w:rsidRPr="001F6849">
        <w:rPr>
          <w:lang w:eastAsia="cs-CZ"/>
        </w:rPr>
        <w:t xml:space="preserve">Lite - </w:t>
      </w:r>
      <w:proofErr w:type="spellStart"/>
      <w:r w:rsidR="00340495" w:rsidRPr="001F6849">
        <w:t>Retrak</w:t>
      </w:r>
      <w:proofErr w:type="spellEnd"/>
      <w:proofErr w:type="gramEnd"/>
      <w:r w:rsidR="00340495" w:rsidRPr="001F6849">
        <w:t xml:space="preserve"> Utopia 360° VR Headset</w:t>
      </w:r>
      <w:r w:rsidR="004C6D06" w:rsidRPr="001F6849">
        <w:t xml:space="preserve"> </w:t>
      </w:r>
      <w:r w:rsidR="00F617A7">
        <w:t>–</w:t>
      </w:r>
      <w:r w:rsidR="004C6D06" w:rsidRPr="001F6849">
        <w:t xml:space="preserve"> doma</w:t>
      </w:r>
      <w:r w:rsidR="00F617A7">
        <w:t xml:space="preserve"> </w:t>
      </w:r>
    </w:p>
    <w:p w14:paraId="651F5363" w14:textId="30FE98B6" w:rsidR="00F617A7" w:rsidRPr="001F6849" w:rsidRDefault="00F617A7" w:rsidP="00F617A7">
      <w:pPr>
        <w:pStyle w:val="ListParagraph"/>
        <w:numPr>
          <w:ilvl w:val="1"/>
          <w:numId w:val="21"/>
        </w:numPr>
        <w:rPr>
          <w:lang w:eastAsia="cs-CZ"/>
        </w:rPr>
      </w:pPr>
      <w:r>
        <w:t xml:space="preserve">Střední – Google Pixel </w:t>
      </w:r>
      <w:proofErr w:type="gramStart"/>
      <w:r>
        <w:t>6a</w:t>
      </w:r>
      <w:proofErr w:type="gramEnd"/>
    </w:p>
    <w:p w14:paraId="0B6EE40F" w14:textId="34C34596" w:rsidR="00F617A7" w:rsidRDefault="00F617A7" w:rsidP="00FD5A58">
      <w:pPr>
        <w:pStyle w:val="ListParagraph"/>
        <w:numPr>
          <w:ilvl w:val="0"/>
          <w:numId w:val="21"/>
        </w:numPr>
        <w:rPr>
          <w:lang w:eastAsia="cs-CZ"/>
        </w:rPr>
      </w:pPr>
      <w:r>
        <w:rPr>
          <w:lang w:eastAsia="cs-CZ"/>
        </w:rPr>
        <w:t xml:space="preserve">6 </w:t>
      </w:r>
      <w:r w:rsidR="00B825BE">
        <w:rPr>
          <w:lang w:eastAsia="cs-CZ"/>
        </w:rPr>
        <w:t>DOF – Ovladače</w:t>
      </w:r>
    </w:p>
    <w:p w14:paraId="46A7E03B" w14:textId="39BFBAD2" w:rsidR="00FD5A58" w:rsidRPr="001F6849" w:rsidRDefault="00FD5A58" w:rsidP="00F617A7">
      <w:pPr>
        <w:pStyle w:val="ListParagraph"/>
        <w:numPr>
          <w:ilvl w:val="1"/>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w:t>
      </w:r>
      <w:r w:rsidR="004C6D06" w:rsidRPr="001F6849">
        <w:rPr>
          <w:lang w:eastAsia="cs-CZ"/>
        </w:rPr>
        <w:t xml:space="preserve"> – škola/doma</w:t>
      </w:r>
    </w:p>
    <w:p w14:paraId="517E0424" w14:textId="6E50124B" w:rsidR="00FD5A58" w:rsidRPr="001F6849" w:rsidRDefault="00FD5A58" w:rsidP="00F617A7">
      <w:pPr>
        <w:pStyle w:val="ListParagraph"/>
        <w:numPr>
          <w:ilvl w:val="1"/>
          <w:numId w:val="21"/>
        </w:numPr>
        <w:rPr>
          <w:lang w:eastAsia="cs-CZ"/>
        </w:rPr>
      </w:pPr>
      <w:proofErr w:type="spellStart"/>
      <w:r w:rsidRPr="001F6849">
        <w:rPr>
          <w:lang w:eastAsia="cs-CZ"/>
        </w:rPr>
        <w:t>Hight</w:t>
      </w:r>
      <w:proofErr w:type="spellEnd"/>
      <w:r w:rsidRPr="001F6849">
        <w:rPr>
          <w:lang w:eastAsia="cs-CZ"/>
        </w:rPr>
        <w:t xml:space="preserve"> end – HTC </w:t>
      </w:r>
      <w:proofErr w:type="spellStart"/>
      <w:r w:rsidRPr="001F6849">
        <w:rPr>
          <w:lang w:eastAsia="cs-CZ"/>
        </w:rPr>
        <w:t>Vive</w:t>
      </w:r>
      <w:proofErr w:type="spellEnd"/>
      <w:r w:rsidR="004C6D06" w:rsidRPr="001F6849">
        <w:rPr>
          <w:lang w:eastAsia="cs-CZ"/>
        </w:rPr>
        <w:t xml:space="preserve"> </w:t>
      </w:r>
      <w:r w:rsidR="00A3391B">
        <w:rPr>
          <w:lang w:eastAsia="cs-CZ"/>
        </w:rPr>
        <w:t>–</w:t>
      </w:r>
      <w:r w:rsidR="004C6D06" w:rsidRPr="001F6849">
        <w:rPr>
          <w:lang w:eastAsia="cs-CZ"/>
        </w:rPr>
        <w:t xml:space="preserve"> škola</w:t>
      </w:r>
      <w:r w:rsidR="00A3391B">
        <w:rPr>
          <w:lang w:val="en-US" w:eastAsia="cs-CZ"/>
        </w:rPr>
        <w:t>?</w:t>
      </w:r>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5FCFD88E" w14:textId="03A2893D" w:rsidR="00340495" w:rsidRPr="001F6849" w:rsidRDefault="00340495" w:rsidP="003404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0E1DA15C" w14:textId="65005A74" w:rsidR="0014392A" w:rsidRPr="001F6849" w:rsidRDefault="009F3D5B" w:rsidP="002656D4">
      <w:pPr>
        <w:pStyle w:val="Heading2"/>
        <w:rPr>
          <w:lang w:val="cs-CZ"/>
        </w:rPr>
      </w:pPr>
      <w:r w:rsidRPr="001F6849">
        <w:rPr>
          <w:lang w:val="cs-CZ"/>
        </w:rPr>
        <w:t>Metodika</w:t>
      </w:r>
    </w:p>
    <w:p w14:paraId="2B71345D" w14:textId="4B32870F" w:rsidR="00F617A7" w:rsidRPr="00F617A7" w:rsidRDefault="004C6D06" w:rsidP="00F617A7">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1A15EBB2" w:rsidR="00054069" w:rsidRDefault="00054069" w:rsidP="00054069">
      <w:pPr>
        <w:pStyle w:val="Normlnprvnodsazen"/>
        <w:ind w:firstLine="0"/>
      </w:pPr>
      <w:r w:rsidRPr="001F6849">
        <w:fldChar w:fldCharType="begin"/>
      </w:r>
      <w:r w:rsidR="009116B7">
        <w:instrText xml:space="preserve"> ADDIN ZOTERO_ITEM CSL_CITATION {"citationID":"cYRPxs8U","properties":{"formattedCitation":"(Coltekin et al. 2020)","plainCitation":"(Coltekin et al. 2020)","noteIndex":0},"citationItems":[{"id":"ScMclNLs/qZaCYDo3","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dělí přístupy k návrhu XR na </w:t>
      </w:r>
      <w:proofErr w:type="spellStart"/>
      <w:r w:rsidRPr="001F6849">
        <w:rPr>
          <w:i/>
          <w:iCs/>
        </w:rPr>
        <w:t>visualisation</w:t>
      </w:r>
      <w:proofErr w:type="spellEnd"/>
      <w:r w:rsidRPr="001F6849">
        <w:rPr>
          <w:i/>
          <w:iCs/>
        </w:rPr>
        <w:t xml:space="preserve"> design</w:t>
      </w:r>
      <w:r w:rsidRPr="001F6849">
        <w:t xml:space="preserve"> a </w:t>
      </w:r>
      <w:proofErr w:type="spellStart"/>
      <w:r w:rsidRPr="001F6849">
        <w:rPr>
          <w:i/>
          <w:iCs/>
        </w:rPr>
        <w:t>interaction</w:t>
      </w:r>
      <w:proofErr w:type="spellEnd"/>
      <w:r w:rsidRPr="001F6849">
        <w:rPr>
          <w:i/>
          <w:iCs/>
        </w:rPr>
        <w:t xml:space="preserve"> design.</w:t>
      </w:r>
      <w:r w:rsidR="00783575" w:rsidRPr="001F6849">
        <w:t xml:space="preserve"> </w:t>
      </w:r>
    </w:p>
    <w:p w14:paraId="3AE3FD16" w14:textId="577A1554" w:rsidR="001D0D02" w:rsidRDefault="00DC2D7C" w:rsidP="00B825BE">
      <w:pPr>
        <w:pStyle w:val="Normlnprvnodsazen"/>
        <w:ind w:firstLine="0"/>
      </w:pPr>
      <w:r>
        <w:t xml:space="preserve">Návrh vizualizace spočívá v přípravě dat a jejich zobrazení v </w:t>
      </w:r>
      <w:r w:rsidR="00B825BE">
        <w:t>rámci virtuálního</w:t>
      </w:r>
      <w:r>
        <w:t xml:space="preserve"> prostředí. </w:t>
      </w:r>
      <w:proofErr w:type="spellStart"/>
      <w:r>
        <w:t>Interaction</w:t>
      </w:r>
      <w:proofErr w:type="spellEnd"/>
      <w:r>
        <w:t xml:space="preserve"> design je pak návrh toho jaké interakční možnosti bude uživatel mít. </w:t>
      </w:r>
    </w:p>
    <w:p w14:paraId="6E12C76E" w14:textId="550B8007" w:rsidR="00DC2D7C" w:rsidRDefault="00DC2D7C" w:rsidP="00DC2D7C">
      <w:pPr>
        <w:pStyle w:val="Malnadpis"/>
      </w:pPr>
      <w:r>
        <w:t>Co zobrazit</w:t>
      </w:r>
    </w:p>
    <w:p w14:paraId="72331AC5" w14:textId="2D96E590" w:rsidR="009364A3" w:rsidRPr="009364A3" w:rsidRDefault="00A3391B" w:rsidP="009364A3">
      <w:proofErr w:type="gramStart"/>
      <w:r>
        <w:t>Data</w:t>
      </w:r>
      <w:proofErr w:type="gramEnd"/>
      <w:r>
        <w:t xml:space="preserve"> která mají 3. rozměr – výšku.</w:t>
      </w:r>
      <w:r w:rsidR="003021CD">
        <w:t xml:space="preserve"> Zmenšené modely. 1:1 není vhodné</w:t>
      </w:r>
    </w:p>
    <w:p w14:paraId="42101811" w14:textId="4E9C1A90" w:rsidR="00DC2D7C" w:rsidRDefault="00DC2D7C" w:rsidP="00DC2D7C">
      <w:pPr>
        <w:pStyle w:val="Malnadpis"/>
      </w:pPr>
      <w:r>
        <w:lastRenderedPageBreak/>
        <w:t>Topografické mapy</w:t>
      </w:r>
      <w:r w:rsidR="00A3391B">
        <w:t xml:space="preserve"> </w:t>
      </w:r>
    </w:p>
    <w:p w14:paraId="606BDA03" w14:textId="573DA228" w:rsidR="00A3391B" w:rsidRPr="00EC522E" w:rsidRDefault="00EC522E" w:rsidP="00DC2D7C">
      <w:pPr>
        <w:pStyle w:val="Malnadpis"/>
        <w:rPr>
          <w:b w:val="0"/>
          <w:bCs/>
        </w:rPr>
      </w:pPr>
      <w:r w:rsidRPr="00EC522E">
        <w:rPr>
          <w:b w:val="0"/>
          <w:bCs/>
        </w:rPr>
        <w:t>Terén, budovy</w:t>
      </w:r>
    </w:p>
    <w:p w14:paraId="2E538C11" w14:textId="74BFA1CE" w:rsidR="00B36706" w:rsidRDefault="00DC2D7C" w:rsidP="00DC2D7C">
      <w:pPr>
        <w:pStyle w:val="Malnadpis"/>
      </w:pPr>
      <w:r>
        <w:t>Tematické mapy</w:t>
      </w:r>
    </w:p>
    <w:p w14:paraId="1DB39926" w14:textId="0E804304" w:rsidR="00EC522E" w:rsidRDefault="00EC522E" w:rsidP="00DC2D7C">
      <w:pPr>
        <w:pStyle w:val="Malnadpis"/>
        <w:rPr>
          <w:b w:val="0"/>
          <w:bCs/>
        </w:rPr>
      </w:pPr>
      <w:r>
        <w:rPr>
          <w:b w:val="0"/>
          <w:bCs/>
        </w:rPr>
        <w:t>Zobrazení atributu pomocí výšky</w:t>
      </w:r>
    </w:p>
    <w:p w14:paraId="7A19ABE3" w14:textId="44EE4E84" w:rsidR="00EC522E" w:rsidRDefault="00EC522E" w:rsidP="00EC522E">
      <w:pPr>
        <w:pStyle w:val="Malnadpis"/>
        <w:numPr>
          <w:ilvl w:val="0"/>
          <w:numId w:val="26"/>
        </w:numPr>
        <w:rPr>
          <w:b w:val="0"/>
          <w:bCs/>
        </w:rPr>
      </w:pPr>
      <w:proofErr w:type="spellStart"/>
      <w:r>
        <w:rPr>
          <w:b w:val="0"/>
          <w:bCs/>
        </w:rPr>
        <w:t>Grid</w:t>
      </w:r>
      <w:proofErr w:type="spellEnd"/>
      <w:r>
        <w:rPr>
          <w:b w:val="0"/>
          <w:bCs/>
        </w:rPr>
        <w:t xml:space="preserve"> </w:t>
      </w:r>
    </w:p>
    <w:p w14:paraId="1040A58A" w14:textId="02B173E8" w:rsidR="00EC522E" w:rsidRPr="006266A9" w:rsidRDefault="006266A9" w:rsidP="00EC522E">
      <w:pPr>
        <w:pStyle w:val="Malnadpis"/>
        <w:numPr>
          <w:ilvl w:val="0"/>
          <w:numId w:val="26"/>
        </w:numPr>
        <w:rPr>
          <w:b w:val="0"/>
          <w:bCs/>
        </w:rPr>
      </w:pPr>
      <w:r>
        <w:rPr>
          <w:b w:val="0"/>
          <w:bCs/>
        </w:rPr>
        <w:t>Hluk</w:t>
      </w:r>
      <w:r>
        <w:rPr>
          <w:b w:val="0"/>
          <w:bCs/>
          <w:lang w:val="en-US"/>
        </w:rPr>
        <w:t>?</w:t>
      </w:r>
    </w:p>
    <w:p w14:paraId="716C5FBF" w14:textId="285E3A2C" w:rsidR="006266A9" w:rsidRDefault="006266A9" w:rsidP="00EC522E">
      <w:pPr>
        <w:pStyle w:val="Malnadpis"/>
        <w:numPr>
          <w:ilvl w:val="0"/>
          <w:numId w:val="26"/>
        </w:numPr>
        <w:rPr>
          <w:b w:val="0"/>
          <w:bCs/>
        </w:rPr>
      </w:pPr>
      <w:proofErr w:type="spellStart"/>
      <w:r>
        <w:rPr>
          <w:b w:val="0"/>
          <w:bCs/>
          <w:lang w:val="en-US"/>
        </w:rPr>
        <w:t>Volumentrick</w:t>
      </w:r>
      <w:proofErr w:type="spellEnd"/>
      <w:r>
        <w:rPr>
          <w:b w:val="0"/>
          <w:bCs/>
        </w:rPr>
        <w:t xml:space="preserve">é </w:t>
      </w:r>
      <w:proofErr w:type="spellStart"/>
      <w:r>
        <w:rPr>
          <w:b w:val="0"/>
          <w:bCs/>
        </w:rPr>
        <w:t>heatmapy</w:t>
      </w:r>
      <w:proofErr w:type="spellEnd"/>
      <w:r>
        <w:rPr>
          <w:b w:val="0"/>
          <w:bCs/>
        </w:rPr>
        <w:t xml:space="preserve"> – četnosti</w:t>
      </w:r>
    </w:p>
    <w:p w14:paraId="5FD3FF50" w14:textId="170F746A" w:rsidR="006266A9" w:rsidRDefault="006266A9" w:rsidP="00EC522E">
      <w:pPr>
        <w:pStyle w:val="Malnadpis"/>
        <w:numPr>
          <w:ilvl w:val="0"/>
          <w:numId w:val="26"/>
        </w:numPr>
        <w:rPr>
          <w:b w:val="0"/>
          <w:bCs/>
        </w:rPr>
      </w:pPr>
      <w:r>
        <w:rPr>
          <w:b w:val="0"/>
          <w:bCs/>
        </w:rPr>
        <w:t>Výbuch bomb – polokoule dosahu</w:t>
      </w:r>
    </w:p>
    <w:p w14:paraId="45C02475" w14:textId="51BC8D01" w:rsidR="006266A9" w:rsidRPr="00EC522E" w:rsidRDefault="006266A9" w:rsidP="00EC522E">
      <w:pPr>
        <w:pStyle w:val="Malnadpis"/>
        <w:numPr>
          <w:ilvl w:val="0"/>
          <w:numId w:val="26"/>
        </w:numPr>
        <w:rPr>
          <w:b w:val="0"/>
          <w:bCs/>
        </w:rPr>
      </w:pPr>
      <w:proofErr w:type="spellStart"/>
      <w:proofErr w:type="gramStart"/>
      <w:r>
        <w:rPr>
          <w:b w:val="0"/>
          <w:bCs/>
        </w:rPr>
        <w:t>Doejzd</w:t>
      </w:r>
      <w:proofErr w:type="spellEnd"/>
      <w:r>
        <w:rPr>
          <w:b w:val="0"/>
          <w:bCs/>
          <w:lang w:val="en-US"/>
        </w:rPr>
        <w:t xml:space="preserve"> ?</w:t>
      </w:r>
      <w:proofErr w:type="gramEnd"/>
      <w:r>
        <w:rPr>
          <w:b w:val="0"/>
          <w:bCs/>
          <w:lang w:val="en-US"/>
        </w:rPr>
        <w:t xml:space="preserve"> </w:t>
      </w:r>
    </w:p>
    <w:p w14:paraId="3914F844" w14:textId="7035AC68" w:rsidR="00B36706" w:rsidRDefault="00B36706" w:rsidP="00B36706">
      <w:pPr>
        <w:pStyle w:val="Malnadpis"/>
      </w:pPr>
      <w:proofErr w:type="spellStart"/>
      <w:r w:rsidRPr="00B36706">
        <w:t>Interaction</w:t>
      </w:r>
      <w:proofErr w:type="spellEnd"/>
      <w:r w:rsidRPr="00B36706">
        <w:t xml:space="preserve"> design</w:t>
      </w:r>
    </w:p>
    <w:p w14:paraId="04CC43ED" w14:textId="4B04F76D" w:rsidR="00B36706" w:rsidRDefault="00B36706" w:rsidP="00B36706">
      <w:r w:rsidRPr="00EF3020">
        <w:rPr>
          <w:highlight w:val="yellow"/>
        </w:rPr>
        <w:t>Nutné jasně definovat jaké možnosti interakce ve VP uživatel má na základě sledovaného účelu / úkolu VP. Pokud jsou cílovým zařízením 3DOF i 6DOF možnosti, je nutné prostředí navrhnout tak, aby všichni měli přístup k úplnému obsahu. Je tedy nutné implementovat způsob pohybu a interakce pro 3DOF zařízení. …</w:t>
      </w:r>
    </w:p>
    <w:p w14:paraId="74556A81" w14:textId="68816F31" w:rsidR="006266A9" w:rsidRDefault="006266A9" w:rsidP="006266A9">
      <w:pPr>
        <w:pStyle w:val="Normlnprvnodsazen"/>
        <w:ind w:firstLine="0"/>
        <w:rPr>
          <w:lang w:eastAsia="en-US"/>
        </w:rPr>
      </w:pPr>
      <w:r>
        <w:rPr>
          <w:lang w:eastAsia="en-US"/>
        </w:rPr>
        <w:t xml:space="preserve">Primárně pohyb kolem dat. Když to stihnu tak i </w:t>
      </w:r>
      <w:proofErr w:type="spellStart"/>
      <w:r>
        <w:rPr>
          <w:lang w:eastAsia="en-US"/>
        </w:rPr>
        <w:t>itnerakce</w:t>
      </w:r>
      <w:proofErr w:type="spellEnd"/>
      <w:r>
        <w:rPr>
          <w:lang w:eastAsia="en-US"/>
        </w:rPr>
        <w:t xml:space="preserve"> na </w:t>
      </w:r>
      <w:proofErr w:type="spellStart"/>
      <w:r>
        <w:rPr>
          <w:lang w:eastAsia="en-US"/>
        </w:rPr>
        <w:t>button</w:t>
      </w:r>
      <w:proofErr w:type="spellEnd"/>
      <w:r>
        <w:rPr>
          <w:lang w:eastAsia="en-US"/>
        </w:rPr>
        <w:t xml:space="preserve">. Např. </w:t>
      </w:r>
      <w:proofErr w:type="spellStart"/>
      <w:r>
        <w:rPr>
          <w:lang w:eastAsia="en-US"/>
        </w:rPr>
        <w:t>scale</w:t>
      </w:r>
      <w:proofErr w:type="spellEnd"/>
      <w:r>
        <w:rPr>
          <w:lang w:eastAsia="en-US"/>
        </w:rPr>
        <w:t xml:space="preserve"> v Z na základě </w:t>
      </w:r>
      <w:proofErr w:type="spellStart"/>
      <w:r>
        <w:rPr>
          <w:lang w:eastAsia="en-US"/>
        </w:rPr>
        <w:t>buttonu</w:t>
      </w:r>
      <w:proofErr w:type="spellEnd"/>
      <w:r>
        <w:rPr>
          <w:lang w:eastAsia="en-US"/>
        </w:rPr>
        <w:t xml:space="preserve">. </w:t>
      </w:r>
    </w:p>
    <w:p w14:paraId="29D023CA" w14:textId="77777777" w:rsidR="009251D2" w:rsidRDefault="009251D2" w:rsidP="009251D2">
      <w:pPr>
        <w:pStyle w:val="Heading2"/>
      </w:pPr>
      <w:r>
        <w:t>Data</w:t>
      </w:r>
    </w:p>
    <w:p w14:paraId="234933F4" w14:textId="7853A205" w:rsidR="009251D2" w:rsidRDefault="009251D2" w:rsidP="009251D2">
      <w:pPr>
        <w:rPr>
          <w:lang w:eastAsia="cs-CZ"/>
        </w:rPr>
      </w:pPr>
      <w:r w:rsidRPr="009251D2">
        <w:rPr>
          <w:lang w:eastAsia="cs-CZ"/>
        </w:rPr>
        <w:t xml:space="preserve">Jak již bylo nastíněno v kapitole </w:t>
      </w:r>
      <w:r w:rsidRPr="009251D2">
        <w:rPr>
          <w:highlight w:val="yellow"/>
          <w:lang w:eastAsia="cs-CZ"/>
        </w:rPr>
        <w:t>Problém měřítka</w:t>
      </w:r>
      <w:r w:rsidRPr="009251D2">
        <w:rPr>
          <w:lang w:eastAsia="cs-CZ"/>
        </w:rPr>
        <w:t>. Hlavním rozdělením, které je možné použít je dělení na statická a dynamická data (</w:t>
      </w:r>
      <w:proofErr w:type="spellStart"/>
      <w:r w:rsidRPr="009251D2">
        <w:rPr>
          <w:lang w:eastAsia="cs-CZ"/>
        </w:rPr>
        <w:t>isntancovaná</w:t>
      </w:r>
      <w:proofErr w:type="spellEnd"/>
      <w:r w:rsidRPr="009251D2">
        <w:rPr>
          <w:lang w:eastAsia="cs-CZ"/>
        </w:rPr>
        <w:t xml:space="preserve">) z pohledu načítání do scény na základě toho co uživatel vidí a v jaké je blízkosti k datům ve </w:t>
      </w:r>
      <w:proofErr w:type="spellStart"/>
      <w:r w:rsidRPr="009251D2">
        <w:rPr>
          <w:lang w:eastAsia="cs-CZ"/>
        </w:rPr>
        <w:t>virutálním</w:t>
      </w:r>
      <w:proofErr w:type="spellEnd"/>
      <w:r w:rsidRPr="009251D2">
        <w:rPr>
          <w:lang w:eastAsia="cs-CZ"/>
        </w:rPr>
        <w:t xml:space="preserve"> prostoru. Z</w:t>
      </w:r>
      <w:r>
        <w:rPr>
          <w:lang w:eastAsia="cs-CZ"/>
        </w:rPr>
        <w:t> </w:t>
      </w:r>
      <w:r w:rsidRPr="009251D2">
        <w:rPr>
          <w:lang w:eastAsia="cs-CZ"/>
        </w:rPr>
        <w:t>důvodu</w:t>
      </w:r>
      <w:r>
        <w:rPr>
          <w:lang w:eastAsia="cs-CZ"/>
        </w:rPr>
        <w:t xml:space="preserve"> komplexity vývoje aplikace a malé dostupnosti </w:t>
      </w:r>
      <w:proofErr w:type="spellStart"/>
      <w:r>
        <w:rPr>
          <w:lang w:eastAsia="cs-CZ"/>
        </w:rPr>
        <w:t>instacovaných</w:t>
      </w:r>
      <w:proofErr w:type="spellEnd"/>
      <w:r>
        <w:rPr>
          <w:lang w:eastAsia="cs-CZ"/>
        </w:rPr>
        <w:t xml:space="preserve"> dat se tato práce zaměřuje primárně na způsoby vizualizace statických dat. Tedy dat načtených při iniciální návštěvě webové aplikace. Je tedy nutné brát v potaz limitace na velikost dat. </w:t>
      </w:r>
      <w:r w:rsidR="00075E05">
        <w:rPr>
          <w:lang w:eastAsia="cs-CZ"/>
        </w:rPr>
        <w:t xml:space="preserve">Způsob konvertování statických dat do příslušného formátu ve vhodné velikosti vyžaduje použití řady softwarových řešení, což samo o sobě přináší míru komplexity v podobě kompatibility mezi danými řešeními. Následující kapitola se </w:t>
      </w:r>
      <w:proofErr w:type="gramStart"/>
      <w:r w:rsidR="00075E05">
        <w:rPr>
          <w:lang w:eastAsia="cs-CZ"/>
        </w:rPr>
        <w:t>snaží</w:t>
      </w:r>
      <w:proofErr w:type="gramEnd"/>
      <w:r w:rsidR="00075E05">
        <w:rPr>
          <w:lang w:eastAsia="cs-CZ"/>
        </w:rPr>
        <w:t xml:space="preserve"> zobecnit tyto postupy a identifikovat a vyřešit případy snížené kompatibility.</w:t>
      </w:r>
    </w:p>
    <w:p w14:paraId="2B98F030" w14:textId="25432793" w:rsidR="001E00CB" w:rsidRDefault="009251D2" w:rsidP="001E00CB">
      <w:pPr>
        <w:pStyle w:val="Normlnprvnodsazen"/>
      </w:pPr>
      <w:r>
        <w:t xml:space="preserve">Geografická data jsou tradičně zobrazována skrze Topografické a Tematické mapy. Tedy vizualizace obecné geografické situace v území a zobrazení nějakého vybraného jevu na zjednodušeném geografickém podkladu, tak aby bylo jednoznačně možné identifikovat polohu zobrazeného jevu v prostoru. V případě </w:t>
      </w:r>
      <w:proofErr w:type="gramStart"/>
      <w:r>
        <w:t>3D</w:t>
      </w:r>
      <w:proofErr w:type="gramEnd"/>
      <w:r>
        <w:t xml:space="preserve"> map je běžné zobrazovat geografické jevy které mají absolutní či relativní výškovou složku. V případě tematických map je pak možné </w:t>
      </w:r>
      <w:proofErr w:type="gramStart"/>
      <w:r>
        <w:t>3tí</w:t>
      </w:r>
      <w:proofErr w:type="gramEnd"/>
      <w:r>
        <w:t xml:space="preserve"> rozměr mapovat na zobrazení zvoleného atributu. S touto definicí je tedy možné určit základní kategorie dat, které dává smysl zobrazovat ve virtuálních prostředích.</w:t>
      </w:r>
      <w:r w:rsidR="00C150AE">
        <w:t xml:space="preserve"> </w:t>
      </w:r>
      <w:r w:rsidR="00C150AE" w:rsidRPr="00C150AE">
        <w:rPr>
          <w:highlight w:val="yellow"/>
        </w:rPr>
        <w:t>Následující rozdělení je sémantické, následně pak dle geometrie.</w:t>
      </w:r>
      <w:r w:rsidR="00C150AE">
        <w:t xml:space="preserve"> Ve VP prostředích je možné a zároveň i vhodné vizualizovat prvky jak skrze </w:t>
      </w:r>
      <w:proofErr w:type="gramStart"/>
      <w:r w:rsidR="00C150AE">
        <w:t>3D</w:t>
      </w:r>
      <w:proofErr w:type="gramEnd"/>
      <w:r w:rsidR="00C150AE">
        <w:t xml:space="preserve"> vizualizaci tak pomocí 2D skrze textury. </w:t>
      </w:r>
      <w:r w:rsidR="00444F18">
        <w:t xml:space="preserve">Specifika přípravy těchto dat jsou </w:t>
      </w:r>
      <w:proofErr w:type="gramStart"/>
      <w:r w:rsidR="00444F18">
        <w:t>popsány</w:t>
      </w:r>
      <w:proofErr w:type="gramEnd"/>
      <w:r w:rsidR="00444F18">
        <w:t xml:space="preserve"> v separátních kapitolách. </w:t>
      </w:r>
    </w:p>
    <w:p w14:paraId="0D03B961" w14:textId="70492165" w:rsidR="001E00CB" w:rsidRPr="001E00CB" w:rsidRDefault="001E00CB" w:rsidP="001E00CB">
      <w:pPr>
        <w:pStyle w:val="Normlnprvnodsazen"/>
        <w:rPr>
          <w:lang w:val="en-US"/>
        </w:rPr>
      </w:pPr>
      <w:r w:rsidRPr="004B2AB3">
        <w:rPr>
          <w:highlight w:val="yellow"/>
          <w:lang w:val="en-US"/>
        </w:rPr>
        <w:t xml:space="preserve"># </w:t>
      </w:r>
      <w:proofErr w:type="spellStart"/>
      <w:r w:rsidRPr="004B2AB3">
        <w:rPr>
          <w:highlight w:val="yellow"/>
          <w:lang w:val="en-US"/>
        </w:rPr>
        <w:t>todo</w:t>
      </w:r>
      <w:proofErr w:type="spellEnd"/>
      <w:r w:rsidRPr="004B2AB3">
        <w:rPr>
          <w:highlight w:val="yellow"/>
          <w:lang w:val="en-US"/>
        </w:rPr>
        <w:t xml:space="preserve"> </w:t>
      </w:r>
      <w:proofErr w:type="spellStart"/>
      <w:r w:rsidRPr="004B2AB3">
        <w:rPr>
          <w:highlight w:val="yellow"/>
          <w:lang w:val="en-US"/>
        </w:rPr>
        <w:t>tabulka</w:t>
      </w:r>
      <w:proofErr w:type="spellEnd"/>
    </w:p>
    <w:p w14:paraId="51ADCD46" w14:textId="55C5F0C9" w:rsidR="00C150AE" w:rsidRPr="00C150AE" w:rsidRDefault="00C150AE" w:rsidP="00C150AE">
      <w:pPr>
        <w:pStyle w:val="Normlnprvnodsazen"/>
        <w:numPr>
          <w:ilvl w:val="0"/>
          <w:numId w:val="7"/>
        </w:numPr>
        <w:rPr>
          <w:b/>
          <w:bCs/>
        </w:rPr>
      </w:pPr>
      <w:r w:rsidRPr="00C150AE">
        <w:rPr>
          <w:b/>
          <w:bCs/>
        </w:rPr>
        <w:t>Terén</w:t>
      </w:r>
      <w:r>
        <w:t xml:space="preserve"> </w:t>
      </w:r>
    </w:p>
    <w:p w14:paraId="2864E453" w14:textId="43B95A91" w:rsidR="00C150AE" w:rsidRPr="00C150AE" w:rsidRDefault="00C150AE" w:rsidP="00C150AE">
      <w:pPr>
        <w:pStyle w:val="Normlnprvnodsazen"/>
        <w:numPr>
          <w:ilvl w:val="1"/>
          <w:numId w:val="7"/>
        </w:numPr>
        <w:rPr>
          <w:b/>
          <w:bCs/>
        </w:rPr>
      </w:pPr>
      <w:proofErr w:type="gramStart"/>
      <w:r>
        <w:t>2D</w:t>
      </w:r>
      <w:proofErr w:type="gramEnd"/>
      <w:r>
        <w:t xml:space="preserve"> – Vrstevnice, Škály, Hypsometrie</w:t>
      </w:r>
      <w:r>
        <w:rPr>
          <w:b/>
          <w:bCs/>
        </w:rPr>
        <w:t xml:space="preserve"> </w:t>
      </w:r>
      <w:r>
        <w:t>– texturovaná rastrová popř. vektorová data</w:t>
      </w:r>
    </w:p>
    <w:p w14:paraId="4279C970" w14:textId="7DD68F67" w:rsidR="00C150AE" w:rsidRPr="00C150AE" w:rsidRDefault="00C150AE" w:rsidP="00C150AE">
      <w:pPr>
        <w:pStyle w:val="Normlnprvnodsazen"/>
        <w:numPr>
          <w:ilvl w:val="1"/>
          <w:numId w:val="7"/>
        </w:numPr>
        <w:rPr>
          <w:b/>
          <w:bCs/>
        </w:rPr>
      </w:pPr>
      <w:proofErr w:type="gramStart"/>
      <w:r>
        <w:t>3D</w:t>
      </w:r>
      <w:proofErr w:type="gramEnd"/>
      <w:r>
        <w:t xml:space="preserve"> – Povrch jakožto nepravidelná </w:t>
      </w:r>
      <w:r w:rsidR="00444F18">
        <w:t>trojúhelníková</w:t>
      </w:r>
      <w:r>
        <w:t xml:space="preserve"> síť (</w:t>
      </w:r>
      <w:proofErr w:type="spellStart"/>
      <w:r>
        <w:t>mesh</w:t>
      </w:r>
      <w:proofErr w:type="spellEnd"/>
      <w:r>
        <w:t>)</w:t>
      </w:r>
    </w:p>
    <w:p w14:paraId="4E0E5B74" w14:textId="5314E98B" w:rsidR="00C150AE" w:rsidRDefault="00C150AE" w:rsidP="00C150AE">
      <w:pPr>
        <w:pStyle w:val="Normlnprvnodsazen"/>
        <w:numPr>
          <w:ilvl w:val="0"/>
          <w:numId w:val="7"/>
        </w:numPr>
        <w:rPr>
          <w:b/>
          <w:bCs/>
        </w:rPr>
      </w:pPr>
      <w:r w:rsidRPr="00C150AE">
        <w:rPr>
          <w:b/>
          <w:bCs/>
        </w:rPr>
        <w:lastRenderedPageBreak/>
        <w:t>Geografické objekty</w:t>
      </w:r>
    </w:p>
    <w:p w14:paraId="7BFB14FC" w14:textId="687ED7E0" w:rsidR="00444F18" w:rsidRPr="00444F18" w:rsidRDefault="001D07D3" w:rsidP="00444F18">
      <w:pPr>
        <w:pStyle w:val="Normlnprvnodsazen"/>
        <w:numPr>
          <w:ilvl w:val="1"/>
          <w:numId w:val="7"/>
        </w:numPr>
        <w:rPr>
          <w:b/>
          <w:bCs/>
        </w:rPr>
      </w:pPr>
      <w:proofErr w:type="gramStart"/>
      <w:r>
        <w:t>2</w:t>
      </w:r>
      <w:r w:rsidR="00444F18" w:rsidRPr="00444F18">
        <w:t>D</w:t>
      </w:r>
      <w:proofErr w:type="gramEnd"/>
      <w:r w:rsidR="00444F18">
        <w:rPr>
          <w:b/>
          <w:bCs/>
        </w:rPr>
        <w:t xml:space="preserve"> – </w:t>
      </w:r>
      <w:r w:rsidR="00444F18" w:rsidRPr="00444F18">
        <w:t>Místa zájmu, Doprava, Plochy</w:t>
      </w:r>
      <w:r w:rsidR="00444F18">
        <w:rPr>
          <w:b/>
          <w:bCs/>
        </w:rPr>
        <w:t xml:space="preserve"> - </w:t>
      </w:r>
      <w:r w:rsidR="00444F18">
        <w:t>Body, Linie, Polygony skrze rastrovou texturu popř. vektorová data</w:t>
      </w:r>
    </w:p>
    <w:p w14:paraId="792E4A79" w14:textId="2D0A0AB2" w:rsidR="00444F18" w:rsidRPr="001D07D3" w:rsidRDefault="001D07D3" w:rsidP="00444F18">
      <w:pPr>
        <w:pStyle w:val="Normlnprvnodsazen"/>
        <w:numPr>
          <w:ilvl w:val="1"/>
          <w:numId w:val="7"/>
        </w:numPr>
      </w:pPr>
      <w:r w:rsidRPr="001D07D3">
        <w:t>3</w:t>
      </w:r>
      <w:proofErr w:type="gramStart"/>
      <w:r w:rsidRPr="001D07D3">
        <w:t xml:space="preserve">D  </w:t>
      </w:r>
      <w:r>
        <w:t>-</w:t>
      </w:r>
      <w:proofErr w:type="gramEnd"/>
      <w:r>
        <w:t xml:space="preserve"> Budovy, 3D symboly - </w:t>
      </w:r>
      <w:proofErr w:type="spellStart"/>
      <w:r>
        <w:t>mesh</w:t>
      </w:r>
      <w:proofErr w:type="spellEnd"/>
      <w:r>
        <w:t xml:space="preserve"> </w:t>
      </w:r>
    </w:p>
    <w:p w14:paraId="12A0CEAB" w14:textId="47FD8B96" w:rsidR="001D07D3" w:rsidRDefault="00C150AE" w:rsidP="00744951">
      <w:pPr>
        <w:pStyle w:val="Normlnprvnodsazen"/>
        <w:numPr>
          <w:ilvl w:val="0"/>
          <w:numId w:val="7"/>
        </w:numPr>
        <w:rPr>
          <w:b/>
          <w:bCs/>
        </w:rPr>
      </w:pPr>
      <w:r>
        <w:rPr>
          <w:b/>
          <w:bCs/>
        </w:rPr>
        <w:t xml:space="preserve">Tematická data. </w:t>
      </w:r>
    </w:p>
    <w:p w14:paraId="1D9FD201" w14:textId="56310743" w:rsidR="00744951" w:rsidRDefault="00744951" w:rsidP="00744951">
      <w:pPr>
        <w:pStyle w:val="Normlnprvnodsazen"/>
        <w:numPr>
          <w:ilvl w:val="1"/>
          <w:numId w:val="7"/>
        </w:numPr>
      </w:pPr>
      <w:proofErr w:type="gramStart"/>
      <w:r w:rsidRPr="00744951">
        <w:t>2D</w:t>
      </w:r>
      <w:proofErr w:type="gramEnd"/>
      <w:r w:rsidRPr="00744951">
        <w:t xml:space="preserve"> –</w:t>
      </w:r>
      <w:r>
        <w:t xml:space="preserve"> Tradiční kartografické metody vizualizace – Body, Linie, Polygony – do VP skrze bitmap texturu popř. 2D vektorová data</w:t>
      </w:r>
    </w:p>
    <w:p w14:paraId="0061A654" w14:textId="1377208D" w:rsidR="00C150AE" w:rsidRDefault="00744951" w:rsidP="00744951">
      <w:pPr>
        <w:pStyle w:val="Normlnprvnodsazen"/>
        <w:numPr>
          <w:ilvl w:val="1"/>
          <w:numId w:val="7"/>
        </w:numPr>
      </w:pPr>
      <w:proofErr w:type="gramStart"/>
      <w:r>
        <w:t>3D</w:t>
      </w:r>
      <w:proofErr w:type="gramEnd"/>
      <w:r>
        <w:t xml:space="preserve"> – 3D ekvivalenty kartografických metod (extrudovaný </w:t>
      </w:r>
      <w:proofErr w:type="spellStart"/>
      <w:r>
        <w:t>grid</w:t>
      </w:r>
      <w:proofErr w:type="spellEnd"/>
      <w:r>
        <w:t xml:space="preserve">, bodová </w:t>
      </w:r>
      <w:proofErr w:type="spellStart"/>
      <w:r>
        <w:t>heat</w:t>
      </w:r>
      <w:proofErr w:type="spellEnd"/>
      <w:r>
        <w:t xml:space="preserve"> mapa aj.) – </w:t>
      </w:r>
      <w:proofErr w:type="spellStart"/>
      <w:r>
        <w:t>mesh</w:t>
      </w:r>
      <w:proofErr w:type="spellEnd"/>
    </w:p>
    <w:p w14:paraId="3E68147C" w14:textId="46ACE277" w:rsidR="00296350" w:rsidRDefault="00335F34" w:rsidP="00335F34">
      <w:pPr>
        <w:pStyle w:val="Normlnprvnodsazen"/>
        <w:ind w:firstLine="0"/>
      </w:pPr>
      <w:r>
        <w:t xml:space="preserve">Na základě dostupných dat města Brna, </w:t>
      </w:r>
      <w:r w:rsidR="00296350" w:rsidRPr="00296350">
        <w:rPr>
          <w:highlight w:val="yellow"/>
        </w:rPr>
        <w:t>viz tab.</w:t>
      </w:r>
      <w:r w:rsidR="00296350">
        <w:t xml:space="preserve"> byly vytvořeny </w:t>
      </w:r>
      <w:proofErr w:type="gramStart"/>
      <w:r w:rsidR="00296350">
        <w:t>3D</w:t>
      </w:r>
      <w:proofErr w:type="gramEnd"/>
      <w:r w:rsidR="00296350">
        <w:t xml:space="preserve"> statické mapy. Proces jejich tvorby a specifika průběhu zpracování jsou popsána v následujících kapitolách.</w:t>
      </w:r>
    </w:p>
    <w:p w14:paraId="61724B42" w14:textId="74658DD0" w:rsidR="00296350" w:rsidRPr="00296350" w:rsidRDefault="00296350" w:rsidP="00335F34">
      <w:pPr>
        <w:pStyle w:val="Normlnprvnodsazen"/>
        <w:ind w:firstLine="0"/>
        <w:rPr>
          <w:lang w:val="en-US"/>
        </w:rPr>
      </w:pPr>
      <w:r w:rsidRPr="00296350">
        <w:rPr>
          <w:highlight w:val="yellow"/>
          <w:lang w:val="en-US"/>
        </w:rPr>
        <w:t>#todo - tab</w:t>
      </w:r>
    </w:p>
    <w:p w14:paraId="2BD685F5" w14:textId="4A438AF2" w:rsidR="00335F34" w:rsidRDefault="00335F34" w:rsidP="00296350">
      <w:pPr>
        <w:pStyle w:val="Normlnprvnodsazen"/>
        <w:numPr>
          <w:ilvl w:val="0"/>
          <w:numId w:val="26"/>
        </w:numPr>
      </w:pPr>
      <w:r>
        <w:t>podrobný DMR (</w:t>
      </w:r>
      <w:proofErr w:type="gramStart"/>
      <w:r>
        <w:t>25cm</w:t>
      </w:r>
      <w:proofErr w:type="gramEnd"/>
      <w:r>
        <w:t>) ve formě výškové bitmapy, 3D model</w:t>
      </w:r>
      <w:r w:rsidR="00296350">
        <w:t xml:space="preserve"> budov, ČÚZK otevřená data ortofoto, polohy stromů pasport zeleně Brno  </w:t>
      </w:r>
    </w:p>
    <w:p w14:paraId="239E6464" w14:textId="51FF9DC2" w:rsidR="00075E05" w:rsidRPr="00075E05" w:rsidRDefault="00296350" w:rsidP="00075E05">
      <w:pPr>
        <w:pStyle w:val="Heading3"/>
      </w:pPr>
      <w:r>
        <w:t>Specifika vstupních dat</w:t>
      </w:r>
    </w:p>
    <w:p w14:paraId="71949860" w14:textId="3A1A47BE" w:rsidR="00393F6D" w:rsidRDefault="00393F6D" w:rsidP="00393F6D">
      <w:pPr>
        <w:pStyle w:val="Malnadpis"/>
        <w:rPr>
          <w:rStyle w:val="Strong"/>
          <w:b/>
          <w:bCs w:val="0"/>
        </w:rPr>
      </w:pPr>
      <w:r>
        <w:rPr>
          <w:rStyle w:val="Strong"/>
          <w:b/>
          <w:bCs w:val="0"/>
        </w:rPr>
        <w:t>Budovy</w:t>
      </w:r>
    </w:p>
    <w:p w14:paraId="7E31FB39" w14:textId="1AB9708F" w:rsidR="00296350" w:rsidRPr="00393F6D" w:rsidRDefault="00393F6D" w:rsidP="00393F6D">
      <w:pPr>
        <w:rPr>
          <w:rStyle w:val="Strong"/>
          <w:b w:val="0"/>
          <w:bCs w:val="0"/>
        </w:rPr>
      </w:pPr>
      <w:r>
        <w:t xml:space="preserve">Z důvodu důvěrné znalosti datové sady 3D modelu města Brna byla vizualizace v rámci práce založena na těchto datech. Tato kapitola se </w:t>
      </w:r>
      <w:proofErr w:type="gramStart"/>
      <w:r>
        <w:t>snaží</w:t>
      </w:r>
      <w:proofErr w:type="gramEnd"/>
      <w:r>
        <w:t xml:space="preserve"> na příkladu dat 3D modelu města Brna vysvětlit specifické problémy při užití primárně geografických dat určených pro práci v GIS do světa 3D vizualizace. </w:t>
      </w:r>
    </w:p>
    <w:p w14:paraId="132740E3" w14:textId="4685B24A" w:rsidR="00D8458A" w:rsidRDefault="00296350" w:rsidP="00393F6D">
      <w:pPr>
        <w:pStyle w:val="Normlnprvnodsazen"/>
        <w:rPr>
          <w:lang w:eastAsia="en-US"/>
        </w:rPr>
      </w:pPr>
      <w:r>
        <w:rPr>
          <w:lang w:eastAsia="en-US"/>
        </w:rPr>
        <w:t xml:space="preserve">3D model budov města Brna je na zakázku magistrátu města Brna vytvářen firmou </w:t>
      </w:r>
      <w:proofErr w:type="spellStart"/>
      <w:r>
        <w:rPr>
          <w:lang w:eastAsia="en-US"/>
        </w:rPr>
        <w:t>TopGIS</w:t>
      </w:r>
      <w:proofErr w:type="spellEnd"/>
      <w:r>
        <w:rPr>
          <w:lang w:eastAsia="en-US"/>
        </w:rPr>
        <w:t xml:space="preserve">. Jelikož se jedná o velké množství dat je model publikován ve specifické struktuře. Primárně je model dělen na </w:t>
      </w:r>
      <w:r w:rsidR="00393F6D">
        <w:rPr>
          <w:lang w:eastAsia="en-US"/>
        </w:rPr>
        <w:t>lokality,</w:t>
      </w:r>
      <w:r>
        <w:rPr>
          <w:lang w:eastAsia="en-US"/>
        </w:rPr>
        <w:t xml:space="preserve"> po kterých je postupně vytvářen. Lokalita je také hlavní výdejní jednotkou. </w:t>
      </w:r>
      <w:r w:rsidR="00D8458A">
        <w:rPr>
          <w:lang w:eastAsia="en-US"/>
        </w:rPr>
        <w:t>Pro každou lokalitu jsou poskytována data ve 3 formátech a různých mírách podrobnosti (</w:t>
      </w:r>
      <w:proofErr w:type="gramStart"/>
      <w:r w:rsidR="00D8458A">
        <w:rPr>
          <w:lang w:eastAsia="en-US"/>
        </w:rPr>
        <w:t>GIS - FGDB</w:t>
      </w:r>
      <w:proofErr w:type="gramEnd"/>
      <w:r w:rsidR="00D8458A">
        <w:rPr>
          <w:lang w:eastAsia="en-US"/>
        </w:rPr>
        <w:t xml:space="preserve"> – </w:t>
      </w:r>
      <w:proofErr w:type="spellStart"/>
      <w:r w:rsidR="00D8458A">
        <w:rPr>
          <w:lang w:eastAsia="en-US"/>
        </w:rPr>
        <w:t>PolygonZ</w:t>
      </w:r>
      <w:proofErr w:type="spellEnd"/>
      <w:r w:rsidR="00D8458A">
        <w:rPr>
          <w:lang w:eastAsia="en-US"/>
        </w:rPr>
        <w:t xml:space="preserve">, </w:t>
      </w:r>
      <w:proofErr w:type="spellStart"/>
      <w:r w:rsidR="00D8458A">
        <w:rPr>
          <w:lang w:eastAsia="en-US"/>
        </w:rPr>
        <w:t>Multipatch</w:t>
      </w:r>
      <w:proofErr w:type="spellEnd"/>
      <w:r w:rsidR="00D8458A">
        <w:rPr>
          <w:lang w:eastAsia="en-US"/>
        </w:rPr>
        <w:t xml:space="preserve">, CAD – DWG, DGN). </w:t>
      </w:r>
      <w:r w:rsidR="00841B47">
        <w:rPr>
          <w:lang w:eastAsia="en-US"/>
        </w:rPr>
        <w:t xml:space="preserve">V případě GIS formátů, je jedna lokalita jedna vrstva. V případě </w:t>
      </w:r>
      <w:proofErr w:type="spellStart"/>
      <w:r w:rsidR="00841B47">
        <w:rPr>
          <w:lang w:eastAsia="en-US"/>
        </w:rPr>
        <w:t>PolygonZ</w:t>
      </w:r>
      <w:proofErr w:type="spellEnd"/>
      <w:r w:rsidR="00841B47">
        <w:rPr>
          <w:lang w:eastAsia="en-US"/>
        </w:rPr>
        <w:t xml:space="preserve"> geometrie zahrnuje vrstva veškeré atributy zmíněné viz. </w:t>
      </w:r>
      <w:proofErr w:type="spellStart"/>
      <w:r w:rsidR="00841B47" w:rsidRPr="00841B47">
        <w:rPr>
          <w:highlight w:val="yellow"/>
          <w:lang w:eastAsia="en-US"/>
        </w:rPr>
        <w:t>Obr.X</w:t>
      </w:r>
      <w:proofErr w:type="spellEnd"/>
      <w:r w:rsidR="00841B47">
        <w:rPr>
          <w:lang w:eastAsia="en-US"/>
        </w:rPr>
        <w:t xml:space="preserve">. V případě </w:t>
      </w:r>
      <w:proofErr w:type="spellStart"/>
      <w:r w:rsidR="00841B47">
        <w:rPr>
          <w:lang w:eastAsia="en-US"/>
        </w:rPr>
        <w:t>multipatch</w:t>
      </w:r>
      <w:proofErr w:type="spellEnd"/>
      <w:r w:rsidR="00841B47">
        <w:rPr>
          <w:lang w:eastAsia="en-US"/>
        </w:rPr>
        <w:t xml:space="preserve"> geometrie jsou prvky agregovány dle identifikace segmentu. Segmenty jsou definovány jakožto části budov se stejnou výškou římsy (hrana kde </w:t>
      </w:r>
      <w:proofErr w:type="gramStart"/>
      <w:r w:rsidR="00841B47">
        <w:rPr>
          <w:lang w:eastAsia="en-US"/>
        </w:rPr>
        <w:t>končí</w:t>
      </w:r>
      <w:proofErr w:type="gramEnd"/>
      <w:r w:rsidR="00841B47">
        <w:rPr>
          <w:lang w:eastAsia="en-US"/>
        </w:rPr>
        <w:t xml:space="preserve"> svislá stěna a začíná střecha).</w:t>
      </w:r>
    </w:p>
    <w:p w14:paraId="15906465" w14:textId="42DB66F6" w:rsidR="00C03453" w:rsidRDefault="00C03453" w:rsidP="00C03453">
      <w:pPr>
        <w:pStyle w:val="Normlnprvnodsazen"/>
        <w:keepNext/>
        <w:ind w:firstLine="0"/>
      </w:pPr>
      <w:r>
        <w:rPr>
          <w:rFonts w:ascii="Arial" w:hAnsi="Arial" w:cs="Arial"/>
          <w:noProof/>
          <w:color w:val="000000"/>
          <w:sz w:val="20"/>
          <w:szCs w:val="20"/>
          <w:bdr w:val="none" w:sz="0" w:space="0" w:color="auto" w:frame="1"/>
        </w:rPr>
        <w:drawing>
          <wp:inline distT="0" distB="0" distL="0" distR="0" wp14:anchorId="090B4A52" wp14:editId="4DC85F8F">
            <wp:extent cx="2604031" cy="1986520"/>
            <wp:effectExtent l="0" t="0" r="6350" b="0"/>
            <wp:docPr id="1719497999" name="Picture 2"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497999" name="Picture 2" descr="A screenshot of a computer code&#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625456" cy="2002865"/>
                    </a:xfrm>
                    <a:prstGeom prst="rect">
                      <a:avLst/>
                    </a:prstGeom>
                    <a:noFill/>
                    <a:ln>
                      <a:noFill/>
                    </a:ln>
                  </pic:spPr>
                </pic:pic>
              </a:graphicData>
            </a:graphic>
          </wp:inline>
        </w:drawing>
      </w:r>
      <w:r>
        <w:rPr>
          <w:rFonts w:ascii="Arial" w:hAnsi="Arial" w:cs="Arial"/>
          <w:noProof/>
          <w:color w:val="000000"/>
          <w:sz w:val="20"/>
          <w:szCs w:val="20"/>
          <w:bdr w:val="none" w:sz="0" w:space="0" w:color="auto" w:frame="1"/>
        </w:rPr>
        <w:drawing>
          <wp:inline distT="0" distB="0" distL="0" distR="0" wp14:anchorId="7609BD43" wp14:editId="6EAEA1A2">
            <wp:extent cx="1972886" cy="1993367"/>
            <wp:effectExtent l="0" t="0" r="8890" b="6985"/>
            <wp:docPr id="9137768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776849" name="Picture 1" descr="A screenshot of a computer&#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992349" cy="2013032"/>
                    </a:xfrm>
                    <a:prstGeom prst="rect">
                      <a:avLst/>
                    </a:prstGeom>
                    <a:noFill/>
                    <a:ln>
                      <a:noFill/>
                    </a:ln>
                  </pic:spPr>
                </pic:pic>
              </a:graphicData>
            </a:graphic>
          </wp:inline>
        </w:drawing>
      </w:r>
    </w:p>
    <w:p w14:paraId="5F6844EA" w14:textId="52018448" w:rsidR="00C03453" w:rsidRDefault="00C03453" w:rsidP="00C03453">
      <w:pPr>
        <w:pStyle w:val="Caption"/>
      </w:pPr>
      <w:r>
        <w:t xml:space="preserve">Obr. </w:t>
      </w:r>
      <w:r>
        <w:fldChar w:fldCharType="begin"/>
      </w:r>
      <w:r>
        <w:instrText xml:space="preserve"> SEQ Obr. \* ARABIC </w:instrText>
      </w:r>
      <w:r>
        <w:fldChar w:fldCharType="separate"/>
      </w:r>
      <w:r w:rsidR="00894A03">
        <w:rPr>
          <w:noProof/>
        </w:rPr>
        <w:t>29</w:t>
      </w:r>
      <w:r>
        <w:fldChar w:fldCharType="end"/>
      </w:r>
      <w:r>
        <w:t xml:space="preserve"> Datový model 3D modelu města </w:t>
      </w:r>
      <w:r w:rsidR="004E6E7C">
        <w:t>B</w:t>
      </w:r>
      <w:r>
        <w:t>rna a struktura poskytovaných dat.</w:t>
      </w:r>
    </w:p>
    <w:p w14:paraId="54FC1E31" w14:textId="61F9DAD9" w:rsidR="00C03453" w:rsidRDefault="00C03453" w:rsidP="00296350">
      <w:pPr>
        <w:pStyle w:val="Normlnprvnodsazen"/>
        <w:ind w:firstLine="0"/>
        <w:rPr>
          <w:lang w:eastAsia="en-US"/>
        </w:rPr>
      </w:pPr>
      <w:r w:rsidRPr="00C03453">
        <w:rPr>
          <w:rFonts w:ascii="Arial" w:hAnsi="Arial" w:cs="Arial"/>
          <w:noProof/>
          <w:color w:val="000000"/>
          <w:sz w:val="20"/>
          <w:szCs w:val="20"/>
          <w:bdr w:val="none" w:sz="0" w:space="0" w:color="auto" w:frame="1"/>
        </w:rPr>
        <w:t xml:space="preserve"> </w:t>
      </w:r>
    </w:p>
    <w:p w14:paraId="7C09007F" w14:textId="77777777" w:rsidR="00C03453" w:rsidRDefault="00C03453" w:rsidP="00C03453">
      <w:pPr>
        <w:pStyle w:val="Normlnprvnodsazen"/>
        <w:keepNext/>
        <w:ind w:firstLine="0"/>
      </w:pPr>
      <w:r>
        <w:rPr>
          <w:noProof/>
          <w:lang w:val="en-US" w:eastAsia="en-US"/>
        </w:rPr>
        <w:lastRenderedPageBreak/>
        <w:drawing>
          <wp:inline distT="0" distB="0" distL="0" distR="0" wp14:anchorId="5ED9DCC4" wp14:editId="47A8CEFE">
            <wp:extent cx="4951562" cy="4951562"/>
            <wp:effectExtent l="0" t="0" r="1905" b="1905"/>
            <wp:docPr id="1113867532" name="Picture 6"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867532" name="Picture 6" descr="A map of a city&#10;&#10;Description automatically generated"/>
                    <pic:cNvPicPr/>
                  </pic:nvPicPr>
                  <pic:blipFill>
                    <a:blip r:embed="rId69">
                      <a:extLst>
                        <a:ext uri="{28A0092B-C50C-407E-A947-70E740481C1C}">
                          <a14:useLocalDpi xmlns:a14="http://schemas.microsoft.com/office/drawing/2010/main" val="0"/>
                        </a:ext>
                      </a:extLst>
                    </a:blip>
                    <a:stretch>
                      <a:fillRect/>
                    </a:stretch>
                  </pic:blipFill>
                  <pic:spPr>
                    <a:xfrm>
                      <a:off x="0" y="0"/>
                      <a:ext cx="4960354" cy="4960354"/>
                    </a:xfrm>
                    <a:prstGeom prst="rect">
                      <a:avLst/>
                    </a:prstGeom>
                  </pic:spPr>
                </pic:pic>
              </a:graphicData>
            </a:graphic>
          </wp:inline>
        </w:drawing>
      </w:r>
    </w:p>
    <w:p w14:paraId="2FABDD96" w14:textId="4186B6F4" w:rsidR="00C03453" w:rsidRDefault="00C03453" w:rsidP="00C03453">
      <w:pPr>
        <w:pStyle w:val="Caption"/>
      </w:pPr>
      <w:r>
        <w:t xml:space="preserve">Obr. </w:t>
      </w:r>
      <w:r>
        <w:fldChar w:fldCharType="begin"/>
      </w:r>
      <w:r>
        <w:instrText xml:space="preserve"> SEQ Obr. \* ARABIC </w:instrText>
      </w:r>
      <w:r>
        <w:fldChar w:fldCharType="separate"/>
      </w:r>
      <w:r w:rsidR="00894A03">
        <w:rPr>
          <w:noProof/>
        </w:rPr>
        <w:t>30</w:t>
      </w:r>
      <w:r>
        <w:fldChar w:fldCharType="end"/>
      </w:r>
      <w:r>
        <w:t xml:space="preserve"> Dělení 3D modelu města Brna. zdroj dat: </w:t>
      </w:r>
      <w:r w:rsidR="00F469D6">
        <w:t xml:space="preserve">podklad – </w:t>
      </w:r>
      <w:proofErr w:type="spellStart"/>
      <w:r w:rsidR="00F469D6">
        <w:t>MapTiler</w:t>
      </w:r>
      <w:proofErr w:type="spellEnd"/>
    </w:p>
    <w:p w14:paraId="56D566BA" w14:textId="1279738A" w:rsidR="00F469D6" w:rsidRDefault="00393F6D" w:rsidP="00F469D6">
      <w:pPr>
        <w:pStyle w:val="Normlnprvnodsazen"/>
      </w:pPr>
      <w:r>
        <w:t xml:space="preserve">Hlavní problematikou vizualizace geografických dat poskytovaných v GIS formátech je způsob reprezentace dat. </w:t>
      </w:r>
      <w:r w:rsidR="00354F63" w:rsidRPr="00883053">
        <w:t xml:space="preserve">V GIS je </w:t>
      </w:r>
      <w:proofErr w:type="spellStart"/>
      <w:r w:rsidR="00354F63" w:rsidRPr="00883053">
        <w:t>symbologie</w:t>
      </w:r>
      <w:proofErr w:type="spellEnd"/>
      <w:r w:rsidR="00354F63" w:rsidRPr="00883053">
        <w:t xml:space="preserve"> definována pomocí </w:t>
      </w:r>
      <w:r w:rsidR="00883053">
        <w:t>vztahu Prvek – Atribu</w:t>
      </w:r>
      <w:r>
        <w:t xml:space="preserve">t, </w:t>
      </w:r>
      <w:r w:rsidR="00354F63" w:rsidRPr="00883053">
        <w:t xml:space="preserve">kdežto v případě 3D vizualizace se jedná o vztah </w:t>
      </w:r>
      <w:proofErr w:type="spellStart"/>
      <w:r w:rsidR="00354F63" w:rsidRPr="00883053">
        <w:t>Mesh</w:t>
      </w:r>
      <w:proofErr w:type="spellEnd"/>
      <w:r w:rsidR="00883053">
        <w:t xml:space="preserve"> – </w:t>
      </w:r>
      <w:r w:rsidR="00883053" w:rsidRPr="00883053">
        <w:t>Materiál</w:t>
      </w:r>
      <w:r w:rsidR="00354F63" w:rsidRPr="00883053">
        <w:t>.</w:t>
      </w:r>
      <w:r>
        <w:t xml:space="preserve"> Zde je první </w:t>
      </w:r>
      <w:r w:rsidR="004D3D6E">
        <w:t>problém,</w:t>
      </w:r>
      <w:r>
        <w:t xml:space="preserve"> a to rozdíl v </w:t>
      </w:r>
      <w:proofErr w:type="spellStart"/>
      <w:r>
        <w:t>granularitě</w:t>
      </w:r>
      <w:proofErr w:type="spellEnd"/>
      <w:r>
        <w:t xml:space="preserve">. V GIS je běžné zobrazit velké množství jednotlivých prvků se specifickými atributy, kdežto v případě vykreslování 3D grafiky je obecným pravidlem minimalizovat počet jednotlivých </w:t>
      </w:r>
      <w:proofErr w:type="spellStart"/>
      <w:r>
        <w:t>meshů</w:t>
      </w:r>
      <w:proofErr w:type="spellEnd"/>
      <w:r>
        <w:t xml:space="preserve"> a materiálů, které používají</w:t>
      </w:r>
      <w:r w:rsidR="004D3D6E">
        <w:t xml:space="preserve"> </w:t>
      </w:r>
      <w:r w:rsidR="004D3D6E" w:rsidRPr="004D3D6E">
        <w:rPr>
          <w:highlight w:val="yellow"/>
        </w:rPr>
        <w:t>(viz. kap. Vývoj)</w:t>
      </w:r>
      <w:r>
        <w:t>.</w:t>
      </w:r>
      <w:r w:rsidR="004D3D6E">
        <w:t xml:space="preserve"> Z výkonnostního hlediska je tedy nemožné pro každý GIS prvek vytvořit ekvivalentní </w:t>
      </w:r>
      <w:proofErr w:type="spellStart"/>
      <w:r w:rsidR="004D3D6E">
        <w:t>mesh</w:t>
      </w:r>
      <w:proofErr w:type="spellEnd"/>
      <w:r w:rsidR="004D3D6E">
        <w:t xml:space="preserve"> s přiřazeným materiálem. V případě zachování možnosti vizualizovat data na úrovni prvku dle atributů je nutné objevit způsob jakým je možné informaci o tomto vztahu přenést do 3D vizualizace. Standard </w:t>
      </w:r>
      <w:proofErr w:type="spellStart"/>
      <w:r w:rsidR="004D3D6E">
        <w:t>glTF</w:t>
      </w:r>
      <w:proofErr w:type="spellEnd"/>
      <w:r w:rsidR="004D3D6E">
        <w:t xml:space="preserve"> umožňuje definovat vlastní data až na úroveň vertexu, což by v případě převodu atributových se jeví jako vhodné řešení</w:t>
      </w:r>
      <w:r w:rsidR="004D3D6E">
        <w:rPr>
          <w:rStyle w:val="FootnoteReference"/>
        </w:rPr>
        <w:footnoteReference w:id="6"/>
      </w:r>
      <w:r w:rsidR="004D3D6E">
        <w:t xml:space="preserve">. </w:t>
      </w:r>
      <w:r w:rsidR="00F42172">
        <w:t xml:space="preserve">Vhodná cílová </w:t>
      </w:r>
      <w:proofErr w:type="spellStart"/>
      <w:r w:rsidR="00F42172">
        <w:t>granularita</w:t>
      </w:r>
      <w:proofErr w:type="spellEnd"/>
      <w:r w:rsidR="00F42172">
        <w:t xml:space="preserve"> je tedy definována počtem materiálů. Zde se tedy problém zjednodušuje na otázku, jakým způsobem převézt vizualizaci z GIS softwaru do grafického softwaru jako např. </w:t>
      </w:r>
      <w:proofErr w:type="spellStart"/>
      <w:r w:rsidR="00F42172">
        <w:t>Blender</w:t>
      </w:r>
      <w:proofErr w:type="spellEnd"/>
      <w:r w:rsidR="00F42172">
        <w:t xml:space="preserve"> aj ve formě </w:t>
      </w:r>
      <w:proofErr w:type="spellStart"/>
      <w:r w:rsidR="00F42172">
        <w:t>meshů</w:t>
      </w:r>
      <w:proofErr w:type="spellEnd"/>
      <w:r w:rsidR="00F42172">
        <w:t xml:space="preserve"> s přiřazenými materiály. Za účelem zachování </w:t>
      </w:r>
      <w:proofErr w:type="spellStart"/>
      <w:r w:rsidR="00F42172">
        <w:t>sematiky</w:t>
      </w:r>
      <w:proofErr w:type="spellEnd"/>
      <w:r w:rsidR="00F42172">
        <w:t xml:space="preserve"> v podobě </w:t>
      </w:r>
      <w:proofErr w:type="spellStart"/>
      <w:r w:rsidR="00F42172">
        <w:t>symbologie</w:t>
      </w:r>
      <w:proofErr w:type="spellEnd"/>
      <w:r w:rsidR="00F42172">
        <w:t>, tedy např. zobrazení geografických prvků klasifikovaných na základě vybraného atributu, je nutn</w:t>
      </w:r>
      <w:r w:rsidR="00F469D6">
        <w:t xml:space="preserve">é uchovat informaci </w:t>
      </w:r>
      <w:r w:rsidR="00E168A6">
        <w:t>o tom</w:t>
      </w:r>
      <w:r w:rsidR="00F469D6">
        <w:t xml:space="preserve"> do jaké kategorie </w:t>
      </w:r>
      <w:proofErr w:type="gramStart"/>
      <w:r w:rsidR="00F469D6">
        <w:t>patří</w:t>
      </w:r>
      <w:proofErr w:type="gramEnd"/>
      <w:r w:rsidR="00F469D6">
        <w:t xml:space="preserve"> daný prvek a jakou tato kategorie nese </w:t>
      </w:r>
      <w:proofErr w:type="spellStart"/>
      <w:r w:rsidR="00F469D6">
        <w:t>symbologii</w:t>
      </w:r>
      <w:proofErr w:type="spellEnd"/>
      <w:r w:rsidR="00F469D6">
        <w:t xml:space="preserve"> aby bylo následně možné dle kategorie definovat materiál a dle </w:t>
      </w:r>
      <w:proofErr w:type="spellStart"/>
      <w:r w:rsidR="00F469D6">
        <w:t>symbologie</w:t>
      </w:r>
      <w:proofErr w:type="spellEnd"/>
      <w:r w:rsidR="00F469D6">
        <w:t xml:space="preserve"> parametry materiálu. </w:t>
      </w:r>
    </w:p>
    <w:p w14:paraId="58CC9EF3" w14:textId="603AB122" w:rsidR="004D3D6E" w:rsidRDefault="00F469D6" w:rsidP="00E168A6">
      <w:pPr>
        <w:pStyle w:val="Normlnprvnodsazen"/>
      </w:pPr>
      <w:r>
        <w:lastRenderedPageBreak/>
        <w:t xml:space="preserve">Dalším problémem je obecná kompatibilita mezi proprietárními softwary. Tento problém se váže speciálně na data 3D modelu Brna, jelikož jsou poskytována v nativních </w:t>
      </w:r>
      <w:proofErr w:type="spellStart"/>
      <w:r>
        <w:t>Esri</w:t>
      </w:r>
      <w:proofErr w:type="spellEnd"/>
      <w:r>
        <w:t xml:space="preserve"> formátech. Za účelem práce s daty je tedy nutné mít přístup k </w:t>
      </w:r>
      <w:proofErr w:type="spellStart"/>
      <w:r>
        <w:t>ArcGIS</w:t>
      </w:r>
      <w:proofErr w:type="spellEnd"/>
      <w:r>
        <w:t xml:space="preserve"> Pro softwaru</w:t>
      </w:r>
      <w:r w:rsidR="00077121">
        <w:t xml:space="preserve">. </w:t>
      </w:r>
      <w:proofErr w:type="spellStart"/>
      <w:r w:rsidR="00077121">
        <w:t>ArcGIS</w:t>
      </w:r>
      <w:proofErr w:type="spellEnd"/>
      <w:r w:rsidR="00077121">
        <w:t xml:space="preserve"> Pro poskytuje pouze balík </w:t>
      </w:r>
      <w:r w:rsidR="00077121">
        <w:rPr>
          <w:i/>
          <w:iCs/>
        </w:rPr>
        <w:t xml:space="preserve">Export to </w:t>
      </w:r>
      <w:proofErr w:type="spellStart"/>
      <w:r w:rsidR="00077121">
        <w:rPr>
          <w:i/>
          <w:iCs/>
        </w:rPr>
        <w:t>Collada</w:t>
      </w:r>
      <w:proofErr w:type="spellEnd"/>
      <w:r w:rsidR="00077121">
        <w:t xml:space="preserve">, který byl na základě opakovaného testování vyhodnocen jako vysoce nevhodný, jelikož exportuje každý prvek jako </w:t>
      </w:r>
      <w:proofErr w:type="spellStart"/>
      <w:proofErr w:type="gramStart"/>
      <w:r w:rsidR="00077121">
        <w:t>samostaný</w:t>
      </w:r>
      <w:proofErr w:type="spellEnd"/>
      <w:r w:rsidR="00077121">
        <w:t xml:space="preserve"> .</w:t>
      </w:r>
      <w:proofErr w:type="spellStart"/>
      <w:r w:rsidR="00077121">
        <w:t>dae</w:t>
      </w:r>
      <w:proofErr w:type="spellEnd"/>
      <w:proofErr w:type="gramEnd"/>
      <w:r w:rsidR="00077121">
        <w:t xml:space="preserve"> soubor a není možné zachovat definovanou </w:t>
      </w:r>
      <w:proofErr w:type="spellStart"/>
      <w:r w:rsidR="00077121">
        <w:t>symbologii</w:t>
      </w:r>
      <w:proofErr w:type="spellEnd"/>
      <w:r w:rsidR="00077121">
        <w:t>.</w:t>
      </w:r>
      <w:r>
        <w:t xml:space="preserve"> </w:t>
      </w:r>
      <w:r w:rsidR="00077121">
        <w:t xml:space="preserve">Vhodným nalezeným řešením je program </w:t>
      </w:r>
      <w:proofErr w:type="spellStart"/>
      <w:r w:rsidR="00077121">
        <w:t>Esri</w:t>
      </w:r>
      <w:proofErr w:type="spellEnd"/>
      <w:r w:rsidR="00077121">
        <w:t xml:space="preserve"> </w:t>
      </w:r>
      <w:proofErr w:type="spellStart"/>
      <w:r>
        <w:t>CityEngine</w:t>
      </w:r>
      <w:proofErr w:type="spellEnd"/>
      <w:r>
        <w:t>, který je primárně koncipovaný jako software pro procedurální 3D modelování</w:t>
      </w:r>
      <w:r w:rsidR="00077121">
        <w:t xml:space="preserve">, každopádně umožňuje značnou podporu kompatibility mezi GIS a </w:t>
      </w:r>
      <w:proofErr w:type="gramStart"/>
      <w:r w:rsidR="00077121">
        <w:t>3D</w:t>
      </w:r>
      <w:proofErr w:type="gramEnd"/>
      <w:r w:rsidR="00077121">
        <w:t xml:space="preserve"> viz. ekosystémy (</w:t>
      </w:r>
      <w:proofErr w:type="spellStart"/>
      <w:r w:rsidR="00077121">
        <w:t>Blender</w:t>
      </w:r>
      <w:proofErr w:type="spellEnd"/>
      <w:r w:rsidR="00077121">
        <w:t xml:space="preserve">, </w:t>
      </w:r>
      <w:proofErr w:type="spellStart"/>
      <w:r w:rsidR="00077121">
        <w:t>Unreal</w:t>
      </w:r>
      <w:proofErr w:type="spellEnd"/>
      <w:r w:rsidR="00077121">
        <w:t xml:space="preserve">, </w:t>
      </w:r>
      <w:proofErr w:type="spellStart"/>
      <w:r w:rsidR="00077121">
        <w:t>Hudiny</w:t>
      </w:r>
      <w:proofErr w:type="spellEnd"/>
      <w:r w:rsidR="00077121">
        <w:t xml:space="preserve"> atd.) </w:t>
      </w:r>
      <w:r w:rsidR="00077121" w:rsidRPr="00077121">
        <w:rPr>
          <w:highlight w:val="yellow"/>
        </w:rPr>
        <w:t>viz. kap Geoprostorová řešení</w:t>
      </w:r>
      <w:r w:rsidR="00077121">
        <w:t xml:space="preserve">. City </w:t>
      </w:r>
      <w:proofErr w:type="spellStart"/>
      <w:r w:rsidR="00077121">
        <w:t>Engine</w:t>
      </w:r>
      <w:proofErr w:type="spellEnd"/>
      <w:r w:rsidR="00077121">
        <w:t xml:space="preserve"> umožňuje import nativních </w:t>
      </w:r>
      <w:proofErr w:type="spellStart"/>
      <w:r w:rsidR="00077121">
        <w:t>Esri</w:t>
      </w:r>
      <w:proofErr w:type="spellEnd"/>
      <w:r w:rsidR="00077121">
        <w:t xml:space="preserve"> formátů a export do </w:t>
      </w:r>
      <w:proofErr w:type="spellStart"/>
      <w:r w:rsidR="00077121">
        <w:t>glTF</w:t>
      </w:r>
      <w:proofErr w:type="spellEnd"/>
      <w:r w:rsidR="00077121">
        <w:t xml:space="preserve">. Zároveň umožňuje tvorbu </w:t>
      </w:r>
      <w:proofErr w:type="spellStart"/>
      <w:r w:rsidR="00077121">
        <w:t>meshe</w:t>
      </w:r>
      <w:proofErr w:type="spellEnd"/>
      <w:r w:rsidR="00077121">
        <w:t xml:space="preserve"> na základě DMR. Klíčovou funkcionalitou je pak možnost definování materiálů na základě atributů na úrovni prvků pomocí skriptovacího jazyka CGA</w:t>
      </w:r>
      <w:r w:rsidR="00EB6E42">
        <w:t xml:space="preserve">. </w:t>
      </w:r>
      <w:r w:rsidR="0000305C">
        <w:t xml:space="preserve">V případě otevřených formátů a softwarů obdobnou roli </w:t>
      </w:r>
      <w:r w:rsidR="00E168A6">
        <w:t xml:space="preserve">jako CE zastupuje QGIS plugin qgis2three.js, který umožňuje převádět definovanou </w:t>
      </w:r>
      <w:proofErr w:type="spellStart"/>
      <w:r w:rsidR="00E168A6">
        <w:t>symbologii</w:t>
      </w:r>
      <w:proofErr w:type="spellEnd"/>
      <w:r w:rsidR="00E168A6">
        <w:t xml:space="preserve"> do materiálu, triangulaci povrchů z bitmap a export do </w:t>
      </w:r>
      <w:proofErr w:type="spellStart"/>
      <w:r w:rsidR="00E168A6">
        <w:t>glTF</w:t>
      </w:r>
      <w:proofErr w:type="spellEnd"/>
      <w:r w:rsidR="00E168A6">
        <w:t xml:space="preserve"> formátu </w:t>
      </w:r>
      <w:r w:rsidR="00E168A6" w:rsidRPr="00E168A6">
        <w:rPr>
          <w:highlight w:val="yellow"/>
        </w:rPr>
        <w:t>viz (thematic2)</w:t>
      </w:r>
      <w:r w:rsidR="00E168A6">
        <w:t xml:space="preserve">. </w:t>
      </w:r>
    </w:p>
    <w:p w14:paraId="18CB3EA2" w14:textId="44695466" w:rsidR="00E168A6" w:rsidRDefault="00E168A6" w:rsidP="00E168A6">
      <w:pPr>
        <w:pStyle w:val="Normlnprvnodsazen"/>
      </w:pPr>
      <w:r>
        <w:t xml:space="preserve">Třetí </w:t>
      </w:r>
      <w:r w:rsidR="007B5CF8">
        <w:t>problém,</w:t>
      </w:r>
      <w:r>
        <w:t xml:space="preserve"> který vyvstává z rozdílného pohledu na reprezentaci informace mezi GIS a </w:t>
      </w:r>
      <w:proofErr w:type="gramStart"/>
      <w:r>
        <w:t>3D</w:t>
      </w:r>
      <w:proofErr w:type="gramEnd"/>
      <w:r>
        <w:t xml:space="preserve"> vizualizací je v tomto případě specifický pro 3D model města Brna. Jedná se o nežádoucí komplexitu dat, způsobenou metodikou tvorby dat. 3D model je vytvářen poloautomaticky na základě fotogrammetrických snímků. Hrany střech jsou anotovány lidskými operátory. Plochy střech, stěn a podstav jsou následně automaticky generovány. Tento přístup vede k 3 hlavním problémům. </w:t>
      </w:r>
    </w:p>
    <w:p w14:paraId="2C2D2F42" w14:textId="7DDAE483" w:rsidR="00E168A6" w:rsidRDefault="00E168A6" w:rsidP="00E168A6">
      <w:pPr>
        <w:pStyle w:val="Normlnprvnodsazen"/>
        <w:numPr>
          <w:ilvl w:val="0"/>
          <w:numId w:val="63"/>
        </w:numPr>
      </w:pPr>
      <w:r w:rsidRPr="002D6389">
        <w:rPr>
          <w:b/>
          <w:bCs/>
        </w:rPr>
        <w:t>Neplanární plochy</w:t>
      </w:r>
      <w:r>
        <w:t xml:space="preserve"> – Plochy jsou generovány jako neplanární n-úhelníky tudíž při zobrazení v opravdovém </w:t>
      </w:r>
      <w:proofErr w:type="gramStart"/>
      <w:r>
        <w:t>3D</w:t>
      </w:r>
      <w:proofErr w:type="gramEnd"/>
      <w:r>
        <w:t xml:space="preserve"> </w:t>
      </w:r>
      <w:proofErr w:type="spellStart"/>
      <w:r>
        <w:t>enginu</w:t>
      </w:r>
      <w:proofErr w:type="spellEnd"/>
      <w:r>
        <w:t xml:space="preserve"> dochází k</w:t>
      </w:r>
      <w:r w:rsidR="002D6389">
        <w:t> automatické triangulaci a tvorbě přebytečných ploch</w:t>
      </w:r>
      <w:r>
        <w:t>.</w:t>
      </w:r>
      <w:r w:rsidR="002D6389">
        <w:t xml:space="preserve"> V některých případech se jedná o velká množství úzkých geometrií</w:t>
      </w:r>
      <w:r w:rsidR="00A94302">
        <w:t xml:space="preserve"> (geometrických artefaktů)</w:t>
      </w:r>
      <w:r w:rsidR="002D6389">
        <w:t xml:space="preserve">, což vede k výpočetní náročnosti při vykreslování. </w:t>
      </w:r>
    </w:p>
    <w:p w14:paraId="22DA0746" w14:textId="72FA0FA5" w:rsidR="00A94302" w:rsidRDefault="00E168A6" w:rsidP="00A94302">
      <w:pPr>
        <w:pStyle w:val="Normlnprvnodsazen"/>
        <w:numPr>
          <w:ilvl w:val="0"/>
          <w:numId w:val="63"/>
        </w:numPr>
      </w:pPr>
      <w:r w:rsidRPr="002D6389">
        <w:rPr>
          <w:b/>
          <w:bCs/>
        </w:rPr>
        <w:t>Duplikátní geometrie</w:t>
      </w:r>
      <w:r>
        <w:t xml:space="preserve"> – Budovy jsou poskytovány jako soubor jednotlivých ploch. Pro rohový bod </w:t>
      </w:r>
      <w:r w:rsidR="002D6389">
        <w:t>budovy ve tvaru krychle data obsahují 3 separátní vertexy</w:t>
      </w:r>
      <w:r w:rsidR="0027655C">
        <w:t xml:space="preserve">, nejedná se tedy o spojitý </w:t>
      </w:r>
      <w:proofErr w:type="spellStart"/>
      <w:r w:rsidR="0027655C">
        <w:t>mesh</w:t>
      </w:r>
      <w:proofErr w:type="spellEnd"/>
      <w:r w:rsidR="002D6389">
        <w:t xml:space="preserve">. </w:t>
      </w:r>
      <w:r w:rsidR="00F86911">
        <w:t>Což</w:t>
      </w:r>
      <w:r w:rsidR="002D6389">
        <w:t xml:space="preserve"> je výsledek toho, že každá plocha je samostatný prvek s vlastními atributy.</w:t>
      </w:r>
    </w:p>
    <w:p w14:paraId="662B8BF8" w14:textId="2415F470" w:rsidR="00E168A6" w:rsidRDefault="00F86911" w:rsidP="007B5CF8">
      <w:pPr>
        <w:pStyle w:val="Normlnprvnodsazen"/>
        <w:numPr>
          <w:ilvl w:val="0"/>
          <w:numId w:val="63"/>
        </w:numPr>
      </w:pPr>
      <w:r w:rsidRPr="00F86911">
        <w:rPr>
          <w:b/>
          <w:bCs/>
        </w:rPr>
        <w:t>Nekonzistentní orientace ploch</w:t>
      </w:r>
      <w:r>
        <w:t xml:space="preserve"> – Normálové vektory ploch nejsou orientovány jednotně, jelikož se nejedná o uzavřené objekty (problém č. 2). Tento problém zabraňuje jednoduché aplikaci textur na povrchy. </w:t>
      </w:r>
    </w:p>
    <w:p w14:paraId="35820572" w14:textId="4C049E94" w:rsidR="0027655C" w:rsidRDefault="0027655C" w:rsidP="0027655C">
      <w:pPr>
        <w:pStyle w:val="Normlnprvnodsazen"/>
        <w:keepNext/>
        <w:ind w:firstLine="0"/>
      </w:pPr>
      <w:r>
        <w:rPr>
          <w:noProof/>
        </w:rPr>
        <w:lastRenderedPageBreak/>
        <w:drawing>
          <wp:inline distT="0" distB="0" distL="0" distR="0" wp14:anchorId="68447B04" wp14:editId="6825EC8A">
            <wp:extent cx="5579745" cy="5001895"/>
            <wp:effectExtent l="0" t="0" r="1905" b="8255"/>
            <wp:docPr id="18575217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521797" name="Picture 1857521797"/>
                    <pic:cNvPicPr/>
                  </pic:nvPicPr>
                  <pic:blipFill>
                    <a:blip r:embed="rId70">
                      <a:extLst>
                        <a:ext uri="{28A0092B-C50C-407E-A947-70E740481C1C}">
                          <a14:useLocalDpi xmlns:a14="http://schemas.microsoft.com/office/drawing/2010/main" val="0"/>
                        </a:ext>
                      </a:extLst>
                    </a:blip>
                    <a:stretch>
                      <a:fillRect/>
                    </a:stretch>
                  </pic:blipFill>
                  <pic:spPr>
                    <a:xfrm>
                      <a:off x="0" y="0"/>
                      <a:ext cx="5579745" cy="5001895"/>
                    </a:xfrm>
                    <a:prstGeom prst="rect">
                      <a:avLst/>
                    </a:prstGeom>
                  </pic:spPr>
                </pic:pic>
              </a:graphicData>
            </a:graphic>
          </wp:inline>
        </w:drawing>
      </w:r>
    </w:p>
    <w:p w14:paraId="48DEB3A7" w14:textId="089486F2" w:rsidR="0027655C" w:rsidRDefault="0027655C" w:rsidP="0027655C">
      <w:pPr>
        <w:pStyle w:val="Caption"/>
      </w:pPr>
      <w:r>
        <w:t xml:space="preserve">Obr. </w:t>
      </w:r>
      <w:r>
        <w:fldChar w:fldCharType="begin"/>
      </w:r>
      <w:r>
        <w:instrText xml:space="preserve"> SEQ Obr. \* ARABIC </w:instrText>
      </w:r>
      <w:r>
        <w:fldChar w:fldCharType="separate"/>
      </w:r>
      <w:r w:rsidR="00894A03">
        <w:rPr>
          <w:noProof/>
        </w:rPr>
        <w:t>31</w:t>
      </w:r>
      <w:r>
        <w:fldChar w:fldCharType="end"/>
      </w:r>
      <w:r>
        <w:t xml:space="preserve"> Problematické aspekty 3D modelu Brna ve vztahu 3D vizualizace.</w:t>
      </w:r>
    </w:p>
    <w:p w14:paraId="5C8EF902" w14:textId="12DC0BD1" w:rsidR="002D6389" w:rsidRDefault="007B5CF8" w:rsidP="007B5CF8">
      <w:pPr>
        <w:pStyle w:val="Normlnprvnodsazen"/>
      </w:pPr>
      <w:r>
        <w:t xml:space="preserve">Možná řešení na výše odvedené problémy jsou prozkoumány v rámci následujících kapitol. Které popisují exemplární řešení pro </w:t>
      </w:r>
      <w:proofErr w:type="gramStart"/>
      <w:r>
        <w:t>3D</w:t>
      </w:r>
      <w:proofErr w:type="gramEnd"/>
      <w:r>
        <w:t xml:space="preserve"> Tematickou a Topografickou mapu. </w:t>
      </w:r>
      <w:proofErr w:type="gramStart"/>
      <w:r>
        <w:t>Snaží</w:t>
      </w:r>
      <w:proofErr w:type="gramEnd"/>
      <w:r>
        <w:t xml:space="preserve"> se popsat kompletní průběh transformace dat.</w:t>
      </w:r>
    </w:p>
    <w:p w14:paraId="3267B095" w14:textId="24B2138C" w:rsidR="00B91B09" w:rsidRDefault="00B91B09" w:rsidP="00B91B09">
      <w:pPr>
        <w:pStyle w:val="Malnadpis"/>
      </w:pPr>
      <w:r>
        <w:t>Terén</w:t>
      </w:r>
    </w:p>
    <w:p w14:paraId="3DB2D212" w14:textId="55356B67" w:rsidR="00B91B09" w:rsidRPr="00B91B09" w:rsidRDefault="00B91B09" w:rsidP="00B91B09">
      <w:r>
        <w:t xml:space="preserve">Hlavním procesem při převodu </w:t>
      </w:r>
      <w:proofErr w:type="gramStart"/>
      <w:r>
        <w:t>DMR</w:t>
      </w:r>
      <w:proofErr w:type="gramEnd"/>
      <w:r>
        <w:t xml:space="preserve"> popř. jakékoliv jiné povrchové reprezentace je triangulace na základě vstupní bitmapy. Tuto funkcionalitu poskytuje řada řešení. City </w:t>
      </w:r>
      <w:proofErr w:type="spellStart"/>
      <w:r>
        <w:t>Engine</w:t>
      </w:r>
      <w:proofErr w:type="spellEnd"/>
      <w:r>
        <w:t xml:space="preserve"> i qgis2threejs tuto funkcionalitu poskytují v GUI rozhraní. Generovat terén je ale možné i v rámci webových vykreslovacích </w:t>
      </w:r>
      <w:proofErr w:type="spellStart"/>
      <w:r>
        <w:t>enginech</w:t>
      </w:r>
      <w:proofErr w:type="spellEnd"/>
      <w:r>
        <w:t xml:space="preserve"> Three.js a Babylon.js skrze </w:t>
      </w:r>
      <w:proofErr w:type="spellStart"/>
      <w:r>
        <w:rPr>
          <w:i/>
          <w:iCs/>
        </w:rPr>
        <w:t>displacement</w:t>
      </w:r>
      <w:proofErr w:type="spellEnd"/>
      <w:r>
        <w:rPr>
          <w:i/>
          <w:iCs/>
        </w:rPr>
        <w:t xml:space="preserve"> </w:t>
      </w:r>
      <w:proofErr w:type="spellStart"/>
      <w:r>
        <w:rPr>
          <w:i/>
          <w:iCs/>
        </w:rPr>
        <w:t>mapping</w:t>
      </w:r>
      <w:proofErr w:type="spellEnd"/>
      <w:r>
        <w:t xml:space="preserve">. Klíčová charakteristika vygenerovaného terénu je míra podrobnosti geometrie, tedy jak moc podrobný bude výsledná síť reprezentující terén. </w:t>
      </w:r>
    </w:p>
    <w:p w14:paraId="0BBC1B9E" w14:textId="39E788AC" w:rsidR="00354F63" w:rsidRDefault="007B5CF8" w:rsidP="00354F63">
      <w:pPr>
        <w:pStyle w:val="Heading3"/>
        <w:rPr>
          <w:lang w:val="en-US"/>
        </w:rPr>
      </w:pPr>
      <w:proofErr w:type="spellStart"/>
      <w:r>
        <w:rPr>
          <w:lang w:val="en-US"/>
        </w:rPr>
        <w:t>Tvorba</w:t>
      </w:r>
      <w:proofErr w:type="spellEnd"/>
      <w:r>
        <w:rPr>
          <w:lang w:val="en-US"/>
        </w:rPr>
        <w:t xml:space="preserve"> map</w:t>
      </w:r>
    </w:p>
    <w:p w14:paraId="72A66142" w14:textId="7A8364D1" w:rsidR="007B5CF8" w:rsidRDefault="00357030" w:rsidP="00357030">
      <w:r>
        <w:t xml:space="preserve">Kompletní postup převodu vybraných datových vrstev </w:t>
      </w:r>
      <w:r w:rsidRPr="00357030">
        <w:rPr>
          <w:highlight w:val="yellow"/>
        </w:rPr>
        <w:t xml:space="preserve">(viz. </w:t>
      </w:r>
      <w:proofErr w:type="spellStart"/>
      <w:r w:rsidRPr="00357030">
        <w:rPr>
          <w:highlight w:val="yellow"/>
        </w:rPr>
        <w:t>tab</w:t>
      </w:r>
      <w:proofErr w:type="spellEnd"/>
      <w:r w:rsidRPr="00357030">
        <w:rPr>
          <w:highlight w:val="yellow"/>
        </w:rPr>
        <w:t xml:space="preserve"> X)</w:t>
      </w:r>
      <w:r>
        <w:t>. je uveden v </w:t>
      </w:r>
      <w:r w:rsidRPr="00357030">
        <w:rPr>
          <w:highlight w:val="yellow"/>
        </w:rPr>
        <w:t>diagramu X</w:t>
      </w:r>
      <w:r>
        <w:t>. Klíčové aspekty postupu jsou podrobně popsány níže.</w:t>
      </w:r>
    </w:p>
    <w:p w14:paraId="28744817" w14:textId="77777777" w:rsidR="008F7AAA" w:rsidRPr="008F7AAA" w:rsidRDefault="008F7AAA" w:rsidP="008F7AAA">
      <w:pPr>
        <w:pStyle w:val="Normlnprvnodsazen"/>
        <w:rPr>
          <w:lang w:eastAsia="en-US"/>
        </w:rPr>
      </w:pPr>
    </w:p>
    <w:p w14:paraId="424ED9EA" w14:textId="6C9030A0" w:rsidR="007B5CF8" w:rsidRDefault="007B5CF8" w:rsidP="007B5CF8">
      <w:pPr>
        <w:pStyle w:val="Caption"/>
        <w:keepNext/>
      </w:pPr>
      <w:r>
        <w:lastRenderedPageBreak/>
        <w:t xml:space="preserve">Tab. </w:t>
      </w:r>
      <w:r>
        <w:fldChar w:fldCharType="begin"/>
      </w:r>
      <w:r>
        <w:instrText xml:space="preserve"> SEQ Tab. \* ARABIC </w:instrText>
      </w:r>
      <w:r>
        <w:fldChar w:fldCharType="separate"/>
      </w:r>
      <w:r>
        <w:rPr>
          <w:noProof/>
        </w:rPr>
        <w:t>8</w:t>
      </w:r>
      <w:r>
        <w:fldChar w:fldCharType="end"/>
      </w:r>
      <w:r>
        <w:t xml:space="preserve"> Přehled datových vrstev pro vybrané mapy.</w:t>
      </w:r>
    </w:p>
    <w:tbl>
      <w:tblPr>
        <w:tblW w:w="8760" w:type="dxa"/>
        <w:tblLook w:val="04A0" w:firstRow="1" w:lastRow="0" w:firstColumn="1" w:lastColumn="0" w:noHBand="0" w:noVBand="1"/>
      </w:tblPr>
      <w:tblGrid>
        <w:gridCol w:w="1233"/>
        <w:gridCol w:w="1394"/>
        <w:gridCol w:w="1415"/>
        <w:gridCol w:w="1395"/>
        <w:gridCol w:w="1415"/>
        <w:gridCol w:w="1908"/>
      </w:tblGrid>
      <w:tr w:rsidR="008F7AAA" w:rsidRPr="008F7AAA" w14:paraId="038566B3" w14:textId="77777777" w:rsidTr="008F7AAA">
        <w:trPr>
          <w:trHeight w:val="525"/>
        </w:trPr>
        <w:tc>
          <w:tcPr>
            <w:tcW w:w="1120" w:type="dxa"/>
            <w:tcBorders>
              <w:top w:val="single" w:sz="4" w:space="0" w:color="auto"/>
              <w:left w:val="nil"/>
              <w:bottom w:val="single" w:sz="8" w:space="0" w:color="auto"/>
              <w:right w:val="nil"/>
            </w:tcBorders>
            <w:shd w:val="clear" w:color="000000" w:fill="FFFFFF"/>
            <w:vAlign w:val="center"/>
            <w:hideMark/>
          </w:tcPr>
          <w:p w14:paraId="1DBA35B0" w14:textId="77777777" w:rsidR="008F7AAA" w:rsidRPr="008F7AAA" w:rsidRDefault="008F7AAA" w:rsidP="008F7AAA">
            <w:pPr>
              <w:spacing w:after="0" w:line="240" w:lineRule="auto"/>
              <w:jc w:val="center"/>
              <w:rPr>
                <w:rFonts w:eastAsia="Times New Roman" w:cs="Calibri"/>
                <w:b/>
                <w:bCs/>
                <w:color w:val="000000"/>
                <w:sz w:val="18"/>
                <w:szCs w:val="18"/>
                <w:lang w:val="en-US"/>
              </w:rPr>
            </w:pPr>
            <w:r w:rsidRPr="008F7AAA">
              <w:rPr>
                <w:rFonts w:eastAsia="Times New Roman" w:cs="Calibri"/>
                <w:b/>
                <w:bCs/>
                <w:color w:val="000000"/>
                <w:sz w:val="18"/>
                <w:szCs w:val="18"/>
                <w:lang w:val="en-US"/>
              </w:rPr>
              <w:t>Mapy</w:t>
            </w:r>
          </w:p>
        </w:tc>
        <w:tc>
          <w:tcPr>
            <w:tcW w:w="1420" w:type="dxa"/>
            <w:tcBorders>
              <w:top w:val="single" w:sz="4" w:space="0" w:color="auto"/>
              <w:left w:val="nil"/>
              <w:bottom w:val="single" w:sz="8" w:space="0" w:color="auto"/>
              <w:right w:val="nil"/>
            </w:tcBorders>
            <w:shd w:val="clear" w:color="000000" w:fill="FFFFFF"/>
            <w:vAlign w:val="center"/>
            <w:hideMark/>
          </w:tcPr>
          <w:p w14:paraId="0BAA6B32" w14:textId="77777777" w:rsidR="008F7AAA" w:rsidRPr="008F7AAA" w:rsidRDefault="008F7AAA" w:rsidP="008F7AAA">
            <w:pPr>
              <w:spacing w:after="0" w:line="240" w:lineRule="auto"/>
              <w:jc w:val="center"/>
              <w:rPr>
                <w:rFonts w:eastAsia="Times New Roman" w:cs="Calibri"/>
                <w:b/>
                <w:bCs/>
                <w:color w:val="000000"/>
                <w:sz w:val="18"/>
                <w:szCs w:val="18"/>
                <w:lang w:val="en-US"/>
              </w:rPr>
            </w:pPr>
            <w:proofErr w:type="spellStart"/>
            <w:r w:rsidRPr="008F7AAA">
              <w:rPr>
                <w:rFonts w:eastAsia="Times New Roman" w:cs="Calibri"/>
                <w:b/>
                <w:bCs/>
                <w:color w:val="000000"/>
                <w:sz w:val="18"/>
                <w:szCs w:val="18"/>
                <w:lang w:val="en-US"/>
              </w:rPr>
              <w:t>Datová</w:t>
            </w:r>
            <w:proofErr w:type="spellEnd"/>
            <w:r w:rsidRPr="008F7AAA">
              <w:rPr>
                <w:rFonts w:eastAsia="Times New Roman" w:cs="Calibri"/>
                <w:b/>
                <w:bCs/>
                <w:color w:val="000000"/>
                <w:sz w:val="18"/>
                <w:szCs w:val="18"/>
                <w:lang w:val="en-US"/>
              </w:rPr>
              <w:t xml:space="preserve"> </w:t>
            </w:r>
            <w:proofErr w:type="spellStart"/>
            <w:r w:rsidRPr="008F7AAA">
              <w:rPr>
                <w:rFonts w:eastAsia="Times New Roman" w:cs="Calibri"/>
                <w:b/>
                <w:bCs/>
                <w:color w:val="000000"/>
                <w:sz w:val="18"/>
                <w:szCs w:val="18"/>
                <w:lang w:val="en-US"/>
              </w:rPr>
              <w:t>vrstva</w:t>
            </w:r>
            <w:proofErr w:type="spellEnd"/>
          </w:p>
        </w:tc>
        <w:tc>
          <w:tcPr>
            <w:tcW w:w="1420" w:type="dxa"/>
            <w:tcBorders>
              <w:top w:val="single" w:sz="4" w:space="0" w:color="auto"/>
              <w:left w:val="nil"/>
              <w:bottom w:val="single" w:sz="8" w:space="0" w:color="auto"/>
              <w:right w:val="nil"/>
            </w:tcBorders>
            <w:shd w:val="clear" w:color="000000" w:fill="FFFFFF"/>
            <w:vAlign w:val="center"/>
            <w:hideMark/>
          </w:tcPr>
          <w:p w14:paraId="23DF10DE" w14:textId="77777777" w:rsidR="008F7AAA" w:rsidRPr="008F7AAA" w:rsidRDefault="008F7AAA" w:rsidP="008F7AAA">
            <w:pPr>
              <w:spacing w:after="0" w:line="240" w:lineRule="auto"/>
              <w:jc w:val="center"/>
              <w:rPr>
                <w:rFonts w:eastAsia="Times New Roman" w:cs="Calibri"/>
                <w:b/>
                <w:bCs/>
                <w:color w:val="000000"/>
                <w:sz w:val="18"/>
                <w:szCs w:val="18"/>
                <w:lang w:val="en-US"/>
              </w:rPr>
            </w:pPr>
            <w:proofErr w:type="spellStart"/>
            <w:r w:rsidRPr="008F7AAA">
              <w:rPr>
                <w:rFonts w:eastAsia="Times New Roman" w:cs="Calibri"/>
                <w:b/>
                <w:bCs/>
                <w:color w:val="000000"/>
                <w:sz w:val="18"/>
                <w:szCs w:val="18"/>
                <w:lang w:val="en-US"/>
              </w:rPr>
              <w:t>Výchozí</w:t>
            </w:r>
            <w:proofErr w:type="spellEnd"/>
            <w:r w:rsidRPr="008F7AAA">
              <w:rPr>
                <w:rFonts w:eastAsia="Times New Roman" w:cs="Calibri"/>
                <w:b/>
                <w:bCs/>
                <w:color w:val="000000"/>
                <w:sz w:val="18"/>
                <w:szCs w:val="18"/>
                <w:lang w:val="en-US"/>
              </w:rPr>
              <w:t xml:space="preserve"> </w:t>
            </w:r>
            <w:proofErr w:type="spellStart"/>
            <w:r w:rsidRPr="008F7AAA">
              <w:rPr>
                <w:rFonts w:eastAsia="Times New Roman" w:cs="Calibri"/>
                <w:b/>
                <w:bCs/>
                <w:color w:val="000000"/>
                <w:sz w:val="18"/>
                <w:szCs w:val="18"/>
                <w:lang w:val="en-US"/>
              </w:rPr>
              <w:t>reprezentace</w:t>
            </w:r>
            <w:proofErr w:type="spellEnd"/>
          </w:p>
        </w:tc>
        <w:tc>
          <w:tcPr>
            <w:tcW w:w="1420" w:type="dxa"/>
            <w:tcBorders>
              <w:top w:val="single" w:sz="4" w:space="0" w:color="auto"/>
              <w:left w:val="nil"/>
              <w:bottom w:val="single" w:sz="8" w:space="0" w:color="auto"/>
              <w:right w:val="nil"/>
            </w:tcBorders>
            <w:shd w:val="clear" w:color="000000" w:fill="FFFFFF"/>
            <w:vAlign w:val="center"/>
            <w:hideMark/>
          </w:tcPr>
          <w:p w14:paraId="3F96D4DD" w14:textId="77777777" w:rsidR="008F7AAA" w:rsidRPr="008F7AAA" w:rsidRDefault="008F7AAA" w:rsidP="008F7AAA">
            <w:pPr>
              <w:spacing w:after="0" w:line="240" w:lineRule="auto"/>
              <w:jc w:val="center"/>
              <w:rPr>
                <w:rFonts w:eastAsia="Times New Roman" w:cs="Calibri"/>
                <w:b/>
                <w:bCs/>
                <w:color w:val="000000"/>
                <w:sz w:val="18"/>
                <w:szCs w:val="18"/>
                <w:lang w:val="en-US"/>
              </w:rPr>
            </w:pPr>
            <w:proofErr w:type="spellStart"/>
            <w:r w:rsidRPr="008F7AAA">
              <w:rPr>
                <w:rFonts w:eastAsia="Times New Roman" w:cs="Calibri"/>
                <w:b/>
                <w:bCs/>
                <w:color w:val="000000"/>
                <w:sz w:val="18"/>
                <w:szCs w:val="18"/>
                <w:lang w:val="en-US"/>
              </w:rPr>
              <w:t>Výchozí</w:t>
            </w:r>
            <w:proofErr w:type="spellEnd"/>
            <w:r w:rsidRPr="008F7AAA">
              <w:rPr>
                <w:rFonts w:eastAsia="Times New Roman" w:cs="Calibri"/>
                <w:b/>
                <w:bCs/>
                <w:color w:val="000000"/>
                <w:sz w:val="18"/>
                <w:szCs w:val="18"/>
                <w:lang w:val="en-US"/>
              </w:rPr>
              <w:t xml:space="preserve"> </w:t>
            </w:r>
            <w:proofErr w:type="spellStart"/>
            <w:r w:rsidRPr="008F7AAA">
              <w:rPr>
                <w:rFonts w:eastAsia="Times New Roman" w:cs="Calibri"/>
                <w:b/>
                <w:bCs/>
                <w:color w:val="000000"/>
                <w:sz w:val="18"/>
                <w:szCs w:val="18"/>
                <w:lang w:val="en-US"/>
              </w:rPr>
              <w:t>formát</w:t>
            </w:r>
            <w:proofErr w:type="spellEnd"/>
          </w:p>
        </w:tc>
        <w:tc>
          <w:tcPr>
            <w:tcW w:w="1420" w:type="dxa"/>
            <w:tcBorders>
              <w:top w:val="single" w:sz="4" w:space="0" w:color="auto"/>
              <w:left w:val="nil"/>
              <w:bottom w:val="single" w:sz="8" w:space="0" w:color="auto"/>
              <w:right w:val="nil"/>
            </w:tcBorders>
            <w:shd w:val="clear" w:color="000000" w:fill="FFFFFF"/>
            <w:vAlign w:val="center"/>
            <w:hideMark/>
          </w:tcPr>
          <w:p w14:paraId="1870EF50" w14:textId="77777777" w:rsidR="008F7AAA" w:rsidRPr="008F7AAA" w:rsidRDefault="008F7AAA" w:rsidP="008F7AAA">
            <w:pPr>
              <w:spacing w:after="0" w:line="240" w:lineRule="auto"/>
              <w:jc w:val="center"/>
              <w:rPr>
                <w:rFonts w:eastAsia="Times New Roman" w:cs="Calibri"/>
                <w:b/>
                <w:bCs/>
                <w:color w:val="000000"/>
                <w:sz w:val="18"/>
                <w:szCs w:val="18"/>
                <w:lang w:val="en-US"/>
              </w:rPr>
            </w:pPr>
            <w:proofErr w:type="spellStart"/>
            <w:r w:rsidRPr="008F7AAA">
              <w:rPr>
                <w:rFonts w:eastAsia="Times New Roman" w:cs="Calibri"/>
                <w:b/>
                <w:bCs/>
                <w:color w:val="000000"/>
                <w:sz w:val="18"/>
                <w:szCs w:val="18"/>
                <w:lang w:val="en-US"/>
              </w:rPr>
              <w:t>Cílová</w:t>
            </w:r>
            <w:proofErr w:type="spellEnd"/>
            <w:r w:rsidRPr="008F7AAA">
              <w:rPr>
                <w:rFonts w:eastAsia="Times New Roman" w:cs="Calibri"/>
                <w:b/>
                <w:bCs/>
                <w:color w:val="000000"/>
                <w:sz w:val="18"/>
                <w:szCs w:val="18"/>
                <w:lang w:val="en-US"/>
              </w:rPr>
              <w:t xml:space="preserve"> </w:t>
            </w:r>
            <w:proofErr w:type="spellStart"/>
            <w:r w:rsidRPr="008F7AAA">
              <w:rPr>
                <w:rFonts w:eastAsia="Times New Roman" w:cs="Calibri"/>
                <w:b/>
                <w:bCs/>
                <w:color w:val="000000"/>
                <w:sz w:val="18"/>
                <w:szCs w:val="18"/>
                <w:lang w:val="en-US"/>
              </w:rPr>
              <w:t>reprezentace</w:t>
            </w:r>
            <w:proofErr w:type="spellEnd"/>
          </w:p>
        </w:tc>
        <w:tc>
          <w:tcPr>
            <w:tcW w:w="1960" w:type="dxa"/>
            <w:tcBorders>
              <w:top w:val="single" w:sz="4" w:space="0" w:color="auto"/>
              <w:left w:val="nil"/>
              <w:bottom w:val="single" w:sz="8" w:space="0" w:color="auto"/>
              <w:right w:val="nil"/>
            </w:tcBorders>
            <w:shd w:val="clear" w:color="000000" w:fill="FFFFFF"/>
            <w:vAlign w:val="center"/>
            <w:hideMark/>
          </w:tcPr>
          <w:p w14:paraId="3F999F69" w14:textId="77777777" w:rsidR="008F7AAA" w:rsidRPr="008F7AAA" w:rsidRDefault="008F7AAA" w:rsidP="008F7AAA">
            <w:pPr>
              <w:spacing w:after="0" w:line="240" w:lineRule="auto"/>
              <w:jc w:val="center"/>
              <w:rPr>
                <w:rFonts w:eastAsia="Times New Roman" w:cs="Calibri"/>
                <w:b/>
                <w:bCs/>
                <w:color w:val="000000"/>
                <w:sz w:val="18"/>
                <w:szCs w:val="18"/>
                <w:lang w:val="en-US"/>
              </w:rPr>
            </w:pPr>
            <w:proofErr w:type="spellStart"/>
            <w:r w:rsidRPr="008F7AAA">
              <w:rPr>
                <w:rFonts w:eastAsia="Times New Roman" w:cs="Calibri"/>
                <w:b/>
                <w:bCs/>
                <w:color w:val="000000"/>
                <w:sz w:val="18"/>
                <w:szCs w:val="18"/>
                <w:lang w:val="en-US"/>
              </w:rPr>
              <w:t>Cílový</w:t>
            </w:r>
            <w:proofErr w:type="spellEnd"/>
            <w:r w:rsidRPr="008F7AAA">
              <w:rPr>
                <w:rFonts w:eastAsia="Times New Roman" w:cs="Calibri"/>
                <w:b/>
                <w:bCs/>
                <w:color w:val="000000"/>
                <w:sz w:val="18"/>
                <w:szCs w:val="18"/>
                <w:lang w:val="en-US"/>
              </w:rPr>
              <w:t xml:space="preserve"> </w:t>
            </w:r>
            <w:proofErr w:type="spellStart"/>
            <w:r w:rsidRPr="008F7AAA">
              <w:rPr>
                <w:rFonts w:eastAsia="Times New Roman" w:cs="Calibri"/>
                <w:b/>
                <w:bCs/>
                <w:color w:val="000000"/>
                <w:sz w:val="18"/>
                <w:szCs w:val="18"/>
                <w:lang w:val="en-US"/>
              </w:rPr>
              <w:t>formát</w:t>
            </w:r>
            <w:proofErr w:type="spellEnd"/>
          </w:p>
        </w:tc>
      </w:tr>
      <w:tr w:rsidR="008F7AAA" w:rsidRPr="008F7AAA" w14:paraId="4C8ADB01" w14:textId="77777777" w:rsidTr="008F7AAA">
        <w:trPr>
          <w:trHeight w:val="240"/>
        </w:trPr>
        <w:tc>
          <w:tcPr>
            <w:tcW w:w="1120" w:type="dxa"/>
            <w:vMerge w:val="restart"/>
            <w:tcBorders>
              <w:top w:val="nil"/>
              <w:left w:val="nil"/>
              <w:bottom w:val="single" w:sz="4" w:space="0" w:color="000000"/>
              <w:right w:val="nil"/>
            </w:tcBorders>
            <w:shd w:val="clear" w:color="000000" w:fill="FFFFFF"/>
            <w:vAlign w:val="center"/>
            <w:hideMark/>
          </w:tcPr>
          <w:p w14:paraId="2FC1958E"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Tematická</w:t>
            </w:r>
            <w:proofErr w:type="spellEnd"/>
          </w:p>
        </w:tc>
        <w:tc>
          <w:tcPr>
            <w:tcW w:w="1420" w:type="dxa"/>
            <w:tcBorders>
              <w:top w:val="nil"/>
              <w:left w:val="nil"/>
              <w:bottom w:val="nil"/>
              <w:right w:val="nil"/>
            </w:tcBorders>
            <w:shd w:val="clear" w:color="000000" w:fill="FFFFFF"/>
            <w:vAlign w:val="center"/>
            <w:hideMark/>
          </w:tcPr>
          <w:p w14:paraId="309328BA"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Budovy</w:t>
            </w:r>
            <w:proofErr w:type="spellEnd"/>
            <w:r w:rsidRPr="008F7AAA">
              <w:rPr>
                <w:rFonts w:eastAsia="Times New Roman" w:cs="Calibri"/>
                <w:color w:val="000000"/>
                <w:sz w:val="18"/>
                <w:szCs w:val="18"/>
                <w:lang w:val="en-US"/>
              </w:rPr>
              <w:t xml:space="preserve"> 3D </w:t>
            </w:r>
          </w:p>
        </w:tc>
        <w:tc>
          <w:tcPr>
            <w:tcW w:w="1420" w:type="dxa"/>
            <w:tcBorders>
              <w:top w:val="nil"/>
              <w:left w:val="nil"/>
              <w:bottom w:val="nil"/>
              <w:right w:val="nil"/>
            </w:tcBorders>
            <w:shd w:val="clear" w:color="000000" w:fill="FFFFFF"/>
            <w:vAlign w:val="center"/>
            <w:hideMark/>
          </w:tcPr>
          <w:p w14:paraId="188E2DA2"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PolygonZ</w:t>
            </w:r>
            <w:proofErr w:type="spellEnd"/>
          </w:p>
        </w:tc>
        <w:tc>
          <w:tcPr>
            <w:tcW w:w="1420" w:type="dxa"/>
            <w:tcBorders>
              <w:top w:val="nil"/>
              <w:left w:val="nil"/>
              <w:bottom w:val="nil"/>
              <w:right w:val="nil"/>
            </w:tcBorders>
            <w:shd w:val="clear" w:color="000000" w:fill="FFFFFF"/>
            <w:vAlign w:val="center"/>
            <w:hideMark/>
          </w:tcPr>
          <w:p w14:paraId="21794CF6"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FGDB</w:t>
            </w:r>
          </w:p>
        </w:tc>
        <w:tc>
          <w:tcPr>
            <w:tcW w:w="1420" w:type="dxa"/>
            <w:tcBorders>
              <w:top w:val="nil"/>
              <w:left w:val="nil"/>
              <w:bottom w:val="nil"/>
              <w:right w:val="nil"/>
            </w:tcBorders>
            <w:shd w:val="clear" w:color="000000" w:fill="FFFFFF"/>
            <w:vAlign w:val="center"/>
            <w:hideMark/>
          </w:tcPr>
          <w:p w14:paraId="458A3A2E"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Mesh</w:t>
            </w:r>
          </w:p>
        </w:tc>
        <w:tc>
          <w:tcPr>
            <w:tcW w:w="1960" w:type="dxa"/>
            <w:tcBorders>
              <w:top w:val="nil"/>
              <w:left w:val="nil"/>
              <w:bottom w:val="nil"/>
              <w:right w:val="nil"/>
            </w:tcBorders>
            <w:shd w:val="clear" w:color="000000" w:fill="FFFFFF"/>
            <w:vAlign w:val="center"/>
            <w:hideMark/>
          </w:tcPr>
          <w:p w14:paraId="62E6D51E"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glTF</w:t>
            </w:r>
            <w:proofErr w:type="spellEnd"/>
          </w:p>
        </w:tc>
      </w:tr>
      <w:tr w:rsidR="008F7AAA" w:rsidRPr="008F7AAA" w14:paraId="4352A6C5" w14:textId="77777777" w:rsidTr="008F7AAA">
        <w:trPr>
          <w:trHeight w:val="240"/>
        </w:trPr>
        <w:tc>
          <w:tcPr>
            <w:tcW w:w="1120" w:type="dxa"/>
            <w:vMerge/>
            <w:tcBorders>
              <w:top w:val="nil"/>
              <w:left w:val="nil"/>
              <w:bottom w:val="single" w:sz="4" w:space="0" w:color="000000"/>
              <w:right w:val="nil"/>
            </w:tcBorders>
            <w:vAlign w:val="center"/>
            <w:hideMark/>
          </w:tcPr>
          <w:p w14:paraId="06009FEA" w14:textId="77777777" w:rsidR="008F7AAA" w:rsidRPr="008F7AAA" w:rsidRDefault="008F7AAA" w:rsidP="008F7AAA">
            <w:pPr>
              <w:spacing w:after="0" w:line="240" w:lineRule="auto"/>
              <w:jc w:val="left"/>
              <w:rPr>
                <w:rFonts w:eastAsia="Times New Roman" w:cs="Calibri"/>
                <w:color w:val="000000"/>
                <w:sz w:val="18"/>
                <w:szCs w:val="18"/>
                <w:lang w:val="en-US"/>
              </w:rPr>
            </w:pPr>
          </w:p>
        </w:tc>
        <w:tc>
          <w:tcPr>
            <w:tcW w:w="1420" w:type="dxa"/>
            <w:tcBorders>
              <w:top w:val="nil"/>
              <w:left w:val="nil"/>
              <w:bottom w:val="single" w:sz="4" w:space="0" w:color="auto"/>
              <w:right w:val="nil"/>
            </w:tcBorders>
            <w:shd w:val="clear" w:color="000000" w:fill="FFFFFF"/>
            <w:vAlign w:val="center"/>
            <w:hideMark/>
          </w:tcPr>
          <w:p w14:paraId="610392B9"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Terén</w:t>
            </w:r>
            <w:proofErr w:type="spellEnd"/>
          </w:p>
        </w:tc>
        <w:tc>
          <w:tcPr>
            <w:tcW w:w="1420" w:type="dxa"/>
            <w:tcBorders>
              <w:top w:val="nil"/>
              <w:left w:val="nil"/>
              <w:bottom w:val="single" w:sz="4" w:space="0" w:color="auto"/>
              <w:right w:val="nil"/>
            </w:tcBorders>
            <w:shd w:val="clear" w:color="000000" w:fill="FFFFFF"/>
            <w:vAlign w:val="center"/>
            <w:hideMark/>
          </w:tcPr>
          <w:p w14:paraId="61209E51"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Bitmapa</w:t>
            </w:r>
            <w:proofErr w:type="spellEnd"/>
          </w:p>
        </w:tc>
        <w:tc>
          <w:tcPr>
            <w:tcW w:w="1420" w:type="dxa"/>
            <w:tcBorders>
              <w:top w:val="nil"/>
              <w:left w:val="nil"/>
              <w:bottom w:val="single" w:sz="4" w:space="0" w:color="auto"/>
              <w:right w:val="nil"/>
            </w:tcBorders>
            <w:shd w:val="clear" w:color="000000" w:fill="FFFFFF"/>
            <w:vAlign w:val="center"/>
            <w:hideMark/>
          </w:tcPr>
          <w:p w14:paraId="3B6684D5"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TIFF</w:t>
            </w:r>
          </w:p>
        </w:tc>
        <w:tc>
          <w:tcPr>
            <w:tcW w:w="1420" w:type="dxa"/>
            <w:tcBorders>
              <w:top w:val="nil"/>
              <w:left w:val="nil"/>
              <w:bottom w:val="single" w:sz="4" w:space="0" w:color="auto"/>
              <w:right w:val="nil"/>
            </w:tcBorders>
            <w:shd w:val="clear" w:color="000000" w:fill="FFFFFF"/>
            <w:vAlign w:val="center"/>
            <w:hideMark/>
          </w:tcPr>
          <w:p w14:paraId="6702BF6F"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Mesh</w:t>
            </w:r>
          </w:p>
        </w:tc>
        <w:tc>
          <w:tcPr>
            <w:tcW w:w="1960" w:type="dxa"/>
            <w:tcBorders>
              <w:top w:val="nil"/>
              <w:left w:val="nil"/>
              <w:bottom w:val="single" w:sz="4" w:space="0" w:color="auto"/>
              <w:right w:val="nil"/>
            </w:tcBorders>
            <w:shd w:val="clear" w:color="000000" w:fill="FFFFFF"/>
            <w:vAlign w:val="center"/>
            <w:hideMark/>
          </w:tcPr>
          <w:p w14:paraId="6F770047"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glTF</w:t>
            </w:r>
            <w:proofErr w:type="spellEnd"/>
          </w:p>
        </w:tc>
      </w:tr>
      <w:tr w:rsidR="008F7AAA" w:rsidRPr="008F7AAA" w14:paraId="1363A0AF" w14:textId="77777777" w:rsidTr="008F7AAA">
        <w:trPr>
          <w:trHeight w:val="240"/>
        </w:trPr>
        <w:tc>
          <w:tcPr>
            <w:tcW w:w="1120" w:type="dxa"/>
            <w:vMerge w:val="restart"/>
            <w:tcBorders>
              <w:top w:val="nil"/>
              <w:left w:val="nil"/>
              <w:bottom w:val="single" w:sz="4" w:space="0" w:color="000000"/>
              <w:right w:val="nil"/>
            </w:tcBorders>
            <w:shd w:val="clear" w:color="000000" w:fill="FFFFFF"/>
            <w:vAlign w:val="center"/>
            <w:hideMark/>
          </w:tcPr>
          <w:p w14:paraId="54D49A86"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Topografická</w:t>
            </w:r>
            <w:proofErr w:type="spellEnd"/>
          </w:p>
        </w:tc>
        <w:tc>
          <w:tcPr>
            <w:tcW w:w="1420" w:type="dxa"/>
            <w:tcBorders>
              <w:top w:val="nil"/>
              <w:left w:val="nil"/>
              <w:bottom w:val="nil"/>
              <w:right w:val="nil"/>
            </w:tcBorders>
            <w:shd w:val="clear" w:color="000000" w:fill="FFFFFF"/>
            <w:vAlign w:val="center"/>
            <w:hideMark/>
          </w:tcPr>
          <w:p w14:paraId="7B38E10A"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Budovy</w:t>
            </w:r>
            <w:proofErr w:type="spellEnd"/>
            <w:r w:rsidRPr="008F7AAA">
              <w:rPr>
                <w:rFonts w:eastAsia="Times New Roman" w:cs="Calibri"/>
                <w:color w:val="000000"/>
                <w:sz w:val="18"/>
                <w:szCs w:val="18"/>
                <w:lang w:val="en-US"/>
              </w:rPr>
              <w:t xml:space="preserve"> 3D </w:t>
            </w:r>
          </w:p>
        </w:tc>
        <w:tc>
          <w:tcPr>
            <w:tcW w:w="1420" w:type="dxa"/>
            <w:tcBorders>
              <w:top w:val="nil"/>
              <w:left w:val="nil"/>
              <w:bottom w:val="nil"/>
              <w:right w:val="nil"/>
            </w:tcBorders>
            <w:shd w:val="clear" w:color="000000" w:fill="FFFFFF"/>
            <w:vAlign w:val="center"/>
            <w:hideMark/>
          </w:tcPr>
          <w:p w14:paraId="501E3F15"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PolygonZ</w:t>
            </w:r>
            <w:proofErr w:type="spellEnd"/>
          </w:p>
        </w:tc>
        <w:tc>
          <w:tcPr>
            <w:tcW w:w="1420" w:type="dxa"/>
            <w:tcBorders>
              <w:top w:val="nil"/>
              <w:left w:val="nil"/>
              <w:bottom w:val="nil"/>
              <w:right w:val="nil"/>
            </w:tcBorders>
            <w:shd w:val="clear" w:color="000000" w:fill="FFFFFF"/>
            <w:vAlign w:val="center"/>
            <w:hideMark/>
          </w:tcPr>
          <w:p w14:paraId="3366EB9C"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FGDB</w:t>
            </w:r>
          </w:p>
        </w:tc>
        <w:tc>
          <w:tcPr>
            <w:tcW w:w="1420" w:type="dxa"/>
            <w:tcBorders>
              <w:top w:val="nil"/>
              <w:left w:val="nil"/>
              <w:bottom w:val="nil"/>
              <w:right w:val="nil"/>
            </w:tcBorders>
            <w:shd w:val="clear" w:color="000000" w:fill="FFFFFF"/>
            <w:vAlign w:val="center"/>
            <w:hideMark/>
          </w:tcPr>
          <w:p w14:paraId="0E69977E"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Mesh</w:t>
            </w:r>
          </w:p>
        </w:tc>
        <w:tc>
          <w:tcPr>
            <w:tcW w:w="1960" w:type="dxa"/>
            <w:tcBorders>
              <w:top w:val="nil"/>
              <w:left w:val="nil"/>
              <w:bottom w:val="nil"/>
              <w:right w:val="nil"/>
            </w:tcBorders>
            <w:shd w:val="clear" w:color="000000" w:fill="FFFFFF"/>
            <w:vAlign w:val="center"/>
            <w:hideMark/>
          </w:tcPr>
          <w:p w14:paraId="03E56BC2"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Mesh</w:t>
            </w:r>
          </w:p>
        </w:tc>
      </w:tr>
      <w:tr w:rsidR="008F7AAA" w:rsidRPr="008F7AAA" w14:paraId="088680CF" w14:textId="77777777" w:rsidTr="008F7AAA">
        <w:trPr>
          <w:trHeight w:val="480"/>
        </w:trPr>
        <w:tc>
          <w:tcPr>
            <w:tcW w:w="1120" w:type="dxa"/>
            <w:vMerge/>
            <w:tcBorders>
              <w:top w:val="nil"/>
              <w:left w:val="nil"/>
              <w:bottom w:val="single" w:sz="4" w:space="0" w:color="000000"/>
              <w:right w:val="nil"/>
            </w:tcBorders>
            <w:vAlign w:val="center"/>
            <w:hideMark/>
          </w:tcPr>
          <w:p w14:paraId="70181DAE" w14:textId="77777777" w:rsidR="008F7AAA" w:rsidRPr="008F7AAA" w:rsidRDefault="008F7AAA" w:rsidP="008F7AAA">
            <w:pPr>
              <w:spacing w:after="0" w:line="240" w:lineRule="auto"/>
              <w:jc w:val="left"/>
              <w:rPr>
                <w:rFonts w:eastAsia="Times New Roman" w:cs="Calibri"/>
                <w:color w:val="000000"/>
                <w:sz w:val="18"/>
                <w:szCs w:val="18"/>
                <w:lang w:val="en-US"/>
              </w:rPr>
            </w:pPr>
          </w:p>
        </w:tc>
        <w:tc>
          <w:tcPr>
            <w:tcW w:w="1420" w:type="dxa"/>
            <w:tcBorders>
              <w:top w:val="nil"/>
              <w:left w:val="nil"/>
              <w:bottom w:val="nil"/>
              <w:right w:val="nil"/>
            </w:tcBorders>
            <w:shd w:val="clear" w:color="auto" w:fill="auto"/>
            <w:vAlign w:val="center"/>
            <w:hideMark/>
          </w:tcPr>
          <w:p w14:paraId="6837A0AF"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Stromy</w:t>
            </w:r>
            <w:proofErr w:type="spellEnd"/>
          </w:p>
        </w:tc>
        <w:tc>
          <w:tcPr>
            <w:tcW w:w="1420" w:type="dxa"/>
            <w:tcBorders>
              <w:top w:val="nil"/>
              <w:left w:val="nil"/>
              <w:bottom w:val="nil"/>
              <w:right w:val="nil"/>
            </w:tcBorders>
            <w:shd w:val="clear" w:color="auto" w:fill="auto"/>
            <w:vAlign w:val="center"/>
            <w:hideMark/>
          </w:tcPr>
          <w:p w14:paraId="391C38CF"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Vektorová</w:t>
            </w:r>
            <w:proofErr w:type="spellEnd"/>
            <w:r w:rsidRPr="008F7AAA">
              <w:rPr>
                <w:rFonts w:eastAsia="Times New Roman" w:cs="Calibri"/>
                <w:color w:val="000000"/>
                <w:sz w:val="18"/>
                <w:szCs w:val="18"/>
                <w:lang w:val="en-US"/>
              </w:rPr>
              <w:t xml:space="preserve"> data - Bod</w:t>
            </w:r>
          </w:p>
        </w:tc>
        <w:tc>
          <w:tcPr>
            <w:tcW w:w="1420" w:type="dxa"/>
            <w:tcBorders>
              <w:top w:val="nil"/>
              <w:left w:val="nil"/>
              <w:bottom w:val="nil"/>
              <w:right w:val="nil"/>
            </w:tcBorders>
            <w:shd w:val="clear" w:color="auto" w:fill="auto"/>
            <w:vAlign w:val="center"/>
            <w:hideMark/>
          </w:tcPr>
          <w:p w14:paraId="0ABC31DF"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SHP</w:t>
            </w:r>
          </w:p>
        </w:tc>
        <w:tc>
          <w:tcPr>
            <w:tcW w:w="1420" w:type="dxa"/>
            <w:tcBorders>
              <w:top w:val="nil"/>
              <w:left w:val="nil"/>
              <w:bottom w:val="nil"/>
              <w:right w:val="nil"/>
            </w:tcBorders>
            <w:shd w:val="clear" w:color="auto" w:fill="auto"/>
            <w:vAlign w:val="center"/>
            <w:hideMark/>
          </w:tcPr>
          <w:p w14:paraId="70D1F53A"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Mesh</w:t>
            </w:r>
          </w:p>
        </w:tc>
        <w:tc>
          <w:tcPr>
            <w:tcW w:w="1960" w:type="dxa"/>
            <w:tcBorders>
              <w:top w:val="nil"/>
              <w:left w:val="nil"/>
              <w:bottom w:val="nil"/>
              <w:right w:val="nil"/>
            </w:tcBorders>
            <w:shd w:val="clear" w:color="auto" w:fill="auto"/>
            <w:vAlign w:val="center"/>
            <w:hideMark/>
          </w:tcPr>
          <w:p w14:paraId="41B99B45"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glTF</w:t>
            </w:r>
            <w:proofErr w:type="spellEnd"/>
          </w:p>
        </w:tc>
      </w:tr>
      <w:tr w:rsidR="008F7AAA" w:rsidRPr="008F7AAA" w14:paraId="2F2D5E84" w14:textId="77777777" w:rsidTr="008F7AAA">
        <w:trPr>
          <w:trHeight w:val="240"/>
        </w:trPr>
        <w:tc>
          <w:tcPr>
            <w:tcW w:w="1120" w:type="dxa"/>
            <w:vMerge/>
            <w:tcBorders>
              <w:top w:val="nil"/>
              <w:left w:val="nil"/>
              <w:bottom w:val="single" w:sz="4" w:space="0" w:color="000000"/>
              <w:right w:val="nil"/>
            </w:tcBorders>
            <w:vAlign w:val="center"/>
            <w:hideMark/>
          </w:tcPr>
          <w:p w14:paraId="2B083767" w14:textId="77777777" w:rsidR="008F7AAA" w:rsidRPr="008F7AAA" w:rsidRDefault="008F7AAA" w:rsidP="008F7AAA">
            <w:pPr>
              <w:spacing w:after="0" w:line="240" w:lineRule="auto"/>
              <w:jc w:val="left"/>
              <w:rPr>
                <w:rFonts w:eastAsia="Times New Roman" w:cs="Calibri"/>
                <w:color w:val="000000"/>
                <w:sz w:val="18"/>
                <w:szCs w:val="18"/>
                <w:lang w:val="en-US"/>
              </w:rPr>
            </w:pPr>
          </w:p>
        </w:tc>
        <w:tc>
          <w:tcPr>
            <w:tcW w:w="1420" w:type="dxa"/>
            <w:tcBorders>
              <w:top w:val="nil"/>
              <w:left w:val="nil"/>
              <w:bottom w:val="nil"/>
              <w:right w:val="nil"/>
            </w:tcBorders>
            <w:shd w:val="clear" w:color="000000" w:fill="FFFFFF"/>
            <w:vAlign w:val="center"/>
            <w:hideMark/>
          </w:tcPr>
          <w:p w14:paraId="754238B7"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Terén</w:t>
            </w:r>
            <w:proofErr w:type="spellEnd"/>
          </w:p>
        </w:tc>
        <w:tc>
          <w:tcPr>
            <w:tcW w:w="1420" w:type="dxa"/>
            <w:tcBorders>
              <w:top w:val="nil"/>
              <w:left w:val="nil"/>
              <w:bottom w:val="nil"/>
              <w:right w:val="nil"/>
            </w:tcBorders>
            <w:shd w:val="clear" w:color="000000" w:fill="FFFFFF"/>
            <w:vAlign w:val="center"/>
            <w:hideMark/>
          </w:tcPr>
          <w:p w14:paraId="0886BD91"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Bitmapa</w:t>
            </w:r>
            <w:proofErr w:type="spellEnd"/>
          </w:p>
        </w:tc>
        <w:tc>
          <w:tcPr>
            <w:tcW w:w="1420" w:type="dxa"/>
            <w:tcBorders>
              <w:top w:val="nil"/>
              <w:left w:val="nil"/>
              <w:bottom w:val="nil"/>
              <w:right w:val="nil"/>
            </w:tcBorders>
            <w:shd w:val="clear" w:color="000000" w:fill="FFFFFF"/>
            <w:vAlign w:val="center"/>
            <w:hideMark/>
          </w:tcPr>
          <w:p w14:paraId="34232B88"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TIFF</w:t>
            </w:r>
          </w:p>
        </w:tc>
        <w:tc>
          <w:tcPr>
            <w:tcW w:w="1420" w:type="dxa"/>
            <w:tcBorders>
              <w:top w:val="nil"/>
              <w:left w:val="nil"/>
              <w:bottom w:val="nil"/>
              <w:right w:val="nil"/>
            </w:tcBorders>
            <w:shd w:val="clear" w:color="000000" w:fill="FFFFFF"/>
            <w:vAlign w:val="center"/>
            <w:hideMark/>
          </w:tcPr>
          <w:p w14:paraId="4449E1AA"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Mesh</w:t>
            </w:r>
          </w:p>
        </w:tc>
        <w:tc>
          <w:tcPr>
            <w:tcW w:w="1960" w:type="dxa"/>
            <w:tcBorders>
              <w:top w:val="nil"/>
              <w:left w:val="nil"/>
              <w:bottom w:val="nil"/>
              <w:right w:val="nil"/>
            </w:tcBorders>
            <w:shd w:val="clear" w:color="000000" w:fill="FFFFFF"/>
            <w:vAlign w:val="center"/>
            <w:hideMark/>
          </w:tcPr>
          <w:p w14:paraId="616307C1"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Mesh</w:t>
            </w:r>
          </w:p>
        </w:tc>
      </w:tr>
      <w:tr w:rsidR="008F7AAA" w:rsidRPr="008F7AAA" w14:paraId="65465F71" w14:textId="77777777" w:rsidTr="008F7AAA">
        <w:trPr>
          <w:trHeight w:val="240"/>
        </w:trPr>
        <w:tc>
          <w:tcPr>
            <w:tcW w:w="1120" w:type="dxa"/>
            <w:vMerge/>
            <w:tcBorders>
              <w:top w:val="nil"/>
              <w:left w:val="nil"/>
              <w:bottom w:val="single" w:sz="4" w:space="0" w:color="000000"/>
              <w:right w:val="nil"/>
            </w:tcBorders>
            <w:vAlign w:val="center"/>
            <w:hideMark/>
          </w:tcPr>
          <w:p w14:paraId="7A8FBAE7" w14:textId="77777777" w:rsidR="008F7AAA" w:rsidRPr="008F7AAA" w:rsidRDefault="008F7AAA" w:rsidP="008F7AAA">
            <w:pPr>
              <w:spacing w:after="0" w:line="240" w:lineRule="auto"/>
              <w:jc w:val="left"/>
              <w:rPr>
                <w:rFonts w:eastAsia="Times New Roman" w:cs="Calibri"/>
                <w:color w:val="000000"/>
                <w:sz w:val="18"/>
                <w:szCs w:val="18"/>
                <w:lang w:val="en-US"/>
              </w:rPr>
            </w:pPr>
          </w:p>
        </w:tc>
        <w:tc>
          <w:tcPr>
            <w:tcW w:w="1420" w:type="dxa"/>
            <w:tcBorders>
              <w:top w:val="nil"/>
              <w:left w:val="nil"/>
              <w:bottom w:val="single" w:sz="4" w:space="0" w:color="auto"/>
              <w:right w:val="nil"/>
            </w:tcBorders>
            <w:shd w:val="clear" w:color="000000" w:fill="FFFFFF"/>
            <w:vAlign w:val="center"/>
            <w:hideMark/>
          </w:tcPr>
          <w:p w14:paraId="77021EA9"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 xml:space="preserve">Textura </w:t>
            </w:r>
            <w:proofErr w:type="spellStart"/>
            <w:r w:rsidRPr="008F7AAA">
              <w:rPr>
                <w:rFonts w:eastAsia="Times New Roman" w:cs="Calibri"/>
                <w:color w:val="000000"/>
                <w:sz w:val="18"/>
                <w:szCs w:val="18"/>
                <w:lang w:val="en-US"/>
              </w:rPr>
              <w:t>terénu</w:t>
            </w:r>
            <w:proofErr w:type="spellEnd"/>
          </w:p>
        </w:tc>
        <w:tc>
          <w:tcPr>
            <w:tcW w:w="1420" w:type="dxa"/>
            <w:tcBorders>
              <w:top w:val="nil"/>
              <w:left w:val="nil"/>
              <w:bottom w:val="single" w:sz="4" w:space="0" w:color="auto"/>
              <w:right w:val="nil"/>
            </w:tcBorders>
            <w:shd w:val="clear" w:color="000000" w:fill="FFFFFF"/>
            <w:vAlign w:val="center"/>
            <w:hideMark/>
          </w:tcPr>
          <w:p w14:paraId="275F2538"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Bitmapa</w:t>
            </w:r>
            <w:proofErr w:type="spellEnd"/>
          </w:p>
        </w:tc>
        <w:tc>
          <w:tcPr>
            <w:tcW w:w="1420" w:type="dxa"/>
            <w:tcBorders>
              <w:top w:val="nil"/>
              <w:left w:val="nil"/>
              <w:bottom w:val="single" w:sz="4" w:space="0" w:color="auto"/>
              <w:right w:val="nil"/>
            </w:tcBorders>
            <w:shd w:val="clear" w:color="000000" w:fill="FFFFFF"/>
            <w:vAlign w:val="center"/>
            <w:hideMark/>
          </w:tcPr>
          <w:p w14:paraId="08239782"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Služba</w:t>
            </w:r>
            <w:proofErr w:type="spellEnd"/>
          </w:p>
        </w:tc>
        <w:tc>
          <w:tcPr>
            <w:tcW w:w="1420" w:type="dxa"/>
            <w:tcBorders>
              <w:top w:val="nil"/>
              <w:left w:val="nil"/>
              <w:bottom w:val="single" w:sz="4" w:space="0" w:color="auto"/>
              <w:right w:val="nil"/>
            </w:tcBorders>
            <w:shd w:val="clear" w:color="000000" w:fill="FFFFFF"/>
            <w:vAlign w:val="center"/>
            <w:hideMark/>
          </w:tcPr>
          <w:p w14:paraId="5878189D" w14:textId="77777777" w:rsidR="008F7AAA" w:rsidRPr="008F7AAA" w:rsidRDefault="008F7AAA" w:rsidP="008F7AAA">
            <w:pPr>
              <w:spacing w:after="0" w:line="240" w:lineRule="auto"/>
              <w:jc w:val="center"/>
              <w:rPr>
                <w:rFonts w:eastAsia="Times New Roman" w:cs="Calibri"/>
                <w:color w:val="000000"/>
                <w:sz w:val="18"/>
                <w:szCs w:val="18"/>
                <w:lang w:val="en-US"/>
              </w:rPr>
            </w:pPr>
            <w:proofErr w:type="spellStart"/>
            <w:r w:rsidRPr="008F7AAA">
              <w:rPr>
                <w:rFonts w:eastAsia="Times New Roman" w:cs="Calibri"/>
                <w:color w:val="000000"/>
                <w:sz w:val="18"/>
                <w:szCs w:val="18"/>
                <w:lang w:val="en-US"/>
              </w:rPr>
              <w:t>Bitmapa</w:t>
            </w:r>
            <w:proofErr w:type="spellEnd"/>
          </w:p>
        </w:tc>
        <w:tc>
          <w:tcPr>
            <w:tcW w:w="1960" w:type="dxa"/>
            <w:tcBorders>
              <w:top w:val="nil"/>
              <w:left w:val="nil"/>
              <w:bottom w:val="single" w:sz="4" w:space="0" w:color="auto"/>
              <w:right w:val="nil"/>
            </w:tcBorders>
            <w:shd w:val="clear" w:color="000000" w:fill="FFFFFF"/>
            <w:vAlign w:val="center"/>
            <w:hideMark/>
          </w:tcPr>
          <w:p w14:paraId="12551654" w14:textId="77777777" w:rsidR="008F7AAA" w:rsidRPr="008F7AAA" w:rsidRDefault="008F7AAA" w:rsidP="008F7AAA">
            <w:pPr>
              <w:spacing w:after="0" w:line="240" w:lineRule="auto"/>
              <w:jc w:val="center"/>
              <w:rPr>
                <w:rFonts w:eastAsia="Times New Roman" w:cs="Calibri"/>
                <w:color w:val="000000"/>
                <w:sz w:val="18"/>
                <w:szCs w:val="18"/>
                <w:lang w:val="en-US"/>
              </w:rPr>
            </w:pPr>
            <w:r w:rsidRPr="008F7AAA">
              <w:rPr>
                <w:rFonts w:eastAsia="Times New Roman" w:cs="Calibri"/>
                <w:color w:val="000000"/>
                <w:sz w:val="18"/>
                <w:szCs w:val="18"/>
                <w:lang w:val="en-US"/>
              </w:rPr>
              <w:t xml:space="preserve">PNG / </w:t>
            </w:r>
            <w:proofErr w:type="spellStart"/>
            <w:r w:rsidRPr="008F7AAA">
              <w:rPr>
                <w:rFonts w:eastAsia="Times New Roman" w:cs="Calibri"/>
                <w:color w:val="000000"/>
                <w:sz w:val="18"/>
                <w:szCs w:val="18"/>
                <w:lang w:val="en-US"/>
              </w:rPr>
              <w:t>WebP</w:t>
            </w:r>
            <w:proofErr w:type="spellEnd"/>
            <w:r w:rsidRPr="008F7AAA">
              <w:rPr>
                <w:rFonts w:eastAsia="Times New Roman" w:cs="Calibri"/>
                <w:color w:val="000000"/>
                <w:sz w:val="18"/>
                <w:szCs w:val="18"/>
                <w:lang w:val="en-US"/>
              </w:rPr>
              <w:t xml:space="preserve"> / KTX2</w:t>
            </w:r>
          </w:p>
        </w:tc>
      </w:tr>
    </w:tbl>
    <w:p w14:paraId="67393C16" w14:textId="3805A5BA" w:rsidR="00EB6E42" w:rsidRDefault="00EB6E42" w:rsidP="00EB6E42">
      <w:pPr>
        <w:pStyle w:val="Normlnprvnodsazen"/>
        <w:ind w:firstLine="0"/>
        <w:rPr>
          <w:lang w:eastAsia="en-US"/>
        </w:rPr>
      </w:pPr>
    </w:p>
    <w:p w14:paraId="07DD13F8" w14:textId="707C78C7" w:rsidR="001941CD" w:rsidRPr="001941CD" w:rsidRDefault="001941CD" w:rsidP="001941CD">
      <w:pPr>
        <w:pStyle w:val="Malnadpis"/>
        <w:rPr>
          <w:vertAlign w:val="superscript"/>
        </w:rPr>
      </w:pPr>
      <w:proofErr w:type="spellStart"/>
      <w:r>
        <w:t>ArcGIS</w:t>
      </w:r>
      <w:proofErr w:type="spellEnd"/>
    </w:p>
    <w:p w14:paraId="1F8CBBD1" w14:textId="475C5287" w:rsidR="00EB6E42" w:rsidRDefault="00EB6E42" w:rsidP="00EB6E42">
      <w:pPr>
        <w:pStyle w:val="Normlnprvnodsazen"/>
        <w:ind w:firstLine="0"/>
        <w:rPr>
          <w:lang w:eastAsia="en-US"/>
        </w:rPr>
      </w:pPr>
      <w:r>
        <w:rPr>
          <w:lang w:eastAsia="en-US"/>
        </w:rPr>
        <w:t xml:space="preserve">Jelikož formáty </w:t>
      </w:r>
      <w:proofErr w:type="spellStart"/>
      <w:r>
        <w:rPr>
          <w:lang w:eastAsia="en-US"/>
        </w:rPr>
        <w:t>Multipatch</w:t>
      </w:r>
      <w:proofErr w:type="spellEnd"/>
      <w:r>
        <w:rPr>
          <w:lang w:eastAsia="en-US"/>
        </w:rPr>
        <w:t xml:space="preserve"> ani </w:t>
      </w:r>
      <w:proofErr w:type="spellStart"/>
      <w:r>
        <w:rPr>
          <w:lang w:eastAsia="en-US"/>
        </w:rPr>
        <w:t>PolygonZ</w:t>
      </w:r>
      <w:proofErr w:type="spellEnd"/>
      <w:r>
        <w:rPr>
          <w:lang w:eastAsia="en-US"/>
        </w:rPr>
        <w:t xml:space="preserve"> nepodporují ukládání </w:t>
      </w:r>
      <w:proofErr w:type="spellStart"/>
      <w:r>
        <w:rPr>
          <w:lang w:eastAsia="en-US"/>
        </w:rPr>
        <w:t>symbologie</w:t>
      </w:r>
      <w:proofErr w:type="spellEnd"/>
      <w:r>
        <w:rPr>
          <w:lang w:eastAsia="en-US"/>
        </w:rPr>
        <w:t xml:space="preserve">, je nutné parametry vzhledu uložit v rámci atributů jednotlivých prvků a v prostředí CE je namapovat na materiály přiřazené dané části </w:t>
      </w:r>
      <w:proofErr w:type="spellStart"/>
      <w:r>
        <w:rPr>
          <w:lang w:eastAsia="en-US"/>
        </w:rPr>
        <w:t>meshe</w:t>
      </w:r>
      <w:proofErr w:type="spellEnd"/>
      <w:r>
        <w:rPr>
          <w:lang w:eastAsia="en-US"/>
        </w:rPr>
        <w:t xml:space="preserve">. Za dosažením tohoto cíle byl tedy rozšířen datový model </w:t>
      </w:r>
      <w:proofErr w:type="gramStart"/>
      <w:r>
        <w:rPr>
          <w:lang w:eastAsia="en-US"/>
        </w:rPr>
        <w:t>3D</w:t>
      </w:r>
      <w:proofErr w:type="gramEnd"/>
      <w:r>
        <w:rPr>
          <w:lang w:eastAsia="en-US"/>
        </w:rPr>
        <w:t xml:space="preserve"> budov o atributy </w:t>
      </w:r>
      <w:proofErr w:type="spellStart"/>
      <w:r w:rsidRPr="00EB6E42">
        <w:rPr>
          <w:i/>
          <w:iCs/>
          <w:lang w:eastAsia="en-US"/>
        </w:rPr>
        <w:t>colorCategory</w:t>
      </w:r>
      <w:proofErr w:type="spellEnd"/>
      <w:r>
        <w:rPr>
          <w:lang w:eastAsia="en-US"/>
        </w:rPr>
        <w:t xml:space="preserve"> (jméno materiálu / kategorie) a </w:t>
      </w:r>
      <w:proofErr w:type="spellStart"/>
      <w:r w:rsidRPr="00EB6E42">
        <w:rPr>
          <w:i/>
          <w:iCs/>
          <w:lang w:eastAsia="en-US"/>
        </w:rPr>
        <w:t>colorValue</w:t>
      </w:r>
      <w:proofErr w:type="spellEnd"/>
      <w:r>
        <w:rPr>
          <w:i/>
          <w:iCs/>
          <w:lang w:eastAsia="en-US"/>
        </w:rPr>
        <w:t xml:space="preserve"> </w:t>
      </w:r>
      <w:r>
        <w:rPr>
          <w:lang w:eastAsia="en-US"/>
        </w:rPr>
        <w:t>(</w:t>
      </w:r>
      <w:proofErr w:type="spellStart"/>
      <w:r>
        <w:rPr>
          <w:lang w:eastAsia="en-US"/>
        </w:rPr>
        <w:t>hex</w:t>
      </w:r>
      <w:proofErr w:type="spellEnd"/>
      <w:r>
        <w:rPr>
          <w:lang w:eastAsia="en-US"/>
        </w:rPr>
        <w:t xml:space="preserve"> kód vybrané barvy). Řešení bylo implementováno pouze pro jednoduché symboly, tedy pouze základní barvu (</w:t>
      </w:r>
      <w:proofErr w:type="spellStart"/>
      <w:r w:rsidRPr="00EB6E42">
        <w:rPr>
          <w:i/>
          <w:iCs/>
          <w:lang w:eastAsia="en-US"/>
        </w:rPr>
        <w:t>Diffuse</w:t>
      </w:r>
      <w:proofErr w:type="spellEnd"/>
      <w:r w:rsidRPr="00EB6E42">
        <w:rPr>
          <w:i/>
          <w:iCs/>
          <w:lang w:eastAsia="en-US"/>
        </w:rPr>
        <w:t xml:space="preserve"> </w:t>
      </w:r>
      <w:proofErr w:type="spellStart"/>
      <w:r w:rsidRPr="00EB6E42">
        <w:rPr>
          <w:i/>
          <w:iCs/>
          <w:lang w:eastAsia="en-US"/>
        </w:rPr>
        <w:t>color</w:t>
      </w:r>
      <w:proofErr w:type="spellEnd"/>
      <w:r>
        <w:rPr>
          <w:lang w:eastAsia="en-US"/>
        </w:rPr>
        <w:t xml:space="preserve"> parametr materiálu). </w:t>
      </w:r>
    </w:p>
    <w:p w14:paraId="6A9C79F6" w14:textId="631BA9C5" w:rsidR="00E47D3C" w:rsidRDefault="00EB6E42" w:rsidP="00E47D3C">
      <w:pPr>
        <w:pStyle w:val="Normlnprvnodsazen"/>
      </w:pPr>
      <w:r>
        <w:t xml:space="preserve">Při průzkumu a vývoji tohoto postupu byla objevena neshoda mezi datovými modely </w:t>
      </w:r>
      <w:r w:rsidR="00423918">
        <w:t xml:space="preserve">3D modelu jednotlivých etap vyhotovení. Lokality vyhotovené v roce 2020, měli jiný datový model nežli etapy následující. Právě atributy umožňující </w:t>
      </w:r>
      <w:r w:rsidR="009C3277">
        <w:t>sémantickou</w:t>
      </w:r>
      <w:r w:rsidR="00423918">
        <w:t xml:space="preserve"> kategorizaci jako jsou STRECHA_KOD a PLOCHA_KOD </w:t>
      </w:r>
      <w:r w:rsidR="00423918" w:rsidRPr="00423918">
        <w:rPr>
          <w:highlight w:val="yellow"/>
        </w:rPr>
        <w:t>(viz. Obr. X)</w:t>
      </w:r>
      <w:r w:rsidR="00423918">
        <w:t xml:space="preserve">. </w:t>
      </w:r>
      <w:r w:rsidR="001B7830">
        <w:t xml:space="preserve">Atributy měly </w:t>
      </w:r>
      <w:r w:rsidR="00423918">
        <w:t>rozdílné domény a v daných lokalitách byl</w:t>
      </w:r>
      <w:r w:rsidR="001B7830">
        <w:t>y</w:t>
      </w:r>
      <w:r w:rsidR="00423918">
        <w:t xml:space="preserve"> nevhodně přiřazeny. </w:t>
      </w:r>
      <w:r w:rsidR="001B7830">
        <w:rPr>
          <w:lang w:eastAsia="en-US"/>
        </w:rPr>
        <w:t>Jelikož je 3D model budov objemnou datovou sadou, která je rozdělená do specifické složkové struktury bylo za účelem</w:t>
      </w:r>
      <w:r w:rsidR="001B7830">
        <w:t xml:space="preserve"> </w:t>
      </w:r>
      <w:r w:rsidR="00423918">
        <w:t>sjednocení pod jedním datovým modelem</w:t>
      </w:r>
      <w:r w:rsidR="001B7830">
        <w:t>, nutné úpravy provézt programaticky</w:t>
      </w:r>
      <w:r w:rsidR="0043222E">
        <w:t xml:space="preserve">, </w:t>
      </w:r>
      <w:r w:rsidR="00423918">
        <w:t xml:space="preserve">byl </w:t>
      </w:r>
      <w:r w:rsidR="0043222E">
        <w:t xml:space="preserve">tedy </w:t>
      </w:r>
      <w:r w:rsidR="00423918">
        <w:t xml:space="preserve">napsán python script </w:t>
      </w:r>
      <w:r w:rsidR="00423918">
        <w:fldChar w:fldCharType="begin"/>
      </w:r>
      <w:r w:rsidR="001B7830">
        <w:instrText xml:space="preserve"> ADDIN ZOTERO_ITEM CSL_CITATION {"citationID":"MpY6bVEK","properties":{"formattedCitation":"(Hor\\uc0\\u225{}k 2023)","plainCitation":"(Horák 2023)","noteIndex":0},"citationItems":[{"id":2091,"uris":["http://zotero.org/groups/4599106/items/FU6XW77C"],"itemData":{"id":2091,"type":"software","abstract":"arcgis pro python notebook that loads multiple 3d layers from topgis specific folder structure based on chosen geometry type - jendahorak/kam-topgis-batch-loader: arcgis pro python notebook that lo...","event-place":"Brno","publisher-place":"Brno","title":"std_etapy_transformer.py","title-short":"jendahorak/kam-topgis-batch-loader","URL":"https://github.com/jendahorak/kam-topgis-batch-loader/blob/main/scripts/stdal_etapy_transformer.py","author":[{"family":"Horák","given":"Jan"}],"accessed":{"date-parts":[["2023",11,26]]},"issued":{"date-parts":[["2023"]]},"citation-key":"horakStd_etapy_transformerPy2023"}}],"schema":"https://github.com/citation-style-language/schema/raw/master/csl-citation.json"} </w:instrText>
      </w:r>
      <w:r w:rsidR="00423918">
        <w:fldChar w:fldCharType="separate"/>
      </w:r>
      <w:r w:rsidR="001B7830" w:rsidRPr="001B7830">
        <w:rPr>
          <w:rFonts w:cs="Times New Roman"/>
          <w:szCs w:val="24"/>
        </w:rPr>
        <w:t>(Horák 2023)</w:t>
      </w:r>
      <w:r w:rsidR="00423918">
        <w:fldChar w:fldCharType="end"/>
      </w:r>
      <w:r w:rsidR="00423918">
        <w:t>, který datové modely sjednotil a opravil přiřazení atributů na základě geometrie jednotlivých ploch</w:t>
      </w:r>
      <w:r w:rsidR="009C3277">
        <w:rPr>
          <w:rStyle w:val="FootnoteReference"/>
        </w:rPr>
        <w:footnoteReference w:id="7"/>
      </w:r>
      <w:r w:rsidR="00423918">
        <w:t xml:space="preserve">. </w:t>
      </w:r>
      <w:r w:rsidR="009C3277">
        <w:t xml:space="preserve">Schopnost skriptu procházet a modifikovat data všech lokalit byla využita i pro přidání a naplení nových atributů. Zároveň byl skript napsán tak aby byl rozšiřitelný o libovolné mapování </w:t>
      </w:r>
      <w:r w:rsidR="001B7830">
        <w:t xml:space="preserve">nových atributů. </w:t>
      </w:r>
      <w:r w:rsidR="0043222E">
        <w:t xml:space="preserve">Možnost přistupovat a modifikovat všechny lokality 3D modelu umožňuje </w:t>
      </w:r>
      <w:r w:rsidR="00075E05">
        <w:t>přípravu</w:t>
      </w:r>
      <w:r w:rsidR="0043222E">
        <w:t xml:space="preserve"> dat pro vizualizaci pro všechny lokality. Tato funkcionalita je vhodná, jelikož </w:t>
      </w:r>
      <w:r w:rsidR="00075E05">
        <w:t xml:space="preserve">zobrazení velkého množství dat v </w:t>
      </w:r>
      <w:r w:rsidR="0043222E">
        <w:t xml:space="preserve">řešeních </w:t>
      </w:r>
      <w:r w:rsidR="00075E05">
        <w:t xml:space="preserve">jako </w:t>
      </w:r>
      <w:r w:rsidR="0043222E">
        <w:t xml:space="preserve">CE, </w:t>
      </w:r>
      <w:proofErr w:type="spellStart"/>
      <w:proofErr w:type="gramStart"/>
      <w:r w:rsidR="0043222E">
        <w:t>Blender</w:t>
      </w:r>
      <w:proofErr w:type="spellEnd"/>
      <w:proofErr w:type="gramEnd"/>
      <w:r w:rsidR="0043222E">
        <w:t xml:space="preserve"> a hlavně webové </w:t>
      </w:r>
      <w:proofErr w:type="spellStart"/>
      <w:r w:rsidR="0043222E">
        <w:t>renderovací</w:t>
      </w:r>
      <w:proofErr w:type="spellEnd"/>
      <w:r w:rsidR="0043222E">
        <w:t xml:space="preserve"> </w:t>
      </w:r>
      <w:proofErr w:type="spellStart"/>
      <w:r w:rsidR="0043222E">
        <w:t>enginy</w:t>
      </w:r>
      <w:proofErr w:type="spellEnd"/>
      <w:r w:rsidR="0043222E">
        <w:t xml:space="preserve"> </w:t>
      </w:r>
      <w:r w:rsidR="00075E05">
        <w:t>je problematické.</w:t>
      </w:r>
      <w:r w:rsidR="00E47D3C">
        <w:t xml:space="preserve"> </w:t>
      </w:r>
    </w:p>
    <w:p w14:paraId="4A9149EF" w14:textId="571F6618" w:rsidR="001941CD" w:rsidRPr="001941CD" w:rsidRDefault="00075E05" w:rsidP="001941CD">
      <w:pPr>
        <w:pStyle w:val="Normlnprvnodsazen"/>
        <w:rPr>
          <w:lang w:val="en-US"/>
        </w:rPr>
      </w:pPr>
      <w:r>
        <w:t xml:space="preserve"> </w:t>
      </w:r>
      <w:r w:rsidR="001941CD" w:rsidRPr="001941CD">
        <w:rPr>
          <w:highlight w:val="yellow"/>
        </w:rPr>
        <w:t>Na základě této funkcionality je tedy možné předpřipravit vizualizace pro dané lokality které je následně v rámci webové vizualizace dynamicky načítat na základě uživatelského vstupu.</w:t>
      </w:r>
      <w:r w:rsidR="001941CD">
        <w:t xml:space="preserve">  - </w:t>
      </w:r>
      <w:r w:rsidR="001941CD" w:rsidRPr="001941CD">
        <w:rPr>
          <w:highlight w:val="yellow"/>
          <w:lang w:val="en-US"/>
        </w:rPr>
        <w:t xml:space="preserve">#TODO – </w:t>
      </w:r>
      <w:proofErr w:type="spellStart"/>
      <w:r w:rsidR="001941CD" w:rsidRPr="001941CD">
        <w:rPr>
          <w:highlight w:val="yellow"/>
          <w:lang w:val="en-US"/>
        </w:rPr>
        <w:t>tohle</w:t>
      </w:r>
      <w:proofErr w:type="spellEnd"/>
      <w:r w:rsidR="001941CD" w:rsidRPr="001941CD">
        <w:rPr>
          <w:highlight w:val="yellow"/>
          <w:lang w:val="en-US"/>
        </w:rPr>
        <w:t xml:space="preserve"> by </w:t>
      </w:r>
      <w:proofErr w:type="spellStart"/>
      <w:r w:rsidR="001941CD" w:rsidRPr="001941CD">
        <w:rPr>
          <w:highlight w:val="yellow"/>
          <w:lang w:val="en-US"/>
        </w:rPr>
        <w:t>bylo</w:t>
      </w:r>
      <w:proofErr w:type="spellEnd"/>
      <w:r w:rsidR="001941CD" w:rsidRPr="001941CD">
        <w:rPr>
          <w:highlight w:val="yellow"/>
          <w:lang w:val="en-US"/>
        </w:rPr>
        <w:t xml:space="preserve"> super</w:t>
      </w:r>
    </w:p>
    <w:p w14:paraId="15271FEC" w14:textId="1EDD5A3E" w:rsidR="009C3277" w:rsidRDefault="001B7830" w:rsidP="001B7830">
      <w:pPr>
        <w:pStyle w:val="Normlnprvnodsazen"/>
      </w:pPr>
      <w:r w:rsidRPr="001B7830">
        <w:rPr>
          <w:highlight w:val="yellow"/>
        </w:rPr>
        <w:t>Link</w:t>
      </w:r>
      <w:r w:rsidRPr="001B7830">
        <w:rPr>
          <w:highlight w:val="yellow"/>
          <w:lang w:val="en-US"/>
        </w:rPr>
        <w:t xml:space="preserve">: </w:t>
      </w:r>
      <w:r w:rsidR="009C3277" w:rsidRPr="001B7830">
        <w:rPr>
          <w:highlight w:val="yellow"/>
        </w:rPr>
        <w:t>(</w:t>
      </w:r>
      <w:hyperlink r:id="rId71" w:history="1">
        <w:r w:rsidRPr="001B7830">
          <w:rPr>
            <w:rStyle w:val="Hyperlink"/>
            <w:highlight w:val="yellow"/>
          </w:rPr>
          <w:t>https://github.com/jendahorak/kam-topgis-batch-loader.git</w:t>
        </w:r>
      </w:hyperlink>
      <w:r w:rsidR="009C3277" w:rsidRPr="001B7830">
        <w:rPr>
          <w:highlight w:val="yellow"/>
        </w:rPr>
        <w:t>)</w:t>
      </w:r>
      <w:r w:rsidRPr="001B7830">
        <w:rPr>
          <w:highlight w:val="yellow"/>
        </w:rPr>
        <w:t>.</w:t>
      </w:r>
      <w:r w:rsidRPr="001B7830">
        <w:t xml:space="preserve"> </w:t>
      </w:r>
    </w:p>
    <w:p w14:paraId="1BE8C3FA" w14:textId="7B2D7D3C" w:rsidR="00E47D3C" w:rsidRDefault="00E47D3C" w:rsidP="001B7830">
      <w:pPr>
        <w:pStyle w:val="Normlnprvnodsazen"/>
      </w:pPr>
      <w:r>
        <w:t xml:space="preserve">Skript byl integrován do procesu přípravy dat modelu města pro vizualizaci i v rámci aplikací Kanceláře Architekta města Brna </w:t>
      </w:r>
      <w:r w:rsidRPr="00E47D3C">
        <w:rPr>
          <w:highlight w:val="yellow"/>
        </w:rPr>
        <w:t>viz. Obr. X</w:t>
      </w:r>
      <w:r>
        <w:t xml:space="preserve">. </w:t>
      </w:r>
    </w:p>
    <w:p w14:paraId="6EBD6418" w14:textId="7264F5F7" w:rsidR="001941CD" w:rsidRPr="001941CD" w:rsidRDefault="001941CD" w:rsidP="001941CD">
      <w:pPr>
        <w:pStyle w:val="Malnadpis"/>
      </w:pPr>
      <w:r>
        <w:t xml:space="preserve">City </w:t>
      </w:r>
      <w:proofErr w:type="spellStart"/>
      <w:r>
        <w:t>Engine</w:t>
      </w:r>
      <w:proofErr w:type="spellEnd"/>
    </w:p>
    <w:p w14:paraId="3803EA7B" w14:textId="7C3AEFF1" w:rsidR="00990624" w:rsidRDefault="00A94302" w:rsidP="00990624">
      <w:pPr>
        <w:pStyle w:val="Normlnprvnodsazen"/>
        <w:ind w:firstLine="0"/>
      </w:pPr>
      <w:r>
        <w:t>Software City</w:t>
      </w:r>
      <w:r w:rsidR="00AA0C0C">
        <w:t xml:space="preserve"> </w:t>
      </w:r>
      <w:proofErr w:type="spellStart"/>
      <w:r>
        <w:t>Engine</w:t>
      </w:r>
      <w:proofErr w:type="spellEnd"/>
      <w:r>
        <w:t xml:space="preserve"> </w:t>
      </w:r>
      <w:r w:rsidR="00AA0C0C">
        <w:t xml:space="preserve">(CE) </w:t>
      </w:r>
      <w:r>
        <w:t xml:space="preserve">umožňuje převod geoprostorových dat (ESRI formátů) do formátů využívaných v 3D grafice. V rámci této práce je City </w:t>
      </w:r>
      <w:proofErr w:type="spellStart"/>
      <w:r>
        <w:t>Engine</w:t>
      </w:r>
      <w:proofErr w:type="spellEnd"/>
      <w:r>
        <w:t xml:space="preserve"> využit pro generování terénu z DMR rastrové bitmapy a k transformaci </w:t>
      </w:r>
      <w:proofErr w:type="spellStart"/>
      <w:r>
        <w:t>meshe</w:t>
      </w:r>
      <w:proofErr w:type="spellEnd"/>
      <w:r>
        <w:t xml:space="preserve"> ve formátu </w:t>
      </w:r>
      <w:proofErr w:type="spellStart"/>
      <w:r>
        <w:t>Multipatch</w:t>
      </w:r>
      <w:proofErr w:type="spellEnd"/>
      <w:r>
        <w:t xml:space="preserve"> na formát </w:t>
      </w:r>
      <w:proofErr w:type="spellStart"/>
      <w:r>
        <w:t>gltf</w:t>
      </w:r>
      <w:proofErr w:type="spellEnd"/>
      <w:r>
        <w:t xml:space="preserve">, s tím že zůstane zachována </w:t>
      </w:r>
      <w:proofErr w:type="spellStart"/>
      <w:r>
        <w:t>symbologie</w:t>
      </w:r>
      <w:proofErr w:type="spellEnd"/>
      <w:r>
        <w:t xml:space="preserve"> na úrovni prvků. </w:t>
      </w:r>
      <w:r w:rsidR="00AA0C0C">
        <w:t xml:space="preserve">Generování DMR bylo provedeno pomocí vestavěných funkcí CE. Mapování </w:t>
      </w:r>
      <w:proofErr w:type="spellStart"/>
      <w:r w:rsidR="00AA0C0C">
        <w:t>symobologie</w:t>
      </w:r>
      <w:proofErr w:type="spellEnd"/>
      <w:r w:rsidR="00AA0C0C">
        <w:t xml:space="preserve"> na materiál a </w:t>
      </w:r>
      <w:proofErr w:type="spellStart"/>
      <w:r w:rsidR="00AA0C0C">
        <w:t>mesh</w:t>
      </w:r>
      <w:proofErr w:type="spellEnd"/>
      <w:r w:rsidR="00AA0C0C">
        <w:t xml:space="preserve"> pak skrze deklarativní jazyk CGA. </w:t>
      </w:r>
      <w:r w:rsidR="00990624">
        <w:lastRenderedPageBreak/>
        <w:t xml:space="preserve">Následně CE poskytuje exportér do </w:t>
      </w:r>
      <w:proofErr w:type="spellStart"/>
      <w:r w:rsidR="00990624">
        <w:t>gltf</w:t>
      </w:r>
      <w:proofErr w:type="spellEnd"/>
      <w:r w:rsidR="00990624">
        <w:t xml:space="preserve"> formátu, který umožňuje volbu obsáhnout jak </w:t>
      </w:r>
      <w:proofErr w:type="gramStart"/>
      <w:r w:rsidR="00990624">
        <w:t>terén</w:t>
      </w:r>
      <w:proofErr w:type="gramEnd"/>
      <w:r w:rsidR="00990624">
        <w:t xml:space="preserve"> tak generované modely.</w:t>
      </w:r>
    </w:p>
    <w:p w14:paraId="221F43D9" w14:textId="7447B931" w:rsidR="00990624" w:rsidRDefault="00990624" w:rsidP="00990624">
      <w:pPr>
        <w:pStyle w:val="Normlnprvnodsazen"/>
        <w:ind w:firstLine="0"/>
        <w:rPr>
          <w:b/>
          <w:bCs/>
        </w:rPr>
      </w:pPr>
      <w:proofErr w:type="spellStart"/>
      <w:r w:rsidRPr="00990624">
        <w:rPr>
          <w:b/>
          <w:bCs/>
        </w:rPr>
        <w:t>Blender</w:t>
      </w:r>
      <w:proofErr w:type="spellEnd"/>
    </w:p>
    <w:p w14:paraId="2B1A3FE3" w14:textId="77777777" w:rsidR="00256200" w:rsidRDefault="00256200" w:rsidP="00990624">
      <w:pPr>
        <w:pStyle w:val="Normlnprvnodsazen"/>
        <w:ind w:firstLine="0"/>
      </w:pPr>
      <w:r w:rsidRPr="00256200">
        <w:t xml:space="preserve">Zde vyvstává </w:t>
      </w:r>
      <w:proofErr w:type="gramStart"/>
      <w:r w:rsidRPr="00256200">
        <w:t>otázka</w:t>
      </w:r>
      <w:proofErr w:type="gramEnd"/>
      <w:r w:rsidRPr="00256200">
        <w:t xml:space="preserve"> proč do procesu zahrnovat </w:t>
      </w:r>
      <w:proofErr w:type="spellStart"/>
      <w:r w:rsidRPr="00256200">
        <w:t>Blender</w:t>
      </w:r>
      <w:proofErr w:type="spellEnd"/>
      <w:r w:rsidRPr="00256200">
        <w:t xml:space="preserve">, když CE umožňuje exportovat do </w:t>
      </w:r>
      <w:proofErr w:type="spellStart"/>
      <w:r w:rsidRPr="00256200">
        <w:t>glTF</w:t>
      </w:r>
      <w:proofErr w:type="spellEnd"/>
      <w:r w:rsidRPr="00256200">
        <w:t xml:space="preserve">? Export z CE do </w:t>
      </w:r>
      <w:proofErr w:type="spellStart"/>
      <w:r w:rsidRPr="00256200">
        <w:t>glTF</w:t>
      </w:r>
      <w:proofErr w:type="spellEnd"/>
      <w:r w:rsidRPr="00256200">
        <w:t xml:space="preserve"> není dokonalý a CE neumožňuje podrobnou kontrolu optimalizace </w:t>
      </w:r>
      <w:proofErr w:type="gramStart"/>
      <w:r w:rsidRPr="00256200">
        <w:t>3D</w:t>
      </w:r>
      <w:proofErr w:type="gramEnd"/>
      <w:r w:rsidRPr="00256200">
        <w:t xml:space="preserve"> dat, která je pro následné využití ve VP klíčová. Ačkoliv CE poskytuje možnosti optimalizace, bylo zjištěno, že tyto nástroje </w:t>
      </w:r>
      <w:proofErr w:type="gramStart"/>
      <w:r w:rsidRPr="00256200">
        <w:t>neřeší</w:t>
      </w:r>
      <w:proofErr w:type="gramEnd"/>
      <w:r w:rsidRPr="00256200">
        <w:t xml:space="preserve"> specifika vybraných dat.</w:t>
      </w:r>
      <w:r>
        <w:t xml:space="preserve"> Zároveň </w:t>
      </w:r>
      <w:proofErr w:type="spellStart"/>
      <w:r>
        <w:t>Blender</w:t>
      </w:r>
      <w:proofErr w:type="spellEnd"/>
      <w:r>
        <w:t xml:space="preserve"> poskytuje vlastní exportér do </w:t>
      </w:r>
      <w:proofErr w:type="spellStart"/>
      <w:r>
        <w:t>glTF</w:t>
      </w:r>
      <w:proofErr w:type="spellEnd"/>
      <w:r>
        <w:t xml:space="preserve">, pro jehož možnosti je ve webových renderováních </w:t>
      </w:r>
      <w:proofErr w:type="spellStart"/>
      <w:r>
        <w:t>enginech</w:t>
      </w:r>
      <w:proofErr w:type="spellEnd"/>
      <w:r>
        <w:t xml:space="preserve"> a nástrojích široká kompatibilita. Zároveň je </w:t>
      </w:r>
      <w:proofErr w:type="spellStart"/>
      <w:r>
        <w:t>Blender</w:t>
      </w:r>
      <w:proofErr w:type="spellEnd"/>
      <w:r>
        <w:t xml:space="preserve"> ústředním nástrojem pro návrh výsledné scény při tvorbě VP, jelikož poskytuje pokročilé editační možnosti v rámci uživatelského rozhraní. </w:t>
      </w:r>
      <w:proofErr w:type="spellStart"/>
      <w:r>
        <w:t>Přídáním</w:t>
      </w:r>
      <w:proofErr w:type="spellEnd"/>
      <w:r>
        <w:t xml:space="preserve"> </w:t>
      </w:r>
      <w:proofErr w:type="spellStart"/>
      <w:r>
        <w:t>Blenderu</w:t>
      </w:r>
      <w:proofErr w:type="spellEnd"/>
      <w:r>
        <w:t xml:space="preserve"> do procesu zpracování dat, však přináší další problémy vzniklé na základě kompatibility softwarů. </w:t>
      </w:r>
    </w:p>
    <w:p w14:paraId="687CFE88" w14:textId="304D29F1" w:rsidR="00256200" w:rsidRDefault="00256200" w:rsidP="00256200">
      <w:pPr>
        <w:pStyle w:val="Normlnprvnodsazen"/>
      </w:pPr>
      <w:r>
        <w:t xml:space="preserve">V tomto případě se jednalo o </w:t>
      </w:r>
      <w:r w:rsidRPr="00256200">
        <w:t xml:space="preserve">rozdílnou implementaci BSDF </w:t>
      </w:r>
      <w:proofErr w:type="spellStart"/>
      <w:r w:rsidRPr="00256200">
        <w:t>shaderu</w:t>
      </w:r>
      <w:proofErr w:type="spellEnd"/>
      <w:r>
        <w:rPr>
          <w:b/>
          <w:bCs/>
        </w:rPr>
        <w:t xml:space="preserve"> </w:t>
      </w:r>
      <w:r>
        <w:t xml:space="preserve">a rozdílného barevného modelu, což mělo za důsledek, že importované modely měli výrazně jiný vzhled než v CE. Jakožto řešení bylo tedy nutné pro každý materiál vytvořit kopii s validním </w:t>
      </w:r>
      <w:proofErr w:type="spellStart"/>
      <w:r>
        <w:t>shaderem</w:t>
      </w:r>
      <w:proofErr w:type="spellEnd"/>
      <w:r>
        <w:t xml:space="preserve"> a korektně přiřazeným HEX kódem. Tento proces byl vyřešen</w:t>
      </w:r>
      <w:r w:rsidR="00CE62D7">
        <w:t xml:space="preserve"> kombinací</w:t>
      </w:r>
      <w:r>
        <w:t xml:space="preserve"> python script</w:t>
      </w:r>
      <w:r w:rsidR="00CE62D7">
        <w:t xml:space="preserve">u </w:t>
      </w:r>
      <w:r>
        <w:t xml:space="preserve">s využitím </w:t>
      </w:r>
      <w:proofErr w:type="spellStart"/>
      <w:r>
        <w:t>Blender</w:t>
      </w:r>
      <w:proofErr w:type="spellEnd"/>
      <w:r>
        <w:t xml:space="preserve"> API</w:t>
      </w:r>
      <w:r w:rsidR="00CE62D7">
        <w:t xml:space="preserve"> a ruční editace</w:t>
      </w:r>
      <w:r>
        <w:t>. Mimo vyřešení problémů vzniklých ne-</w:t>
      </w:r>
      <w:proofErr w:type="spellStart"/>
      <w:r>
        <w:t>kompatiblitou</w:t>
      </w:r>
      <w:proofErr w:type="spellEnd"/>
      <w:r>
        <w:t xml:space="preserve">, byl </w:t>
      </w:r>
      <w:proofErr w:type="spellStart"/>
      <w:r>
        <w:t>Blender</w:t>
      </w:r>
      <w:proofErr w:type="spellEnd"/>
      <w:r>
        <w:t xml:space="preserve"> využit primárně pro optimalizaci modelu. Jednalo se o úkony:</w:t>
      </w:r>
    </w:p>
    <w:p w14:paraId="03687B5B" w14:textId="315C1D53" w:rsidR="00256200" w:rsidRDefault="00256200" w:rsidP="00256200">
      <w:pPr>
        <w:pStyle w:val="Normlnprvnodsazen"/>
        <w:numPr>
          <w:ilvl w:val="0"/>
          <w:numId w:val="65"/>
        </w:numPr>
      </w:pPr>
      <w:r w:rsidRPr="00256200">
        <w:rPr>
          <w:b/>
          <w:bCs/>
        </w:rPr>
        <w:t>Zjednodušení grafu scény</w:t>
      </w:r>
      <w:r>
        <w:t xml:space="preserve"> – Tento krok spočíval v odstranění prázdných </w:t>
      </w:r>
      <w:proofErr w:type="spellStart"/>
      <w:r>
        <w:t>nódů</w:t>
      </w:r>
      <w:proofErr w:type="spellEnd"/>
      <w:r>
        <w:t>, což zjednodušuje následnou práci ve webovém prostředí, jelikož není nutné traverzovat prázdné objekty.</w:t>
      </w:r>
    </w:p>
    <w:p w14:paraId="458E96CB" w14:textId="0E45534A" w:rsidR="00256200" w:rsidRDefault="00256200" w:rsidP="00256200">
      <w:pPr>
        <w:pStyle w:val="Normlnprvnodsazen"/>
        <w:numPr>
          <w:ilvl w:val="0"/>
          <w:numId w:val="65"/>
        </w:numPr>
      </w:pPr>
      <w:r>
        <w:rPr>
          <w:b/>
          <w:bCs/>
        </w:rPr>
        <w:t xml:space="preserve">Vytvoření spojité </w:t>
      </w:r>
      <w:proofErr w:type="spellStart"/>
      <w:r>
        <w:rPr>
          <w:b/>
          <w:bCs/>
        </w:rPr>
        <w:t>meshe</w:t>
      </w:r>
      <w:proofErr w:type="spellEnd"/>
      <w:r>
        <w:rPr>
          <w:b/>
          <w:bCs/>
        </w:rPr>
        <w:t xml:space="preserve"> </w:t>
      </w:r>
      <w:r>
        <w:t xml:space="preserve">– Jak pro </w:t>
      </w:r>
      <w:r w:rsidR="00BE0333">
        <w:t>terén,</w:t>
      </w:r>
      <w:r>
        <w:t xml:space="preserve"> tak pro budovy bylo za využití nástroje </w:t>
      </w:r>
      <w:proofErr w:type="spellStart"/>
      <w:r>
        <w:rPr>
          <w:i/>
          <w:iCs/>
        </w:rPr>
        <w:t>Merge</w:t>
      </w:r>
      <w:proofErr w:type="spellEnd"/>
      <w:r>
        <w:rPr>
          <w:i/>
          <w:iCs/>
        </w:rPr>
        <w:t xml:space="preserve"> by distance</w:t>
      </w:r>
      <w:r>
        <w:t xml:space="preserve"> vytvořen spojitý </w:t>
      </w:r>
      <w:proofErr w:type="spellStart"/>
      <w:r>
        <w:t>mesh</w:t>
      </w:r>
      <w:proofErr w:type="spellEnd"/>
      <w:r>
        <w:t xml:space="preserve">. </w:t>
      </w:r>
    </w:p>
    <w:p w14:paraId="6FC5D75B" w14:textId="79A4CFCD" w:rsidR="00D132E5" w:rsidRDefault="00D132E5" w:rsidP="00256200">
      <w:pPr>
        <w:pStyle w:val="Normlnprvnodsazen"/>
        <w:numPr>
          <w:ilvl w:val="0"/>
          <w:numId w:val="65"/>
        </w:numPr>
      </w:pPr>
      <w:r w:rsidRPr="00D132E5">
        <w:rPr>
          <w:b/>
          <w:bCs/>
        </w:rPr>
        <w:t xml:space="preserve">Sjednocení objektů budov pod jeden </w:t>
      </w:r>
      <w:proofErr w:type="spellStart"/>
      <w:r w:rsidRPr="00D132E5">
        <w:rPr>
          <w:b/>
          <w:bCs/>
        </w:rPr>
        <w:t>Mesh</w:t>
      </w:r>
      <w:proofErr w:type="spellEnd"/>
      <w:r w:rsidRPr="00D132E5">
        <w:rPr>
          <w:b/>
          <w:bCs/>
        </w:rPr>
        <w:t xml:space="preserve"> objekt.</w:t>
      </w:r>
      <w:r>
        <w:t xml:space="preserve"> – Sjednocení objektů za účelem snížení počtu vykreslovacích příkazů.</w:t>
      </w:r>
    </w:p>
    <w:p w14:paraId="5F089CDB" w14:textId="6005012B" w:rsidR="00CE62D7" w:rsidRDefault="00D132E5" w:rsidP="00CE62D7">
      <w:pPr>
        <w:pStyle w:val="Normlnprvnodsazen"/>
        <w:numPr>
          <w:ilvl w:val="0"/>
          <w:numId w:val="65"/>
        </w:numPr>
      </w:pPr>
      <w:r w:rsidRPr="00D132E5">
        <w:rPr>
          <w:b/>
          <w:bCs/>
        </w:rPr>
        <w:t>Zjednodušení geometrie</w:t>
      </w:r>
      <w:r>
        <w:t xml:space="preserve"> – Primárně pro terén byl použit </w:t>
      </w:r>
      <w:proofErr w:type="spellStart"/>
      <w:r>
        <w:rPr>
          <w:i/>
          <w:iCs/>
        </w:rPr>
        <w:t>Decimate</w:t>
      </w:r>
      <w:proofErr w:type="spellEnd"/>
      <w:r>
        <w:rPr>
          <w:i/>
          <w:iCs/>
        </w:rPr>
        <w:t xml:space="preserve"> geometry </w:t>
      </w:r>
      <w:r>
        <w:t xml:space="preserve">modifikátor, který </w:t>
      </w:r>
      <w:proofErr w:type="gramStart"/>
      <w:r>
        <w:t>sníží</w:t>
      </w:r>
      <w:proofErr w:type="gramEnd"/>
      <w:r>
        <w:t xml:space="preserve"> podrobnost dané sítě.  </w:t>
      </w:r>
    </w:p>
    <w:p w14:paraId="28290C46" w14:textId="097D5ABD" w:rsidR="00CE62D7" w:rsidRDefault="00CE62D7" w:rsidP="00CE62D7">
      <w:pPr>
        <w:pStyle w:val="Normlnprvnodsazen"/>
        <w:numPr>
          <w:ilvl w:val="0"/>
          <w:numId w:val="65"/>
        </w:numPr>
      </w:pPr>
      <w:r>
        <w:rPr>
          <w:b/>
          <w:bCs/>
        </w:rPr>
        <w:t xml:space="preserve">Zmenšení textur – </w:t>
      </w:r>
      <w:r>
        <w:t>Textury exportované z CE dosahovali rozlišení až 14</w:t>
      </w:r>
      <w:r>
        <w:rPr>
          <w:lang w:val="en-US"/>
        </w:rPr>
        <w:t>000x14000, co</w:t>
      </w:r>
      <w:r>
        <w:t xml:space="preserve">ž je nepřípustná hodnota. Při existenci textury tedy byly tedy zmenšeny do rozlišení </w:t>
      </w:r>
      <w:proofErr w:type="gramStart"/>
      <w:r>
        <w:t>2048x2048</w:t>
      </w:r>
      <w:proofErr w:type="gramEnd"/>
      <w:r>
        <w:t xml:space="preserve"> popř. 1024x1024.</w:t>
      </w:r>
    </w:p>
    <w:p w14:paraId="29AE9470" w14:textId="69FE8313" w:rsidR="00BE0333" w:rsidRDefault="00CE62D7" w:rsidP="00BE0333">
      <w:pPr>
        <w:pStyle w:val="Normlnprvnodsazen"/>
        <w:ind w:firstLine="0"/>
      </w:pPr>
      <w:r>
        <w:t xml:space="preserve">Nutno zmínit, že v případě optimalizace je nutné zvolit optimalizační kroky v závislosti na výsledné implementaci, jelikož např. </w:t>
      </w:r>
      <w:proofErr w:type="spellStart"/>
      <w:r>
        <w:t>Wonderland</w:t>
      </w:r>
      <w:proofErr w:type="spellEnd"/>
      <w:r>
        <w:t xml:space="preserve"> </w:t>
      </w:r>
      <w:proofErr w:type="spellStart"/>
      <w:r>
        <w:t>engine</w:t>
      </w:r>
      <w:proofErr w:type="spellEnd"/>
      <w:r>
        <w:t xml:space="preserve"> poskytuje obdobné možnosti optimalizace. V případě využití nástroje </w:t>
      </w:r>
      <w:proofErr w:type="spellStart"/>
      <w:r>
        <w:t>gltf-transform</w:t>
      </w:r>
      <w:proofErr w:type="spellEnd"/>
      <w:r>
        <w:t xml:space="preserve">, </w:t>
      </w:r>
      <w:r w:rsidR="00BE0333">
        <w:t xml:space="preserve">jakožto specializované knihovny pro optimalizaci </w:t>
      </w:r>
      <w:proofErr w:type="spellStart"/>
      <w:r w:rsidR="00BE0333">
        <w:t>glTF</w:t>
      </w:r>
      <w:proofErr w:type="spellEnd"/>
      <w:r w:rsidR="00BE0333">
        <w:t xml:space="preserve"> modelů</w:t>
      </w:r>
      <w:r>
        <w:t xml:space="preserve">, je pak nutné zvolit kdy </w:t>
      </w:r>
      <w:r w:rsidR="00BE0333">
        <w:t xml:space="preserve">jednotlivé kroky </w:t>
      </w:r>
      <w:r>
        <w:t xml:space="preserve">optimalizace </w:t>
      </w:r>
      <w:r w:rsidR="00BE0333">
        <w:t xml:space="preserve">budou </w:t>
      </w:r>
      <w:r>
        <w:t>proveden</w:t>
      </w:r>
      <w:r w:rsidR="00BE0333">
        <w:t>y</w:t>
      </w:r>
      <w:r>
        <w:t>.</w:t>
      </w:r>
      <w:r w:rsidR="00BE0333">
        <w:t xml:space="preserve"> Optimalizace je nedílnou součástí procesu tvorby VP o to víc v případě kdy se jedná o velká a podrobná vstupní data. Tab. X vytvořená na základě exemplárního projektu Topografické mapy pro lokalitu 1 ukazuje míru zjednodušení geometrie a velikost v MB pro disk a GPU.  Je patrné že pouhé sjednocení geometrie v souvislý </w:t>
      </w:r>
      <w:proofErr w:type="spellStart"/>
      <w:r w:rsidR="00BE0333">
        <w:t>mesh</w:t>
      </w:r>
      <w:proofErr w:type="spellEnd"/>
      <w:r w:rsidR="00BE0333">
        <w:t xml:space="preserve"> umožní odstranění 80 % </w:t>
      </w:r>
      <w:proofErr w:type="spellStart"/>
      <w:r w:rsidR="00BE0333">
        <w:t>vertextů</w:t>
      </w:r>
      <w:proofErr w:type="spellEnd"/>
      <w:r w:rsidR="00BE0333">
        <w:t xml:space="preserve">. Nejvíce problematické z hlediska výkonu jsou v tomto případě textury, kdy je nezbytně nutné jejich zmenšení. </w:t>
      </w:r>
    </w:p>
    <w:p w14:paraId="2313B5D5" w14:textId="20E76506" w:rsidR="00BE0333" w:rsidRPr="00BE0333" w:rsidRDefault="00BE0333" w:rsidP="00BE0333">
      <w:pPr>
        <w:pStyle w:val="Normlnprvnodsazen"/>
      </w:pPr>
      <w:r>
        <w:t xml:space="preserve">Při provedení následujících operací je možné model, popř. kompletní scénu exportovat a následně načíst do výsledné scény v rámci vybrané technologie. Za účelem dosažení vyšší míry </w:t>
      </w:r>
      <w:r w:rsidR="004E2FCC">
        <w:t>optimalizace,</w:t>
      </w:r>
      <w:r>
        <w:t xml:space="preserve"> a tedy možnosti zobrazení více dat při zachování dostatečného výkonu je vhodné použít dedikované nástroje pro optimalizaci jako zmíněný </w:t>
      </w:r>
      <w:proofErr w:type="spellStart"/>
      <w:r>
        <w:t>gltf-transform</w:t>
      </w:r>
      <w:proofErr w:type="spellEnd"/>
      <w:r w:rsidR="004E2FCC">
        <w:t xml:space="preserve"> aj. </w:t>
      </w:r>
      <w:r w:rsidR="004E2FCC" w:rsidRPr="004E2FCC">
        <w:rPr>
          <w:highlight w:val="yellow"/>
        </w:rPr>
        <w:t>viz kap. X.</w:t>
      </w:r>
      <w:r w:rsidR="004E2FCC">
        <w:t xml:space="preserve"> Tyto </w:t>
      </w:r>
      <w:r w:rsidR="004E2FCC">
        <w:lastRenderedPageBreak/>
        <w:t xml:space="preserve">procesy je však nutné koordinovat s možnostmi cílového vizualizační technologie. </w:t>
      </w:r>
      <w:r w:rsidR="00CE149E">
        <w:t>Především při použití komprese je nutné zajistit kompatibilitu v cílové technologii.</w:t>
      </w:r>
    </w:p>
    <w:p w14:paraId="79E9234B" w14:textId="77777777" w:rsidR="00894A03" w:rsidRDefault="00BE0333" w:rsidP="00894A03">
      <w:pPr>
        <w:pStyle w:val="Normlnprvnodsazen"/>
        <w:keepNext/>
        <w:ind w:firstLine="0"/>
      </w:pPr>
      <w:r w:rsidRPr="00BE0333">
        <w:rPr>
          <w:noProof/>
        </w:rPr>
        <w:drawing>
          <wp:inline distT="0" distB="0" distL="0" distR="0" wp14:anchorId="0CF9B65E" wp14:editId="00C858B9">
            <wp:extent cx="5579745" cy="2232025"/>
            <wp:effectExtent l="0" t="0" r="1905" b="0"/>
            <wp:docPr id="6296730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579745" cy="2232025"/>
                    </a:xfrm>
                    <a:prstGeom prst="rect">
                      <a:avLst/>
                    </a:prstGeom>
                    <a:noFill/>
                    <a:ln>
                      <a:noFill/>
                    </a:ln>
                  </pic:spPr>
                </pic:pic>
              </a:graphicData>
            </a:graphic>
          </wp:inline>
        </w:drawing>
      </w:r>
    </w:p>
    <w:p w14:paraId="151B0118" w14:textId="376F02FB" w:rsidR="00BE0333" w:rsidRDefault="00894A03" w:rsidP="00894A03">
      <w:pPr>
        <w:pStyle w:val="Caption"/>
      </w:pPr>
      <w:r>
        <w:t xml:space="preserve">Obr. </w:t>
      </w:r>
      <w:r>
        <w:fldChar w:fldCharType="begin"/>
      </w:r>
      <w:r>
        <w:instrText xml:space="preserve"> SEQ Obr. \* ARABIC </w:instrText>
      </w:r>
      <w:r>
        <w:fldChar w:fldCharType="separate"/>
      </w:r>
      <w:r>
        <w:rPr>
          <w:noProof/>
        </w:rPr>
        <w:t>32</w:t>
      </w:r>
      <w:r>
        <w:fldChar w:fldCharType="end"/>
      </w:r>
      <w:r>
        <w:t xml:space="preserve"> Metrika optimalizace exemplárního modelu topografické mapy. </w:t>
      </w:r>
    </w:p>
    <w:p w14:paraId="18D5FAD4" w14:textId="77777777" w:rsidR="00894A03" w:rsidRPr="00894A03" w:rsidRDefault="00894A03" w:rsidP="00894A03"/>
    <w:p w14:paraId="21F3B182" w14:textId="551FC1A8" w:rsidR="005219F7" w:rsidRPr="00C03453" w:rsidRDefault="002D6389" w:rsidP="00CE62D7">
      <w:pPr>
        <w:rPr>
          <w:lang w:val="en-US"/>
        </w:rPr>
      </w:pPr>
      <w:r>
        <w:rPr>
          <w:noProof/>
          <w:lang w:val="en-US"/>
        </w:rPr>
        <w:drawing>
          <wp:inline distT="0" distB="0" distL="0" distR="0" wp14:anchorId="470BF739" wp14:editId="00FFD0D0">
            <wp:extent cx="5579745" cy="5579745"/>
            <wp:effectExtent l="0" t="0" r="1905" b="1905"/>
            <wp:docPr id="641909528" name="Picture 7"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909528" name="Picture 7" descr="A map of a city&#10;&#10;Description automatically generated"/>
                    <pic:cNvPicPr/>
                  </pic:nvPicPr>
                  <pic:blipFill>
                    <a:blip r:embed="rId73">
                      <a:extLst>
                        <a:ext uri="{28A0092B-C50C-407E-A947-70E740481C1C}">
                          <a14:useLocalDpi xmlns:a14="http://schemas.microsoft.com/office/drawing/2010/main" val="0"/>
                        </a:ext>
                      </a:extLst>
                    </a:blip>
                    <a:stretch>
                      <a:fillRect/>
                    </a:stretch>
                  </pic:blipFill>
                  <pic:spPr>
                    <a:xfrm>
                      <a:off x="0" y="0"/>
                      <a:ext cx="5579745" cy="5579745"/>
                    </a:xfrm>
                    <a:prstGeom prst="rect">
                      <a:avLst/>
                    </a:prstGeom>
                  </pic:spPr>
                </pic:pic>
              </a:graphicData>
            </a:graphic>
          </wp:inline>
        </w:drawing>
      </w:r>
    </w:p>
    <w:p w14:paraId="3CDEDFE6" w14:textId="74CCBAEE" w:rsidR="00296350" w:rsidRDefault="00CE62D7" w:rsidP="00296350">
      <w:pPr>
        <w:pStyle w:val="Normlnprvnodsazen"/>
        <w:ind w:firstLine="0"/>
        <w:rPr>
          <w:lang w:eastAsia="en-US"/>
        </w:rPr>
      </w:pPr>
      <w:r>
        <w:rPr>
          <w:noProof/>
          <w:lang w:eastAsia="en-US"/>
        </w:rPr>
        <w:lastRenderedPageBreak/>
        <w:drawing>
          <wp:inline distT="0" distB="0" distL="0" distR="0" wp14:anchorId="6D2C31CC" wp14:editId="3077EEDA">
            <wp:extent cx="5579745" cy="8886190"/>
            <wp:effectExtent l="0" t="0" r="1905" b="0"/>
            <wp:docPr id="645411308"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411308" name="Picture 1" descr="A screenshot of a computer screen&#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579745" cy="8886190"/>
                    </a:xfrm>
                    <a:prstGeom prst="rect">
                      <a:avLst/>
                    </a:prstGeom>
                  </pic:spPr>
                </pic:pic>
              </a:graphicData>
            </a:graphic>
          </wp:inline>
        </w:drawing>
      </w:r>
    </w:p>
    <w:p w14:paraId="091653AB" w14:textId="7B344C51" w:rsidR="00841B47" w:rsidRDefault="00DD646B" w:rsidP="00841B47">
      <w:pPr>
        <w:pStyle w:val="Normlnprvnodsazen"/>
        <w:keepNext/>
        <w:ind w:firstLine="0"/>
      </w:pPr>
      <w:r>
        <w:lastRenderedPageBreak/>
        <w:t>Vizualizace</w:t>
      </w:r>
    </w:p>
    <w:p w14:paraId="39C9DF11" w14:textId="62181B8F" w:rsidR="00DD646B" w:rsidRPr="00FC3768" w:rsidRDefault="00DD646B" w:rsidP="00841B47">
      <w:pPr>
        <w:pStyle w:val="Normlnprvnodsazen"/>
        <w:keepNext/>
        <w:ind w:firstLine="0"/>
        <w:rPr>
          <w:lang w:val="en-US"/>
        </w:rPr>
      </w:pPr>
      <w:r>
        <w:t xml:space="preserve">Za účelem dosažení přívětivé vizualizace je hlavním parametrem dosažení vhodného osvětlení. Ve VR není dosud </w:t>
      </w:r>
      <w:proofErr w:type="spellStart"/>
      <w:r>
        <w:t>dosáhout</w:t>
      </w:r>
      <w:proofErr w:type="spellEnd"/>
      <w:r>
        <w:t xml:space="preserve"> pomocí dynamických metod</w:t>
      </w:r>
      <w:r w:rsidR="009116B7">
        <w:t xml:space="preserve"> </w:t>
      </w:r>
      <w:r w:rsidR="009116B7" w:rsidRPr="009116B7">
        <w:rPr>
          <w:highlight w:val="yellow"/>
          <w:lang w:val="en-US"/>
        </w:rPr>
        <w:t xml:space="preserve">(viz. </w:t>
      </w:r>
      <w:proofErr w:type="spellStart"/>
      <w:r w:rsidR="009116B7" w:rsidRPr="009116B7">
        <w:rPr>
          <w:highlight w:val="yellow"/>
          <w:lang w:val="en-US"/>
        </w:rPr>
        <w:t>kap</w:t>
      </w:r>
      <w:proofErr w:type="spellEnd"/>
      <w:r w:rsidR="009116B7" w:rsidRPr="009116B7">
        <w:rPr>
          <w:highlight w:val="yellow"/>
          <w:lang w:val="en-US"/>
        </w:rPr>
        <w:t xml:space="preserve">. </w:t>
      </w:r>
      <w:proofErr w:type="spellStart"/>
      <w:r w:rsidR="009116B7" w:rsidRPr="009116B7">
        <w:rPr>
          <w:highlight w:val="yellow"/>
          <w:lang w:val="en-US"/>
        </w:rPr>
        <w:t>Vykon</w:t>
      </w:r>
      <w:proofErr w:type="spellEnd"/>
      <w:r w:rsidR="009116B7" w:rsidRPr="009116B7">
        <w:rPr>
          <w:highlight w:val="yellow"/>
          <w:lang w:val="en-US"/>
        </w:rPr>
        <w:t>)</w:t>
      </w:r>
      <w:r>
        <w:t>.</w:t>
      </w:r>
      <w:r w:rsidR="009116B7">
        <w:t xml:space="preserve"> </w:t>
      </w:r>
      <w:r>
        <w:t xml:space="preserve"> </w:t>
      </w:r>
      <w:r w:rsidR="009116B7">
        <w:t>Na základě technik popsaných v teoretické části byla otestována řada metod. Za účelem získání dat se statickým osvětlením byla otestována metoda „spékání“ (</w:t>
      </w:r>
      <w:proofErr w:type="spellStart"/>
      <w:r w:rsidR="009116B7" w:rsidRPr="00653ECB">
        <w:rPr>
          <w:i/>
          <w:iCs/>
        </w:rPr>
        <w:t>bake</w:t>
      </w:r>
      <w:proofErr w:type="spellEnd"/>
      <w:r w:rsidR="009116B7">
        <w:t>)</w:t>
      </w:r>
      <w:r w:rsidR="00653ECB">
        <w:t xml:space="preserve"> jak do </w:t>
      </w:r>
      <w:proofErr w:type="gramStart"/>
      <w:r w:rsidR="00653ECB">
        <w:t>textury</w:t>
      </w:r>
      <w:proofErr w:type="gramEnd"/>
      <w:r w:rsidR="00653ECB">
        <w:t xml:space="preserve"> tak do vertexu. Obě metody však nevyústili v úspěch. Stíny nebylo možné staticky generovat z důvodu nevhodných specifik geometrie </w:t>
      </w:r>
      <w:proofErr w:type="gramStart"/>
      <w:r w:rsidR="00653ECB">
        <w:t>3D</w:t>
      </w:r>
      <w:proofErr w:type="gramEnd"/>
      <w:r w:rsidR="00653ECB">
        <w:t xml:space="preserve"> budov popsaných v předešlé kapitole. </w:t>
      </w:r>
      <w:r w:rsidR="00FC3768">
        <w:t>V případě tematické mapy byly vytvořeny stíny na texturu terénu. V případě topografické to nebylo třeba jelikož textura vytvořená z </w:t>
      </w:r>
      <w:proofErr w:type="spellStart"/>
      <w:r w:rsidR="00FC3768">
        <w:t>ortofota</w:t>
      </w:r>
      <w:proofErr w:type="spellEnd"/>
      <w:r w:rsidR="00FC3768">
        <w:t xml:space="preserve"> již reálné stíny obsahovala. </w:t>
      </w:r>
    </w:p>
    <w:p w14:paraId="52D8EBDB" w14:textId="6008A3EF" w:rsidR="00841B47" w:rsidRPr="00296350" w:rsidRDefault="00841B47" w:rsidP="00841B47">
      <w:pPr>
        <w:pStyle w:val="Caption"/>
      </w:pPr>
      <w:r>
        <w:t xml:space="preserve">Obr. </w:t>
      </w:r>
      <w:r>
        <w:fldChar w:fldCharType="begin"/>
      </w:r>
      <w:r>
        <w:instrText xml:space="preserve"> SEQ Obr. \* ARABIC </w:instrText>
      </w:r>
      <w:r>
        <w:fldChar w:fldCharType="separate"/>
      </w:r>
      <w:r w:rsidR="00894A03">
        <w:rPr>
          <w:noProof/>
        </w:rPr>
        <w:t>33</w:t>
      </w:r>
      <w:r>
        <w:fldChar w:fldCharType="end"/>
      </w:r>
      <w:r>
        <w:t xml:space="preserve"> Datový model 3D modelu budov Brna. vlastní zpracování</w:t>
      </w:r>
    </w:p>
    <w:p w14:paraId="3D368E07" w14:textId="59147265" w:rsidR="00C150AE" w:rsidRPr="001E00CB" w:rsidRDefault="00C150AE" w:rsidP="00C150AE">
      <w:pPr>
        <w:pStyle w:val="Normlnprvnodsazen"/>
        <w:ind w:firstLine="0"/>
        <w:rPr>
          <w:b/>
          <w:bCs/>
          <w:highlight w:val="yellow"/>
        </w:rPr>
      </w:pPr>
      <w:r w:rsidRPr="001E00CB">
        <w:rPr>
          <w:b/>
          <w:bCs/>
          <w:highlight w:val="yellow"/>
        </w:rPr>
        <w:t>GEOG DATA (</w:t>
      </w:r>
      <w:proofErr w:type="spellStart"/>
      <w:r w:rsidRPr="001E00CB">
        <w:rPr>
          <w:b/>
          <w:bCs/>
          <w:highlight w:val="yellow"/>
        </w:rPr>
        <w:t>brainstroming</w:t>
      </w:r>
      <w:proofErr w:type="spellEnd"/>
      <w:r w:rsidRPr="001E00CB">
        <w:rPr>
          <w:b/>
          <w:bCs/>
          <w:highlight w:val="yellow"/>
        </w:rPr>
        <w:t xml:space="preserve"> možností</w:t>
      </w:r>
      <w:r w:rsidR="00744951" w:rsidRPr="001E00CB">
        <w:rPr>
          <w:b/>
          <w:bCs/>
          <w:highlight w:val="yellow"/>
        </w:rPr>
        <w:t xml:space="preserve"> – shrnuto oficiálně nad</w:t>
      </w:r>
      <w:r w:rsidRPr="001E00CB">
        <w:rPr>
          <w:b/>
          <w:bCs/>
          <w:highlight w:val="yellow"/>
        </w:rPr>
        <w:t>):</w:t>
      </w:r>
    </w:p>
    <w:p w14:paraId="70F36E25" w14:textId="77777777" w:rsidR="00C150AE" w:rsidRPr="001E00CB" w:rsidRDefault="00C150AE" w:rsidP="00C150AE">
      <w:pPr>
        <w:pStyle w:val="Normlnprvnodsazen"/>
        <w:numPr>
          <w:ilvl w:val="0"/>
          <w:numId w:val="7"/>
        </w:numPr>
        <w:rPr>
          <w:highlight w:val="yellow"/>
        </w:rPr>
      </w:pPr>
      <w:r w:rsidRPr="001E00CB">
        <w:rPr>
          <w:highlight w:val="yellow"/>
        </w:rPr>
        <w:t xml:space="preserve">Terén </w:t>
      </w:r>
    </w:p>
    <w:p w14:paraId="45D5743B" w14:textId="77777777" w:rsidR="00C150AE" w:rsidRPr="001E00CB" w:rsidRDefault="00C150AE" w:rsidP="00C150AE">
      <w:pPr>
        <w:pStyle w:val="Normlnprvnodsazen"/>
        <w:numPr>
          <w:ilvl w:val="1"/>
          <w:numId w:val="7"/>
        </w:numPr>
        <w:rPr>
          <w:highlight w:val="yellow"/>
        </w:rPr>
      </w:pPr>
      <w:proofErr w:type="gramStart"/>
      <w:r w:rsidRPr="001E00CB">
        <w:rPr>
          <w:highlight w:val="yellow"/>
        </w:rPr>
        <w:t>2d</w:t>
      </w:r>
      <w:proofErr w:type="gramEnd"/>
      <w:r w:rsidRPr="001E00CB">
        <w:rPr>
          <w:highlight w:val="yellow"/>
        </w:rPr>
        <w:t xml:space="preserve"> – vrstevnice, hypsometrie </w:t>
      </w:r>
    </w:p>
    <w:p w14:paraId="28D8DFC4" w14:textId="77777777" w:rsidR="00C150AE" w:rsidRPr="001E00CB" w:rsidRDefault="00C150AE" w:rsidP="00C150AE">
      <w:pPr>
        <w:pStyle w:val="Normlnprvnodsazen"/>
        <w:numPr>
          <w:ilvl w:val="2"/>
          <w:numId w:val="7"/>
        </w:numPr>
        <w:rPr>
          <w:highlight w:val="yellow"/>
        </w:rPr>
      </w:pPr>
      <w:r w:rsidRPr="001E00CB">
        <w:rPr>
          <w:highlight w:val="yellow"/>
        </w:rPr>
        <w:t xml:space="preserve">Tech: </w:t>
      </w:r>
    </w:p>
    <w:p w14:paraId="230D1DFF" w14:textId="77777777" w:rsidR="00C150AE" w:rsidRPr="001E00CB" w:rsidRDefault="00C150AE" w:rsidP="00C150AE">
      <w:pPr>
        <w:pStyle w:val="Normlnprvnodsazen"/>
        <w:numPr>
          <w:ilvl w:val="3"/>
          <w:numId w:val="7"/>
        </w:numPr>
        <w:rPr>
          <w:highlight w:val="yellow"/>
        </w:rPr>
      </w:pPr>
      <w:proofErr w:type="gramStart"/>
      <w:r w:rsidRPr="001E00CB">
        <w:rPr>
          <w:highlight w:val="yellow"/>
        </w:rPr>
        <w:t>rastr - bitmapa</w:t>
      </w:r>
      <w:proofErr w:type="gramEnd"/>
      <w:r w:rsidRPr="001E00CB">
        <w:rPr>
          <w:highlight w:val="yellow"/>
        </w:rPr>
        <w:t xml:space="preserve"> (</w:t>
      </w:r>
      <w:proofErr w:type="spellStart"/>
      <w:r w:rsidRPr="001E00CB">
        <w:rPr>
          <w:highlight w:val="yellow"/>
        </w:rPr>
        <w:t>jpg</w:t>
      </w:r>
      <w:proofErr w:type="spellEnd"/>
      <w:r w:rsidRPr="001E00CB">
        <w:rPr>
          <w:highlight w:val="yellow"/>
        </w:rPr>
        <w:t>)</w:t>
      </w:r>
    </w:p>
    <w:p w14:paraId="49449787" w14:textId="77777777" w:rsidR="00C150AE" w:rsidRPr="001E00CB" w:rsidRDefault="00C150AE" w:rsidP="00C150AE">
      <w:pPr>
        <w:pStyle w:val="Normlnprvnodsazen"/>
        <w:numPr>
          <w:ilvl w:val="4"/>
          <w:numId w:val="7"/>
        </w:numPr>
        <w:rPr>
          <w:highlight w:val="yellow"/>
        </w:rPr>
      </w:pPr>
      <w:r w:rsidRPr="001E00CB">
        <w:rPr>
          <w:highlight w:val="yellow"/>
        </w:rPr>
        <w:t>zdroj: lokálně, služby – WMS, REST</w:t>
      </w:r>
    </w:p>
    <w:p w14:paraId="6775F25A" w14:textId="77777777" w:rsidR="00C150AE" w:rsidRPr="001E00CB" w:rsidRDefault="00C150AE" w:rsidP="00C150AE">
      <w:pPr>
        <w:pStyle w:val="Normlnprvnodsazen"/>
        <w:numPr>
          <w:ilvl w:val="3"/>
          <w:numId w:val="7"/>
        </w:numPr>
        <w:rPr>
          <w:highlight w:val="yellow"/>
        </w:rPr>
      </w:pPr>
      <w:r w:rsidRPr="001E00CB">
        <w:rPr>
          <w:highlight w:val="yellow"/>
        </w:rPr>
        <w:t xml:space="preserve">vektor – </w:t>
      </w:r>
      <w:proofErr w:type="spellStart"/>
      <w:r w:rsidRPr="001E00CB">
        <w:rPr>
          <w:highlight w:val="yellow"/>
        </w:rPr>
        <w:t>features</w:t>
      </w:r>
      <w:proofErr w:type="spellEnd"/>
      <w:r w:rsidRPr="001E00CB">
        <w:rPr>
          <w:highlight w:val="yellow"/>
        </w:rPr>
        <w:t xml:space="preserve"> (</w:t>
      </w:r>
      <w:proofErr w:type="spellStart"/>
      <w:r w:rsidRPr="001E00CB">
        <w:rPr>
          <w:highlight w:val="yellow"/>
        </w:rPr>
        <w:t>GeoJSON</w:t>
      </w:r>
      <w:proofErr w:type="spellEnd"/>
      <w:r w:rsidRPr="001E00CB">
        <w:rPr>
          <w:highlight w:val="yellow"/>
        </w:rPr>
        <w:t xml:space="preserve">, GML) </w:t>
      </w:r>
    </w:p>
    <w:p w14:paraId="32DF5E82" w14:textId="77777777" w:rsidR="00C150AE" w:rsidRPr="001E00CB" w:rsidRDefault="00C150AE" w:rsidP="00C150AE">
      <w:pPr>
        <w:pStyle w:val="Normlnprvnodsazen"/>
        <w:numPr>
          <w:ilvl w:val="4"/>
          <w:numId w:val="7"/>
        </w:numPr>
        <w:rPr>
          <w:highlight w:val="yellow"/>
        </w:rPr>
      </w:pPr>
      <w:r w:rsidRPr="001E00CB">
        <w:rPr>
          <w:highlight w:val="yellow"/>
        </w:rPr>
        <w:t>zdroj: lokálně, služby – WFS, REST</w:t>
      </w:r>
    </w:p>
    <w:p w14:paraId="3E3965B6" w14:textId="77777777" w:rsidR="00C150AE" w:rsidRPr="001E00CB" w:rsidRDefault="00C150AE" w:rsidP="00C150AE">
      <w:pPr>
        <w:pStyle w:val="Normlnprvnodsazen"/>
        <w:numPr>
          <w:ilvl w:val="1"/>
          <w:numId w:val="7"/>
        </w:numPr>
        <w:rPr>
          <w:highlight w:val="yellow"/>
        </w:rPr>
      </w:pPr>
      <w:proofErr w:type="gramStart"/>
      <w:r w:rsidRPr="001E00CB">
        <w:rPr>
          <w:highlight w:val="yellow"/>
        </w:rPr>
        <w:t>3d</w:t>
      </w:r>
      <w:proofErr w:type="gramEnd"/>
      <w:r w:rsidRPr="001E00CB">
        <w:rPr>
          <w:highlight w:val="yellow"/>
        </w:rPr>
        <w:t xml:space="preserve"> – povrch </w:t>
      </w:r>
    </w:p>
    <w:p w14:paraId="3AFFD1B5" w14:textId="77777777" w:rsidR="00C150AE" w:rsidRPr="001E00CB" w:rsidRDefault="00C150AE" w:rsidP="00C150AE">
      <w:pPr>
        <w:pStyle w:val="Normlnprvnodsazen"/>
        <w:numPr>
          <w:ilvl w:val="2"/>
          <w:numId w:val="7"/>
        </w:numPr>
        <w:rPr>
          <w:highlight w:val="yellow"/>
        </w:rPr>
      </w:pPr>
      <w:r w:rsidRPr="001E00CB">
        <w:rPr>
          <w:highlight w:val="yellow"/>
        </w:rPr>
        <w:t>Tech:</w:t>
      </w:r>
    </w:p>
    <w:p w14:paraId="031CD763" w14:textId="77777777" w:rsidR="00C150AE" w:rsidRPr="001E00CB" w:rsidRDefault="00C150AE" w:rsidP="00C150AE">
      <w:pPr>
        <w:pStyle w:val="Normlnprvnodsazen"/>
        <w:numPr>
          <w:ilvl w:val="3"/>
          <w:numId w:val="7"/>
        </w:numPr>
        <w:rPr>
          <w:highlight w:val="yellow"/>
        </w:rPr>
      </w:pPr>
      <w:proofErr w:type="spellStart"/>
      <w:r w:rsidRPr="001E00CB">
        <w:rPr>
          <w:highlight w:val="yellow"/>
        </w:rPr>
        <w:t>Mesh</w:t>
      </w:r>
      <w:proofErr w:type="spellEnd"/>
      <w:r w:rsidRPr="001E00CB">
        <w:rPr>
          <w:highlight w:val="yellow"/>
        </w:rPr>
        <w:t xml:space="preserve">: - </w:t>
      </w:r>
      <w:proofErr w:type="spellStart"/>
      <w:r w:rsidRPr="001E00CB">
        <w:rPr>
          <w:highlight w:val="yellow"/>
        </w:rPr>
        <w:t>tin</w:t>
      </w:r>
      <w:proofErr w:type="spellEnd"/>
      <w:r w:rsidRPr="001E00CB">
        <w:rPr>
          <w:highlight w:val="yellow"/>
        </w:rPr>
        <w:t xml:space="preserve"> (</w:t>
      </w:r>
      <w:proofErr w:type="spellStart"/>
      <w:r w:rsidRPr="001E00CB">
        <w:rPr>
          <w:highlight w:val="yellow"/>
        </w:rPr>
        <w:t>gltf</w:t>
      </w:r>
      <w:proofErr w:type="spellEnd"/>
      <w:r w:rsidRPr="001E00CB">
        <w:rPr>
          <w:highlight w:val="yellow"/>
        </w:rPr>
        <w:t xml:space="preserve">, </w:t>
      </w:r>
      <w:proofErr w:type="gramStart"/>
      <w:r w:rsidRPr="001E00CB">
        <w:rPr>
          <w:highlight w:val="yellow"/>
        </w:rPr>
        <w:t>3d</w:t>
      </w:r>
      <w:proofErr w:type="gramEnd"/>
      <w:r w:rsidRPr="001E00CB">
        <w:rPr>
          <w:highlight w:val="yellow"/>
        </w:rPr>
        <w:t xml:space="preserve"> </w:t>
      </w:r>
      <w:proofErr w:type="spellStart"/>
      <w:r w:rsidRPr="001E00CB">
        <w:rPr>
          <w:highlight w:val="yellow"/>
        </w:rPr>
        <w:t>tiles</w:t>
      </w:r>
      <w:proofErr w:type="spellEnd"/>
      <w:r w:rsidRPr="001E00CB">
        <w:rPr>
          <w:highlight w:val="yellow"/>
        </w:rPr>
        <w:t>, i3s atd.)</w:t>
      </w:r>
    </w:p>
    <w:p w14:paraId="047FA126"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2F55DA6B"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w:t>
      </w:r>
      <w:proofErr w:type="spellStart"/>
      <w:proofErr w:type="gramStart"/>
      <w:r w:rsidRPr="001E00CB">
        <w:rPr>
          <w:highlight w:val="yellow"/>
        </w:rPr>
        <w:t>gltf</w:t>
      </w:r>
      <w:proofErr w:type="spellEnd"/>
      <w:r w:rsidRPr="001E00CB">
        <w:rPr>
          <w:highlight w:val="yellow"/>
        </w:rPr>
        <w:t xml:space="preserve"> - nemůže</w:t>
      </w:r>
      <w:proofErr w:type="gramEnd"/>
      <w:r w:rsidRPr="001E00CB">
        <w:rPr>
          <w:highlight w:val="yellow"/>
        </w:rPr>
        <w:t xml:space="preserve"> být velké území – moc dat, popř. nějaký on </w:t>
      </w:r>
      <w:proofErr w:type="spellStart"/>
      <w:r w:rsidRPr="001E00CB">
        <w:rPr>
          <w:highlight w:val="yellow"/>
        </w:rPr>
        <w:t>demand</w:t>
      </w:r>
      <w:proofErr w:type="spellEnd"/>
      <w:r w:rsidRPr="001E00CB">
        <w:rPr>
          <w:highlight w:val="yellow"/>
        </w:rPr>
        <w:t xml:space="preserve"> </w:t>
      </w:r>
      <w:proofErr w:type="spellStart"/>
      <w:r w:rsidRPr="001E00CB">
        <w:rPr>
          <w:highlight w:val="yellow"/>
        </w:rPr>
        <w:t>loading</w:t>
      </w:r>
      <w:proofErr w:type="spellEnd"/>
      <w:r w:rsidRPr="001E00CB">
        <w:rPr>
          <w:highlight w:val="yellow"/>
        </w:rPr>
        <w:t xml:space="preserve"> – </w:t>
      </w:r>
      <w:proofErr w:type="spellStart"/>
      <w:r w:rsidRPr="001E00CB">
        <w:rPr>
          <w:highlight w:val="yellow"/>
        </w:rPr>
        <w:t>spatial</w:t>
      </w:r>
      <w:proofErr w:type="spellEnd"/>
      <w:r w:rsidRPr="001E00CB">
        <w:rPr>
          <w:highlight w:val="yellow"/>
        </w:rPr>
        <w:t xml:space="preserve"> </w:t>
      </w:r>
      <w:proofErr w:type="spellStart"/>
      <w:r w:rsidRPr="001E00CB">
        <w:rPr>
          <w:highlight w:val="yellow"/>
        </w:rPr>
        <w:t>subdivistion</w:t>
      </w:r>
      <w:proofErr w:type="spellEnd"/>
      <w:r w:rsidRPr="001E00CB">
        <w:rPr>
          <w:highlight w:val="yellow"/>
        </w:rPr>
        <w:t xml:space="preserve"> - HLOD?</w:t>
      </w:r>
    </w:p>
    <w:p w14:paraId="0BA8FA68" w14:textId="77777777" w:rsidR="00C150AE" w:rsidRPr="001E00CB" w:rsidRDefault="00C150AE" w:rsidP="00C150AE">
      <w:pPr>
        <w:pStyle w:val="Normlnprvnodsazen"/>
        <w:numPr>
          <w:ilvl w:val="6"/>
          <w:numId w:val="7"/>
        </w:numPr>
        <w:rPr>
          <w:highlight w:val="yellow"/>
        </w:rPr>
      </w:pPr>
      <w:r w:rsidRPr="001E00CB">
        <w:rPr>
          <w:highlight w:val="yellow"/>
        </w:rPr>
        <w:t xml:space="preserve">Tvorba: </w:t>
      </w:r>
    </w:p>
    <w:p w14:paraId="6C9B0D35" w14:textId="77777777" w:rsidR="00C150AE" w:rsidRPr="001E00CB" w:rsidRDefault="00C150AE" w:rsidP="00C150AE">
      <w:pPr>
        <w:pStyle w:val="Normlnprvnodsazen"/>
        <w:numPr>
          <w:ilvl w:val="7"/>
          <w:numId w:val="7"/>
        </w:numPr>
        <w:rPr>
          <w:highlight w:val="yellow"/>
        </w:rPr>
      </w:pPr>
      <w:r w:rsidRPr="001E00CB">
        <w:rPr>
          <w:highlight w:val="yellow"/>
        </w:rPr>
        <w:t>Z </w:t>
      </w:r>
      <w:proofErr w:type="spellStart"/>
      <w:r w:rsidRPr="001E00CB">
        <w:rPr>
          <w:highlight w:val="yellow"/>
        </w:rPr>
        <w:t>height</w:t>
      </w:r>
      <w:proofErr w:type="spellEnd"/>
      <w:r w:rsidRPr="001E00CB">
        <w:rPr>
          <w:highlight w:val="yellow"/>
        </w:rPr>
        <w:t xml:space="preserve"> rastru </w:t>
      </w:r>
    </w:p>
    <w:p w14:paraId="13568CE6" w14:textId="44E3F750" w:rsidR="00C150AE" w:rsidRPr="001E00CB" w:rsidRDefault="00C150AE" w:rsidP="00C150AE">
      <w:pPr>
        <w:pStyle w:val="Normlnprvnodsazen"/>
        <w:numPr>
          <w:ilvl w:val="8"/>
          <w:numId w:val="7"/>
        </w:numPr>
        <w:rPr>
          <w:highlight w:val="yellow"/>
        </w:rPr>
      </w:pPr>
      <w:proofErr w:type="spellStart"/>
      <w:r w:rsidRPr="001E00CB">
        <w:rPr>
          <w:highlight w:val="yellow"/>
        </w:rPr>
        <w:t>Subdivisionsurface</w:t>
      </w:r>
      <w:proofErr w:type="spellEnd"/>
      <w:r w:rsidRPr="001E00CB">
        <w:rPr>
          <w:highlight w:val="yellow"/>
        </w:rPr>
        <w:t xml:space="preserve"> v </w:t>
      </w:r>
      <w:proofErr w:type="spellStart"/>
      <w:r w:rsidRPr="001E00CB">
        <w:rPr>
          <w:highlight w:val="yellow"/>
        </w:rPr>
        <w:t>blenderu</w:t>
      </w:r>
      <w:proofErr w:type="spellEnd"/>
    </w:p>
    <w:p w14:paraId="7A681F4E" w14:textId="77777777" w:rsidR="00C150AE" w:rsidRPr="001E00CB" w:rsidRDefault="00C150AE" w:rsidP="00C150AE">
      <w:pPr>
        <w:pStyle w:val="Normlnprvnodsazen"/>
        <w:numPr>
          <w:ilvl w:val="8"/>
          <w:numId w:val="7"/>
        </w:numPr>
        <w:rPr>
          <w:highlight w:val="yellow"/>
        </w:rPr>
      </w:pPr>
      <w:proofErr w:type="spellStart"/>
      <w:r w:rsidRPr="001E00CB">
        <w:rPr>
          <w:highlight w:val="yellow"/>
        </w:rPr>
        <w:t>Qgis</w:t>
      </w:r>
      <w:proofErr w:type="spellEnd"/>
      <w:r w:rsidRPr="001E00CB">
        <w:rPr>
          <w:highlight w:val="yellow"/>
        </w:rPr>
        <w:t xml:space="preserve"> to three.js stejný postup ale automaticky</w:t>
      </w:r>
    </w:p>
    <w:p w14:paraId="0785E5AE" w14:textId="77777777" w:rsidR="00C150AE" w:rsidRPr="001E00CB" w:rsidRDefault="00C150AE" w:rsidP="00C150AE">
      <w:pPr>
        <w:pStyle w:val="Normlnprvnodsazen"/>
        <w:numPr>
          <w:ilvl w:val="8"/>
          <w:numId w:val="7"/>
        </w:numPr>
        <w:rPr>
          <w:highlight w:val="yellow"/>
        </w:rPr>
      </w:pPr>
      <w:r w:rsidRPr="001E00CB">
        <w:rPr>
          <w:highlight w:val="yellow"/>
        </w:rPr>
        <w:t xml:space="preserve">City </w:t>
      </w:r>
      <w:proofErr w:type="spellStart"/>
      <w:r w:rsidRPr="001E00CB">
        <w:rPr>
          <w:highlight w:val="yellow"/>
        </w:rPr>
        <w:t>Engine</w:t>
      </w:r>
      <w:proofErr w:type="spellEnd"/>
    </w:p>
    <w:p w14:paraId="4D883CAA" w14:textId="4D0262F6" w:rsidR="00C150AE" w:rsidRPr="001E00CB" w:rsidRDefault="00C150AE" w:rsidP="00C150AE">
      <w:pPr>
        <w:pStyle w:val="Normlnprvnodsazen"/>
        <w:numPr>
          <w:ilvl w:val="8"/>
          <w:numId w:val="7"/>
        </w:numPr>
        <w:rPr>
          <w:highlight w:val="yellow"/>
        </w:rPr>
      </w:pPr>
      <w:r w:rsidRPr="001E00CB">
        <w:rPr>
          <w:highlight w:val="yellow"/>
        </w:rPr>
        <w:t xml:space="preserve">Přímo v 3D </w:t>
      </w:r>
      <w:proofErr w:type="spellStart"/>
      <w:r w:rsidRPr="001E00CB">
        <w:rPr>
          <w:highlight w:val="yellow"/>
        </w:rPr>
        <w:t>rendering</w:t>
      </w:r>
      <w:proofErr w:type="spellEnd"/>
      <w:r w:rsidRPr="001E00CB">
        <w:rPr>
          <w:highlight w:val="yellow"/>
        </w:rPr>
        <w:t xml:space="preserve"> </w:t>
      </w:r>
      <w:proofErr w:type="spellStart"/>
      <w:r w:rsidRPr="001E00CB">
        <w:rPr>
          <w:highlight w:val="yellow"/>
        </w:rPr>
        <w:t>enginech</w:t>
      </w:r>
      <w:proofErr w:type="spellEnd"/>
      <w:r w:rsidRPr="001E00CB">
        <w:rPr>
          <w:highlight w:val="yellow"/>
        </w:rPr>
        <w:t xml:space="preserve"> – </w:t>
      </w:r>
      <w:proofErr w:type="spellStart"/>
      <w:r w:rsidRPr="001E00CB">
        <w:rPr>
          <w:highlight w:val="yellow"/>
        </w:rPr>
        <w:t>displacement</w:t>
      </w:r>
      <w:proofErr w:type="spellEnd"/>
      <w:r w:rsidRPr="001E00CB">
        <w:rPr>
          <w:highlight w:val="yellow"/>
        </w:rPr>
        <w:t xml:space="preserve"> </w:t>
      </w:r>
      <w:proofErr w:type="spellStart"/>
      <w:r w:rsidRPr="001E00CB">
        <w:rPr>
          <w:highlight w:val="yellow"/>
        </w:rPr>
        <w:t>mapping</w:t>
      </w:r>
      <w:proofErr w:type="spellEnd"/>
      <w:r w:rsidRPr="001E00CB">
        <w:rPr>
          <w:highlight w:val="yellow"/>
        </w:rPr>
        <w:t xml:space="preserve"> – </w:t>
      </w:r>
      <w:r w:rsidRPr="001E00CB">
        <w:rPr>
          <w:highlight w:val="yellow"/>
          <w:lang w:val="en-US"/>
        </w:rPr>
        <w:t>#ud</w:t>
      </w:r>
      <w:proofErr w:type="spellStart"/>
      <w:r w:rsidRPr="001E00CB">
        <w:rPr>
          <w:highlight w:val="yellow"/>
        </w:rPr>
        <w:t>ělat</w:t>
      </w:r>
      <w:proofErr w:type="spellEnd"/>
      <w:r w:rsidRPr="001E00CB">
        <w:rPr>
          <w:highlight w:val="yellow"/>
        </w:rPr>
        <w:t xml:space="preserve"> Babylon.js a Three.js </w:t>
      </w:r>
      <w:proofErr w:type="spellStart"/>
      <w:r w:rsidRPr="001E00CB">
        <w:rPr>
          <w:highlight w:val="yellow"/>
        </w:rPr>
        <w:t>examply</w:t>
      </w:r>
      <w:proofErr w:type="spellEnd"/>
      <w:r w:rsidRPr="001E00CB">
        <w:rPr>
          <w:highlight w:val="yellow"/>
        </w:rPr>
        <w:t xml:space="preserve"> </w:t>
      </w:r>
    </w:p>
    <w:p w14:paraId="36C8FEE1" w14:textId="77777777" w:rsidR="00C150AE" w:rsidRPr="001E00CB" w:rsidRDefault="00C150AE" w:rsidP="00C150AE">
      <w:pPr>
        <w:pStyle w:val="Normlnprvnodsazen"/>
        <w:numPr>
          <w:ilvl w:val="5"/>
          <w:numId w:val="7"/>
        </w:numPr>
        <w:rPr>
          <w:highlight w:val="yellow"/>
        </w:rPr>
      </w:pPr>
      <w:proofErr w:type="spellStart"/>
      <w:proofErr w:type="gramStart"/>
      <w:r w:rsidRPr="001E00CB">
        <w:rPr>
          <w:highlight w:val="yellow"/>
        </w:rPr>
        <w:t>Instacované</w:t>
      </w:r>
      <w:proofErr w:type="spellEnd"/>
      <w:r w:rsidRPr="001E00CB">
        <w:rPr>
          <w:highlight w:val="yellow"/>
        </w:rPr>
        <w:t xml:space="preserve"> - služba</w:t>
      </w:r>
      <w:proofErr w:type="gramEnd"/>
      <w:r w:rsidRPr="001E00CB">
        <w:rPr>
          <w:highlight w:val="yellow"/>
        </w:rPr>
        <w:t xml:space="preserve"> – 3Dtiles? - </w:t>
      </w:r>
      <w:proofErr w:type="spellStart"/>
      <w:r w:rsidRPr="001E00CB">
        <w:rPr>
          <w:highlight w:val="yellow"/>
        </w:rPr>
        <w:t>loaduje</w:t>
      </w:r>
      <w:proofErr w:type="spellEnd"/>
      <w:r w:rsidRPr="001E00CB">
        <w:rPr>
          <w:highlight w:val="yellow"/>
        </w:rPr>
        <w:t xml:space="preserve"> se jen to co se vidí - cesium, </w:t>
      </w:r>
      <w:proofErr w:type="spellStart"/>
      <w:r w:rsidRPr="001E00CB">
        <w:rPr>
          <w:highlight w:val="yellow"/>
        </w:rPr>
        <w:t>vts-geospatial</w:t>
      </w:r>
      <w:proofErr w:type="spellEnd"/>
      <w:r w:rsidRPr="001E00CB">
        <w:rPr>
          <w:highlight w:val="yellow"/>
        </w:rPr>
        <w:t xml:space="preserve">, </w:t>
      </w:r>
      <w:proofErr w:type="spellStart"/>
      <w:r w:rsidRPr="001E00CB">
        <w:rPr>
          <w:highlight w:val="yellow"/>
        </w:rPr>
        <w:t>google</w:t>
      </w:r>
      <w:proofErr w:type="spellEnd"/>
      <w:r w:rsidRPr="001E00CB">
        <w:rPr>
          <w:highlight w:val="yellow"/>
        </w:rPr>
        <w:t xml:space="preserve"> 3D </w:t>
      </w:r>
      <w:proofErr w:type="spellStart"/>
      <w:r w:rsidRPr="001E00CB">
        <w:rPr>
          <w:highlight w:val="yellow"/>
        </w:rPr>
        <w:t>tiles</w:t>
      </w:r>
      <w:proofErr w:type="spellEnd"/>
    </w:p>
    <w:p w14:paraId="57E6E031" w14:textId="77777777" w:rsidR="00C150AE" w:rsidRPr="001E00CB" w:rsidRDefault="00C150AE" w:rsidP="00C150AE">
      <w:pPr>
        <w:pStyle w:val="Normlnprvnodsazen"/>
        <w:numPr>
          <w:ilvl w:val="6"/>
          <w:numId w:val="7"/>
        </w:numPr>
        <w:rPr>
          <w:highlight w:val="yellow"/>
        </w:rPr>
      </w:pPr>
      <w:r w:rsidRPr="001E00CB">
        <w:rPr>
          <w:highlight w:val="yellow"/>
        </w:rPr>
        <w:lastRenderedPageBreak/>
        <w:t xml:space="preserve">Google </w:t>
      </w:r>
      <w:proofErr w:type="spellStart"/>
      <w:r w:rsidRPr="001E00CB">
        <w:rPr>
          <w:highlight w:val="yellow"/>
        </w:rPr>
        <w:t>Maps</w:t>
      </w:r>
      <w:proofErr w:type="spellEnd"/>
      <w:r w:rsidRPr="001E00CB">
        <w:rPr>
          <w:highlight w:val="yellow"/>
        </w:rPr>
        <w:t xml:space="preserve"> 3DTiles API – jak získat data od Google </w:t>
      </w:r>
      <w:proofErr w:type="spellStart"/>
      <w:r w:rsidRPr="001E00CB">
        <w:rPr>
          <w:highlight w:val="yellow"/>
        </w:rPr>
        <w:t>Maps</w:t>
      </w:r>
      <w:proofErr w:type="spellEnd"/>
      <w:r w:rsidRPr="001E00CB">
        <w:rPr>
          <w:highlight w:val="yellow"/>
        </w:rPr>
        <w:t xml:space="preserve"> API </w:t>
      </w:r>
      <w:proofErr w:type="spellStart"/>
      <w:r w:rsidRPr="001E00CB">
        <w:rPr>
          <w:highlight w:val="yellow"/>
        </w:rPr>
        <w:t>lokálne</w:t>
      </w:r>
      <w:proofErr w:type="spellEnd"/>
      <w:r w:rsidRPr="001E00CB">
        <w:rPr>
          <w:highlight w:val="yellow"/>
          <w:lang w:val="en-US"/>
        </w:rPr>
        <w:t>??</w:t>
      </w:r>
    </w:p>
    <w:p w14:paraId="4F33AB90" w14:textId="77777777" w:rsidR="00C150AE" w:rsidRPr="001E00CB" w:rsidRDefault="00C150AE" w:rsidP="00C150AE">
      <w:pPr>
        <w:pStyle w:val="Normlnprvnodsazen"/>
        <w:numPr>
          <w:ilvl w:val="7"/>
          <w:numId w:val="7"/>
        </w:numPr>
        <w:rPr>
          <w:highlight w:val="yellow"/>
        </w:rPr>
      </w:pPr>
      <w:proofErr w:type="spellStart"/>
      <w:r w:rsidRPr="001E00CB">
        <w:rPr>
          <w:highlight w:val="yellow"/>
        </w:rPr>
        <w:t>Textured</w:t>
      </w:r>
      <w:proofErr w:type="spellEnd"/>
      <w:r w:rsidRPr="001E00CB">
        <w:rPr>
          <w:highlight w:val="yellow"/>
        </w:rPr>
        <w:t xml:space="preserve"> </w:t>
      </w:r>
      <w:proofErr w:type="gramStart"/>
      <w:r w:rsidRPr="001E00CB">
        <w:rPr>
          <w:highlight w:val="yellow"/>
        </w:rPr>
        <w:t>3D</w:t>
      </w:r>
      <w:proofErr w:type="gramEnd"/>
      <w:r w:rsidRPr="001E00CB">
        <w:rPr>
          <w:highlight w:val="yellow"/>
        </w:rPr>
        <w:t xml:space="preserve"> </w:t>
      </w:r>
      <w:proofErr w:type="spellStart"/>
      <w:r w:rsidRPr="001E00CB">
        <w:rPr>
          <w:highlight w:val="yellow"/>
        </w:rPr>
        <w:t>mesh</w:t>
      </w:r>
      <w:proofErr w:type="spellEnd"/>
    </w:p>
    <w:p w14:paraId="0C49A582" w14:textId="508B6B6E" w:rsidR="00C150AE" w:rsidRPr="001E00CB" w:rsidRDefault="00C150AE" w:rsidP="00C150AE">
      <w:pPr>
        <w:pStyle w:val="Normlnprvnodsazen"/>
        <w:numPr>
          <w:ilvl w:val="6"/>
          <w:numId w:val="7"/>
        </w:numPr>
        <w:rPr>
          <w:highlight w:val="yellow"/>
        </w:rPr>
      </w:pPr>
      <w:r w:rsidRPr="001E00CB">
        <w:rPr>
          <w:highlight w:val="yellow"/>
        </w:rPr>
        <w:t xml:space="preserve">Cesium </w:t>
      </w:r>
      <w:proofErr w:type="gramStart"/>
      <w:r w:rsidRPr="001E00CB">
        <w:rPr>
          <w:highlight w:val="yellow"/>
        </w:rPr>
        <w:t>3D</w:t>
      </w:r>
      <w:proofErr w:type="gramEnd"/>
    </w:p>
    <w:p w14:paraId="005F18D0" w14:textId="77777777" w:rsidR="00C150AE" w:rsidRPr="001E00CB" w:rsidRDefault="00C150AE" w:rsidP="00C150AE">
      <w:pPr>
        <w:pStyle w:val="Normlnprvnodsazen"/>
        <w:numPr>
          <w:ilvl w:val="0"/>
          <w:numId w:val="7"/>
        </w:numPr>
        <w:rPr>
          <w:highlight w:val="yellow"/>
        </w:rPr>
      </w:pPr>
      <w:r w:rsidRPr="001E00CB">
        <w:rPr>
          <w:highlight w:val="yellow"/>
        </w:rPr>
        <w:t>Objekty – budovy, silnice, vegetace, jednotlivé objekty</w:t>
      </w:r>
    </w:p>
    <w:p w14:paraId="5B4799F6" w14:textId="77777777" w:rsidR="00C150AE" w:rsidRPr="001E00CB" w:rsidRDefault="00C150AE" w:rsidP="00C150AE">
      <w:pPr>
        <w:pStyle w:val="Normlnprvnodsazen"/>
        <w:numPr>
          <w:ilvl w:val="1"/>
          <w:numId w:val="7"/>
        </w:numPr>
        <w:rPr>
          <w:highlight w:val="yellow"/>
        </w:rPr>
      </w:pPr>
      <w:proofErr w:type="gramStart"/>
      <w:r w:rsidRPr="001E00CB">
        <w:rPr>
          <w:highlight w:val="yellow"/>
        </w:rPr>
        <w:t>2d</w:t>
      </w:r>
      <w:proofErr w:type="gramEnd"/>
      <w:r w:rsidRPr="001E00CB">
        <w:rPr>
          <w:highlight w:val="yellow"/>
        </w:rPr>
        <w:t xml:space="preserve"> – body, linie, polygony </w:t>
      </w:r>
    </w:p>
    <w:p w14:paraId="64EA4743" w14:textId="77777777" w:rsidR="00C150AE" w:rsidRPr="001E00CB" w:rsidRDefault="00C150AE" w:rsidP="00C150AE">
      <w:pPr>
        <w:pStyle w:val="Normlnprvnodsazen"/>
        <w:numPr>
          <w:ilvl w:val="2"/>
          <w:numId w:val="7"/>
        </w:numPr>
        <w:rPr>
          <w:highlight w:val="yellow"/>
        </w:rPr>
      </w:pPr>
      <w:r w:rsidRPr="001E00CB">
        <w:rPr>
          <w:highlight w:val="yellow"/>
        </w:rPr>
        <w:t>Tech:</w:t>
      </w:r>
    </w:p>
    <w:p w14:paraId="0ABCB5DA" w14:textId="77777777" w:rsidR="00C150AE" w:rsidRPr="001E00CB" w:rsidRDefault="00C150AE" w:rsidP="00C150AE">
      <w:pPr>
        <w:pStyle w:val="Normlnprvnodsazen"/>
        <w:numPr>
          <w:ilvl w:val="3"/>
          <w:numId w:val="7"/>
        </w:numPr>
        <w:rPr>
          <w:highlight w:val="yellow"/>
        </w:rPr>
      </w:pPr>
      <w:proofErr w:type="gramStart"/>
      <w:r w:rsidRPr="001E00CB">
        <w:rPr>
          <w:highlight w:val="yellow"/>
        </w:rPr>
        <w:t>rastr - bitmapa</w:t>
      </w:r>
      <w:proofErr w:type="gramEnd"/>
      <w:r w:rsidRPr="001E00CB">
        <w:rPr>
          <w:highlight w:val="yellow"/>
        </w:rPr>
        <w:t xml:space="preserve"> (</w:t>
      </w:r>
      <w:proofErr w:type="spellStart"/>
      <w:r w:rsidRPr="001E00CB">
        <w:rPr>
          <w:highlight w:val="yellow"/>
        </w:rPr>
        <w:t>jpg</w:t>
      </w:r>
      <w:proofErr w:type="spellEnd"/>
      <w:r w:rsidRPr="001E00CB">
        <w:rPr>
          <w:highlight w:val="yellow"/>
        </w:rPr>
        <w:t>)</w:t>
      </w:r>
    </w:p>
    <w:p w14:paraId="04991DE0"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011BDE44"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w:t>
      </w:r>
      <w:proofErr w:type="spellStart"/>
      <w:r w:rsidRPr="001E00CB">
        <w:rPr>
          <w:highlight w:val="yellow"/>
        </w:rPr>
        <w:t>tif</w:t>
      </w:r>
      <w:proofErr w:type="spellEnd"/>
      <w:r w:rsidRPr="001E00CB">
        <w:rPr>
          <w:highlight w:val="yellow"/>
        </w:rPr>
        <w:t xml:space="preserve">, </w:t>
      </w:r>
      <w:proofErr w:type="spellStart"/>
      <w:r w:rsidRPr="001E00CB">
        <w:rPr>
          <w:highlight w:val="yellow"/>
        </w:rPr>
        <w:t>jpg</w:t>
      </w:r>
      <w:proofErr w:type="spellEnd"/>
      <w:r w:rsidRPr="001E00CB">
        <w:rPr>
          <w:highlight w:val="yellow"/>
        </w:rPr>
        <w:t xml:space="preserve"> atd.</w:t>
      </w:r>
    </w:p>
    <w:p w14:paraId="252A798C" w14:textId="77777777" w:rsidR="00C150AE" w:rsidRPr="001E00CB" w:rsidRDefault="00C150AE" w:rsidP="00C150AE">
      <w:pPr>
        <w:pStyle w:val="Normlnprvnodsazen"/>
        <w:numPr>
          <w:ilvl w:val="5"/>
          <w:numId w:val="7"/>
        </w:numPr>
        <w:rPr>
          <w:highlight w:val="yellow"/>
        </w:rPr>
      </w:pPr>
      <w:r w:rsidRPr="001E00CB">
        <w:rPr>
          <w:highlight w:val="yellow"/>
        </w:rPr>
        <w:t>služby – WMS, REST</w:t>
      </w:r>
    </w:p>
    <w:p w14:paraId="6985B518" w14:textId="77777777" w:rsidR="00C150AE" w:rsidRPr="001E00CB" w:rsidRDefault="00C150AE" w:rsidP="00C150AE">
      <w:pPr>
        <w:pStyle w:val="Normlnprvnodsazen"/>
        <w:numPr>
          <w:ilvl w:val="3"/>
          <w:numId w:val="7"/>
        </w:numPr>
        <w:rPr>
          <w:highlight w:val="yellow"/>
        </w:rPr>
      </w:pPr>
      <w:r w:rsidRPr="001E00CB">
        <w:rPr>
          <w:highlight w:val="yellow"/>
        </w:rPr>
        <w:t xml:space="preserve">vektor – </w:t>
      </w:r>
      <w:proofErr w:type="spellStart"/>
      <w:r w:rsidRPr="001E00CB">
        <w:rPr>
          <w:highlight w:val="yellow"/>
        </w:rPr>
        <w:t>features</w:t>
      </w:r>
      <w:proofErr w:type="spellEnd"/>
      <w:r w:rsidRPr="001E00CB">
        <w:rPr>
          <w:highlight w:val="yellow"/>
        </w:rPr>
        <w:t xml:space="preserve"> (</w:t>
      </w:r>
      <w:proofErr w:type="spellStart"/>
      <w:r w:rsidRPr="001E00CB">
        <w:rPr>
          <w:highlight w:val="yellow"/>
        </w:rPr>
        <w:t>GeoJSON</w:t>
      </w:r>
      <w:proofErr w:type="spellEnd"/>
      <w:r w:rsidRPr="001E00CB">
        <w:rPr>
          <w:highlight w:val="yellow"/>
        </w:rPr>
        <w:t xml:space="preserve">, GML) </w:t>
      </w:r>
    </w:p>
    <w:p w14:paraId="498138C4"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7D6B8DAB"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w:t>
      </w:r>
      <w:proofErr w:type="spellStart"/>
      <w:r w:rsidRPr="001E00CB">
        <w:rPr>
          <w:highlight w:val="yellow"/>
        </w:rPr>
        <w:t>shapefile</w:t>
      </w:r>
      <w:proofErr w:type="spellEnd"/>
      <w:r w:rsidRPr="001E00CB">
        <w:rPr>
          <w:highlight w:val="yellow"/>
        </w:rPr>
        <w:t xml:space="preserve">, </w:t>
      </w:r>
      <w:proofErr w:type="spellStart"/>
      <w:r w:rsidRPr="001E00CB">
        <w:rPr>
          <w:highlight w:val="yellow"/>
        </w:rPr>
        <w:t>GeoJSON</w:t>
      </w:r>
      <w:proofErr w:type="spellEnd"/>
      <w:r w:rsidRPr="001E00CB">
        <w:rPr>
          <w:highlight w:val="yellow"/>
        </w:rPr>
        <w:t xml:space="preserve"> aj. </w:t>
      </w:r>
    </w:p>
    <w:p w14:paraId="2226CA7D" w14:textId="77777777" w:rsidR="00C150AE" w:rsidRPr="001E00CB" w:rsidRDefault="00C150AE" w:rsidP="00C150AE">
      <w:pPr>
        <w:pStyle w:val="Normlnprvnodsazen"/>
        <w:numPr>
          <w:ilvl w:val="5"/>
          <w:numId w:val="7"/>
        </w:numPr>
        <w:rPr>
          <w:highlight w:val="yellow"/>
        </w:rPr>
      </w:pPr>
      <w:r w:rsidRPr="001E00CB">
        <w:rPr>
          <w:highlight w:val="yellow"/>
        </w:rPr>
        <w:t>služby – WFS, REST</w:t>
      </w:r>
    </w:p>
    <w:p w14:paraId="4532F081" w14:textId="77777777" w:rsidR="00C150AE" w:rsidRPr="001E00CB" w:rsidRDefault="00C150AE" w:rsidP="00C150AE">
      <w:pPr>
        <w:pStyle w:val="Normlnprvnodsazen"/>
        <w:numPr>
          <w:ilvl w:val="1"/>
          <w:numId w:val="7"/>
        </w:numPr>
        <w:rPr>
          <w:highlight w:val="yellow"/>
        </w:rPr>
      </w:pPr>
      <w:proofErr w:type="gramStart"/>
      <w:r w:rsidRPr="001E00CB">
        <w:rPr>
          <w:highlight w:val="yellow"/>
        </w:rPr>
        <w:t>3d</w:t>
      </w:r>
      <w:proofErr w:type="gramEnd"/>
      <w:r w:rsidRPr="001E00CB">
        <w:rPr>
          <w:highlight w:val="yellow"/>
        </w:rPr>
        <w:t xml:space="preserve"> – objekty – budovy </w:t>
      </w:r>
    </w:p>
    <w:p w14:paraId="4E416F90" w14:textId="77777777" w:rsidR="00C150AE" w:rsidRPr="001E00CB" w:rsidRDefault="00C150AE" w:rsidP="00C150AE">
      <w:pPr>
        <w:pStyle w:val="Normlnprvnodsazen"/>
        <w:numPr>
          <w:ilvl w:val="2"/>
          <w:numId w:val="7"/>
        </w:numPr>
        <w:rPr>
          <w:highlight w:val="yellow"/>
        </w:rPr>
      </w:pPr>
      <w:r w:rsidRPr="001E00CB">
        <w:rPr>
          <w:highlight w:val="yellow"/>
        </w:rPr>
        <w:t>Tech:</w:t>
      </w:r>
    </w:p>
    <w:p w14:paraId="3F61B3F7" w14:textId="77777777" w:rsidR="00C150AE" w:rsidRPr="001E00CB" w:rsidRDefault="00C150AE" w:rsidP="00C150AE">
      <w:pPr>
        <w:pStyle w:val="Normlnprvnodsazen"/>
        <w:numPr>
          <w:ilvl w:val="3"/>
          <w:numId w:val="7"/>
        </w:numPr>
        <w:rPr>
          <w:highlight w:val="yellow"/>
        </w:rPr>
      </w:pPr>
      <w:proofErr w:type="spellStart"/>
      <w:r w:rsidRPr="001E00CB">
        <w:rPr>
          <w:highlight w:val="yellow"/>
        </w:rPr>
        <w:t>Mesh</w:t>
      </w:r>
      <w:proofErr w:type="spellEnd"/>
      <w:r w:rsidRPr="001E00CB">
        <w:rPr>
          <w:highlight w:val="yellow"/>
        </w:rPr>
        <w:t xml:space="preserve">: – 3d modely – </w:t>
      </w:r>
      <w:proofErr w:type="spellStart"/>
      <w:r w:rsidRPr="001E00CB">
        <w:rPr>
          <w:highlight w:val="yellow"/>
        </w:rPr>
        <w:t>tin</w:t>
      </w:r>
      <w:proofErr w:type="spellEnd"/>
      <w:r w:rsidRPr="001E00CB">
        <w:rPr>
          <w:highlight w:val="yellow"/>
        </w:rPr>
        <w:t xml:space="preserve"> – (</w:t>
      </w:r>
      <w:proofErr w:type="spellStart"/>
      <w:r w:rsidRPr="001E00CB">
        <w:rPr>
          <w:highlight w:val="yellow"/>
        </w:rPr>
        <w:t>gltf</w:t>
      </w:r>
      <w:proofErr w:type="spellEnd"/>
      <w:r w:rsidRPr="001E00CB">
        <w:rPr>
          <w:highlight w:val="yellow"/>
        </w:rPr>
        <w:t xml:space="preserve">, </w:t>
      </w:r>
      <w:proofErr w:type="spellStart"/>
      <w:r w:rsidRPr="001E00CB">
        <w:rPr>
          <w:highlight w:val="yellow"/>
        </w:rPr>
        <w:t>cityjson</w:t>
      </w:r>
      <w:proofErr w:type="spellEnd"/>
      <w:r w:rsidRPr="001E00CB">
        <w:rPr>
          <w:highlight w:val="yellow"/>
        </w:rPr>
        <w:t xml:space="preserve">, </w:t>
      </w:r>
      <w:proofErr w:type="spellStart"/>
      <w:r w:rsidRPr="001E00CB">
        <w:rPr>
          <w:highlight w:val="yellow"/>
        </w:rPr>
        <w:t>cityGML</w:t>
      </w:r>
      <w:proofErr w:type="spellEnd"/>
      <w:r w:rsidRPr="001E00CB">
        <w:rPr>
          <w:highlight w:val="yellow"/>
        </w:rPr>
        <w:t xml:space="preserve">, </w:t>
      </w:r>
      <w:proofErr w:type="spellStart"/>
      <w:r w:rsidRPr="001E00CB">
        <w:rPr>
          <w:highlight w:val="yellow"/>
        </w:rPr>
        <w:t>obj</w:t>
      </w:r>
      <w:proofErr w:type="spellEnd"/>
      <w:r w:rsidRPr="001E00CB">
        <w:rPr>
          <w:highlight w:val="yellow"/>
        </w:rPr>
        <w:t xml:space="preserve">, </w:t>
      </w:r>
      <w:proofErr w:type="spellStart"/>
      <w:r w:rsidRPr="001E00CB">
        <w:rPr>
          <w:highlight w:val="yellow"/>
        </w:rPr>
        <w:t>collada</w:t>
      </w:r>
      <w:proofErr w:type="spellEnd"/>
      <w:r w:rsidRPr="001E00CB">
        <w:rPr>
          <w:highlight w:val="yellow"/>
        </w:rPr>
        <w:t xml:space="preserve"> atd.)</w:t>
      </w:r>
    </w:p>
    <w:p w14:paraId="2241DD9A"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53DF32BD"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data </w:t>
      </w:r>
      <w:proofErr w:type="spellStart"/>
      <w:r w:rsidRPr="001E00CB">
        <w:rPr>
          <w:highlight w:val="yellow"/>
        </w:rPr>
        <w:t>naloadovaná</w:t>
      </w:r>
      <w:proofErr w:type="spellEnd"/>
      <w:r w:rsidRPr="001E00CB">
        <w:rPr>
          <w:highlight w:val="yellow"/>
        </w:rPr>
        <w:t xml:space="preserve"> do klienta při otevření aplikace</w:t>
      </w:r>
    </w:p>
    <w:p w14:paraId="34AA55AD" w14:textId="77777777" w:rsidR="00C150AE" w:rsidRPr="001E00CB" w:rsidRDefault="00C150AE" w:rsidP="00C150AE">
      <w:pPr>
        <w:pStyle w:val="Normlnprvnodsazen"/>
        <w:numPr>
          <w:ilvl w:val="5"/>
          <w:numId w:val="7"/>
        </w:numPr>
        <w:rPr>
          <w:highlight w:val="yellow"/>
        </w:rPr>
      </w:pPr>
      <w:r w:rsidRPr="001E00CB">
        <w:rPr>
          <w:highlight w:val="yellow"/>
        </w:rPr>
        <w:t xml:space="preserve">Služby - ?? – </w:t>
      </w:r>
      <w:proofErr w:type="spellStart"/>
      <w:r w:rsidRPr="001E00CB">
        <w:rPr>
          <w:highlight w:val="yellow"/>
        </w:rPr>
        <w:t>cdn</w:t>
      </w:r>
      <w:proofErr w:type="spellEnd"/>
      <w:r w:rsidRPr="001E00CB">
        <w:rPr>
          <w:highlight w:val="yellow"/>
        </w:rPr>
        <w:t xml:space="preserve">? – </w:t>
      </w:r>
      <w:proofErr w:type="spellStart"/>
      <w:r w:rsidRPr="001E00CB">
        <w:rPr>
          <w:highlight w:val="yellow"/>
        </w:rPr>
        <w:t>sketchfab</w:t>
      </w:r>
      <w:proofErr w:type="spellEnd"/>
      <w:r w:rsidRPr="001E00CB">
        <w:rPr>
          <w:highlight w:val="yellow"/>
        </w:rPr>
        <w:t xml:space="preserve"> – vlastní server </w:t>
      </w:r>
      <w:proofErr w:type="spellStart"/>
      <w:r w:rsidRPr="001E00CB">
        <w:rPr>
          <w:highlight w:val="yellow"/>
        </w:rPr>
        <w:t>serving</w:t>
      </w:r>
      <w:proofErr w:type="spellEnd"/>
      <w:r w:rsidRPr="001E00CB">
        <w:rPr>
          <w:highlight w:val="yellow"/>
        </w:rPr>
        <w:t>?</w:t>
      </w:r>
    </w:p>
    <w:p w14:paraId="05A59F99" w14:textId="77777777" w:rsidR="00C150AE" w:rsidRPr="001E00CB" w:rsidRDefault="00C150AE" w:rsidP="00C150AE">
      <w:pPr>
        <w:pStyle w:val="Normlnprvnodsazen"/>
        <w:numPr>
          <w:ilvl w:val="3"/>
          <w:numId w:val="7"/>
        </w:numPr>
        <w:rPr>
          <w:highlight w:val="yellow"/>
        </w:rPr>
      </w:pPr>
      <w:proofErr w:type="spellStart"/>
      <w:r w:rsidRPr="001E00CB">
        <w:rPr>
          <w:highlight w:val="yellow"/>
        </w:rPr>
        <w:t>Mesh</w:t>
      </w:r>
      <w:proofErr w:type="spellEnd"/>
      <w:r w:rsidRPr="001E00CB">
        <w:rPr>
          <w:highlight w:val="yellow"/>
        </w:rPr>
        <w:t xml:space="preserve"> – jednoduchý – plocha s texturou co se otáčí – symbol (</w:t>
      </w:r>
      <w:proofErr w:type="spellStart"/>
      <w:r w:rsidRPr="001E00CB">
        <w:rPr>
          <w:highlight w:val="yellow"/>
        </w:rPr>
        <w:t>gltf</w:t>
      </w:r>
      <w:proofErr w:type="spellEnd"/>
      <w:r w:rsidRPr="001E00CB">
        <w:rPr>
          <w:highlight w:val="yellow"/>
        </w:rPr>
        <w:t>)</w:t>
      </w:r>
    </w:p>
    <w:p w14:paraId="3DE86A94" w14:textId="77777777" w:rsidR="00C150AE" w:rsidRPr="001E00CB" w:rsidRDefault="00C150AE" w:rsidP="00C150AE">
      <w:pPr>
        <w:pStyle w:val="Normlnprvnodsazen"/>
        <w:numPr>
          <w:ilvl w:val="4"/>
          <w:numId w:val="7"/>
        </w:numPr>
        <w:rPr>
          <w:highlight w:val="yellow"/>
        </w:rPr>
      </w:pPr>
      <w:r w:rsidRPr="001E00CB">
        <w:rPr>
          <w:highlight w:val="yellow"/>
        </w:rPr>
        <w:t>Zdroj:</w:t>
      </w:r>
    </w:p>
    <w:p w14:paraId="184D79DF" w14:textId="77777777" w:rsidR="00C150AE" w:rsidRPr="001E00CB" w:rsidRDefault="00C150AE" w:rsidP="00C150AE">
      <w:pPr>
        <w:pStyle w:val="Normlnprvnodsazen"/>
        <w:numPr>
          <w:ilvl w:val="5"/>
          <w:numId w:val="7"/>
        </w:numPr>
        <w:rPr>
          <w:highlight w:val="yellow"/>
        </w:rPr>
      </w:pPr>
      <w:r w:rsidRPr="001E00CB">
        <w:rPr>
          <w:highlight w:val="yellow"/>
        </w:rPr>
        <w:t>??</w:t>
      </w:r>
    </w:p>
    <w:p w14:paraId="6F492C23" w14:textId="77777777" w:rsidR="00C150AE" w:rsidRPr="001E00CB" w:rsidRDefault="00C150AE" w:rsidP="00C150AE">
      <w:pPr>
        <w:pStyle w:val="Normlnprvnodsazen"/>
        <w:numPr>
          <w:ilvl w:val="0"/>
          <w:numId w:val="7"/>
        </w:numPr>
        <w:rPr>
          <w:highlight w:val="yellow"/>
        </w:rPr>
      </w:pPr>
      <w:r w:rsidRPr="001E00CB">
        <w:rPr>
          <w:highlight w:val="yellow"/>
        </w:rPr>
        <w:t>Text</w:t>
      </w:r>
    </w:p>
    <w:p w14:paraId="652F2988" w14:textId="77777777" w:rsidR="00C150AE" w:rsidRPr="001E00CB" w:rsidRDefault="00C150AE" w:rsidP="00C150AE">
      <w:pPr>
        <w:pStyle w:val="Normlnprvnodsazen"/>
        <w:numPr>
          <w:ilvl w:val="1"/>
          <w:numId w:val="7"/>
        </w:numPr>
        <w:rPr>
          <w:highlight w:val="yellow"/>
        </w:rPr>
      </w:pPr>
      <w:r w:rsidRPr="001E00CB">
        <w:rPr>
          <w:highlight w:val="yellow"/>
        </w:rPr>
        <w:t>…</w:t>
      </w:r>
    </w:p>
    <w:p w14:paraId="5D59391F" w14:textId="77777777" w:rsidR="00C150AE" w:rsidRPr="001E00CB" w:rsidRDefault="00C150AE" w:rsidP="00C150AE">
      <w:pPr>
        <w:pStyle w:val="Normlnprvnodsazen"/>
        <w:numPr>
          <w:ilvl w:val="0"/>
          <w:numId w:val="7"/>
        </w:numPr>
        <w:rPr>
          <w:highlight w:val="yellow"/>
        </w:rPr>
      </w:pPr>
      <w:r w:rsidRPr="001E00CB">
        <w:rPr>
          <w:highlight w:val="yellow"/>
        </w:rPr>
        <w:t xml:space="preserve">Tematická data – statistika, </w:t>
      </w:r>
      <w:proofErr w:type="spellStart"/>
      <w:r w:rsidRPr="001E00CB">
        <w:rPr>
          <w:highlight w:val="yellow"/>
        </w:rPr>
        <w:t>agreagace</w:t>
      </w:r>
      <w:proofErr w:type="spellEnd"/>
      <w:r w:rsidRPr="001E00CB">
        <w:rPr>
          <w:highlight w:val="yellow"/>
        </w:rPr>
        <w:t>, atd</w:t>
      </w:r>
    </w:p>
    <w:p w14:paraId="42F1379F" w14:textId="77777777" w:rsidR="00C150AE" w:rsidRPr="001E00CB" w:rsidRDefault="00C150AE" w:rsidP="00C150AE">
      <w:pPr>
        <w:pStyle w:val="Normlnprvnodsazen"/>
        <w:numPr>
          <w:ilvl w:val="1"/>
          <w:numId w:val="7"/>
        </w:numPr>
        <w:rPr>
          <w:highlight w:val="yellow"/>
        </w:rPr>
      </w:pPr>
      <w:proofErr w:type="gramStart"/>
      <w:r w:rsidRPr="001E00CB">
        <w:rPr>
          <w:highlight w:val="yellow"/>
        </w:rPr>
        <w:t>2d</w:t>
      </w:r>
      <w:proofErr w:type="gramEnd"/>
      <w:r w:rsidRPr="001E00CB">
        <w:rPr>
          <w:highlight w:val="yellow"/>
        </w:rPr>
        <w:t xml:space="preserve"> – body, linie, polygony</w:t>
      </w:r>
    </w:p>
    <w:p w14:paraId="3AEFB50A" w14:textId="77777777" w:rsidR="00C150AE" w:rsidRPr="001E00CB" w:rsidRDefault="00C150AE" w:rsidP="00C150AE">
      <w:pPr>
        <w:pStyle w:val="Normlnprvnodsazen"/>
        <w:numPr>
          <w:ilvl w:val="2"/>
          <w:numId w:val="7"/>
        </w:numPr>
        <w:rPr>
          <w:highlight w:val="yellow"/>
        </w:rPr>
      </w:pPr>
      <w:r w:rsidRPr="001E00CB">
        <w:rPr>
          <w:highlight w:val="yellow"/>
        </w:rPr>
        <w:t>Tech:</w:t>
      </w:r>
    </w:p>
    <w:p w14:paraId="19011827" w14:textId="77777777" w:rsidR="00C150AE" w:rsidRPr="001E00CB" w:rsidRDefault="00C150AE" w:rsidP="00C150AE">
      <w:pPr>
        <w:pStyle w:val="Normlnprvnodsazen"/>
        <w:numPr>
          <w:ilvl w:val="3"/>
          <w:numId w:val="7"/>
        </w:numPr>
        <w:rPr>
          <w:highlight w:val="yellow"/>
        </w:rPr>
      </w:pPr>
      <w:proofErr w:type="gramStart"/>
      <w:r w:rsidRPr="001E00CB">
        <w:rPr>
          <w:highlight w:val="yellow"/>
        </w:rPr>
        <w:t>rastr - bitmapa</w:t>
      </w:r>
      <w:proofErr w:type="gramEnd"/>
      <w:r w:rsidRPr="001E00CB">
        <w:rPr>
          <w:highlight w:val="yellow"/>
        </w:rPr>
        <w:t xml:space="preserve"> (</w:t>
      </w:r>
      <w:proofErr w:type="spellStart"/>
      <w:r w:rsidRPr="001E00CB">
        <w:rPr>
          <w:highlight w:val="yellow"/>
        </w:rPr>
        <w:t>jpg</w:t>
      </w:r>
      <w:proofErr w:type="spellEnd"/>
      <w:r w:rsidRPr="001E00CB">
        <w:rPr>
          <w:highlight w:val="yellow"/>
        </w:rPr>
        <w:t>)</w:t>
      </w:r>
    </w:p>
    <w:p w14:paraId="5A0849A3"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0AFDD845"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w:t>
      </w:r>
      <w:proofErr w:type="spellStart"/>
      <w:r w:rsidRPr="001E00CB">
        <w:rPr>
          <w:highlight w:val="yellow"/>
        </w:rPr>
        <w:t>tif</w:t>
      </w:r>
      <w:proofErr w:type="spellEnd"/>
      <w:r w:rsidRPr="001E00CB">
        <w:rPr>
          <w:highlight w:val="yellow"/>
        </w:rPr>
        <w:t xml:space="preserve">, </w:t>
      </w:r>
      <w:proofErr w:type="spellStart"/>
      <w:r w:rsidRPr="001E00CB">
        <w:rPr>
          <w:highlight w:val="yellow"/>
        </w:rPr>
        <w:t>jpg</w:t>
      </w:r>
      <w:proofErr w:type="spellEnd"/>
      <w:r w:rsidRPr="001E00CB">
        <w:rPr>
          <w:highlight w:val="yellow"/>
        </w:rPr>
        <w:t xml:space="preserve"> atd.</w:t>
      </w:r>
    </w:p>
    <w:p w14:paraId="475E91AD" w14:textId="77777777" w:rsidR="00C150AE" w:rsidRPr="001E00CB" w:rsidRDefault="00C150AE" w:rsidP="00C150AE">
      <w:pPr>
        <w:pStyle w:val="Normlnprvnodsazen"/>
        <w:numPr>
          <w:ilvl w:val="5"/>
          <w:numId w:val="7"/>
        </w:numPr>
        <w:rPr>
          <w:highlight w:val="yellow"/>
        </w:rPr>
      </w:pPr>
      <w:r w:rsidRPr="001E00CB">
        <w:rPr>
          <w:highlight w:val="yellow"/>
        </w:rPr>
        <w:lastRenderedPageBreak/>
        <w:t>služby – WMS, REST</w:t>
      </w:r>
    </w:p>
    <w:p w14:paraId="1207860C" w14:textId="77777777" w:rsidR="00C150AE" w:rsidRPr="001E00CB" w:rsidRDefault="00C150AE" w:rsidP="00C150AE">
      <w:pPr>
        <w:pStyle w:val="Normlnprvnodsazen"/>
        <w:numPr>
          <w:ilvl w:val="3"/>
          <w:numId w:val="7"/>
        </w:numPr>
        <w:rPr>
          <w:highlight w:val="yellow"/>
        </w:rPr>
      </w:pPr>
      <w:r w:rsidRPr="001E00CB">
        <w:rPr>
          <w:highlight w:val="yellow"/>
        </w:rPr>
        <w:t xml:space="preserve">vektor – </w:t>
      </w:r>
      <w:proofErr w:type="spellStart"/>
      <w:r w:rsidRPr="001E00CB">
        <w:rPr>
          <w:highlight w:val="yellow"/>
        </w:rPr>
        <w:t>features</w:t>
      </w:r>
      <w:proofErr w:type="spellEnd"/>
      <w:r w:rsidRPr="001E00CB">
        <w:rPr>
          <w:highlight w:val="yellow"/>
        </w:rPr>
        <w:t xml:space="preserve"> (</w:t>
      </w:r>
      <w:proofErr w:type="spellStart"/>
      <w:r w:rsidRPr="001E00CB">
        <w:rPr>
          <w:highlight w:val="yellow"/>
        </w:rPr>
        <w:t>GeoJSON</w:t>
      </w:r>
      <w:proofErr w:type="spellEnd"/>
      <w:r w:rsidRPr="001E00CB">
        <w:rPr>
          <w:highlight w:val="yellow"/>
        </w:rPr>
        <w:t xml:space="preserve">, GML) </w:t>
      </w:r>
    </w:p>
    <w:p w14:paraId="45AE38ED"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47CAA946"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w:t>
      </w:r>
      <w:proofErr w:type="spellStart"/>
      <w:r w:rsidRPr="001E00CB">
        <w:rPr>
          <w:highlight w:val="yellow"/>
        </w:rPr>
        <w:t>shapefile</w:t>
      </w:r>
      <w:proofErr w:type="spellEnd"/>
      <w:r w:rsidRPr="001E00CB">
        <w:rPr>
          <w:highlight w:val="yellow"/>
        </w:rPr>
        <w:t xml:space="preserve">, </w:t>
      </w:r>
      <w:proofErr w:type="spellStart"/>
      <w:r w:rsidRPr="001E00CB">
        <w:rPr>
          <w:highlight w:val="yellow"/>
        </w:rPr>
        <w:t>GeoJSON</w:t>
      </w:r>
      <w:proofErr w:type="spellEnd"/>
      <w:r w:rsidRPr="001E00CB">
        <w:rPr>
          <w:highlight w:val="yellow"/>
        </w:rPr>
        <w:t xml:space="preserve"> aj. </w:t>
      </w:r>
    </w:p>
    <w:p w14:paraId="44CCBFB7" w14:textId="77777777" w:rsidR="00C150AE" w:rsidRPr="001E00CB" w:rsidRDefault="00C150AE" w:rsidP="00C150AE">
      <w:pPr>
        <w:pStyle w:val="Normlnprvnodsazen"/>
        <w:numPr>
          <w:ilvl w:val="5"/>
          <w:numId w:val="7"/>
        </w:numPr>
        <w:rPr>
          <w:highlight w:val="yellow"/>
        </w:rPr>
      </w:pPr>
      <w:r w:rsidRPr="001E00CB">
        <w:rPr>
          <w:highlight w:val="yellow"/>
        </w:rPr>
        <w:t>služby – WFS, REST</w:t>
      </w:r>
    </w:p>
    <w:p w14:paraId="7DE3AEC9" w14:textId="77777777" w:rsidR="00C150AE" w:rsidRPr="001E00CB" w:rsidRDefault="00C150AE" w:rsidP="00C150AE">
      <w:pPr>
        <w:pStyle w:val="Normlnprvnodsazen"/>
        <w:numPr>
          <w:ilvl w:val="1"/>
          <w:numId w:val="7"/>
        </w:numPr>
        <w:rPr>
          <w:highlight w:val="yellow"/>
        </w:rPr>
      </w:pPr>
      <w:proofErr w:type="gramStart"/>
      <w:r w:rsidRPr="001E00CB">
        <w:rPr>
          <w:highlight w:val="yellow"/>
        </w:rPr>
        <w:t>3d</w:t>
      </w:r>
      <w:proofErr w:type="gramEnd"/>
      <w:r w:rsidRPr="001E00CB">
        <w:rPr>
          <w:highlight w:val="yellow"/>
        </w:rPr>
        <w:t xml:space="preserve"> – volumetrické </w:t>
      </w:r>
    </w:p>
    <w:p w14:paraId="22B55706" w14:textId="77777777" w:rsidR="00C150AE" w:rsidRPr="001E00CB" w:rsidRDefault="00C150AE" w:rsidP="00C150AE">
      <w:pPr>
        <w:pStyle w:val="Normlnprvnodsazen"/>
        <w:numPr>
          <w:ilvl w:val="2"/>
          <w:numId w:val="7"/>
        </w:numPr>
        <w:rPr>
          <w:highlight w:val="yellow"/>
        </w:rPr>
      </w:pPr>
      <w:r w:rsidRPr="001E00CB">
        <w:rPr>
          <w:highlight w:val="yellow"/>
        </w:rPr>
        <w:t>Tech:</w:t>
      </w:r>
    </w:p>
    <w:p w14:paraId="21D83A5A" w14:textId="77777777" w:rsidR="00C150AE" w:rsidRPr="001E00CB" w:rsidRDefault="00C150AE" w:rsidP="00C150AE">
      <w:pPr>
        <w:pStyle w:val="Normlnprvnodsazen"/>
        <w:numPr>
          <w:ilvl w:val="3"/>
          <w:numId w:val="7"/>
        </w:numPr>
        <w:rPr>
          <w:highlight w:val="yellow"/>
        </w:rPr>
      </w:pPr>
      <w:proofErr w:type="spellStart"/>
      <w:r w:rsidRPr="001E00CB">
        <w:rPr>
          <w:highlight w:val="yellow"/>
        </w:rPr>
        <w:t>Mesh</w:t>
      </w:r>
      <w:proofErr w:type="spellEnd"/>
      <w:r w:rsidRPr="001E00CB">
        <w:rPr>
          <w:highlight w:val="yellow"/>
        </w:rPr>
        <w:t xml:space="preserve">: </w:t>
      </w:r>
    </w:p>
    <w:p w14:paraId="7F4358DF" w14:textId="77777777" w:rsidR="00C150AE" w:rsidRPr="001E00CB" w:rsidRDefault="00C150AE" w:rsidP="00C150AE">
      <w:pPr>
        <w:pStyle w:val="Normlnprvnodsazen"/>
        <w:numPr>
          <w:ilvl w:val="4"/>
          <w:numId w:val="7"/>
        </w:numPr>
        <w:rPr>
          <w:highlight w:val="yellow"/>
        </w:rPr>
      </w:pPr>
      <w:r w:rsidRPr="001E00CB">
        <w:rPr>
          <w:highlight w:val="yellow"/>
        </w:rPr>
        <w:t>stejné</w:t>
      </w:r>
    </w:p>
    <w:p w14:paraId="55B55C78" w14:textId="77777777" w:rsidR="00C150AE" w:rsidRPr="001E00CB" w:rsidRDefault="00C150AE" w:rsidP="00C150AE">
      <w:pPr>
        <w:pStyle w:val="Normlnprvnodsazen"/>
        <w:numPr>
          <w:ilvl w:val="3"/>
          <w:numId w:val="7"/>
        </w:numPr>
        <w:rPr>
          <w:highlight w:val="yellow"/>
        </w:rPr>
      </w:pPr>
      <w:proofErr w:type="spellStart"/>
      <w:r w:rsidRPr="001E00CB">
        <w:rPr>
          <w:highlight w:val="yellow"/>
        </w:rPr>
        <w:t>Voxely</w:t>
      </w:r>
      <w:proofErr w:type="spellEnd"/>
    </w:p>
    <w:p w14:paraId="29A9525E" w14:textId="77777777" w:rsidR="00C150AE" w:rsidRPr="001E00CB" w:rsidRDefault="00C150AE" w:rsidP="00C150AE">
      <w:pPr>
        <w:pStyle w:val="Normlnprvnodsazen"/>
        <w:numPr>
          <w:ilvl w:val="4"/>
          <w:numId w:val="7"/>
        </w:numPr>
        <w:rPr>
          <w:highlight w:val="yellow"/>
        </w:rPr>
      </w:pPr>
      <w:r w:rsidRPr="001E00CB">
        <w:rPr>
          <w:highlight w:val="yellow"/>
        </w:rPr>
        <w:t>??</w:t>
      </w:r>
    </w:p>
    <w:p w14:paraId="5FC9B3C4" w14:textId="77777777" w:rsidR="00C150AE" w:rsidRDefault="00C150AE" w:rsidP="00C150AE">
      <w:pPr>
        <w:pStyle w:val="Normlnprvnodsazen"/>
        <w:ind w:firstLine="0"/>
      </w:pPr>
      <w:r>
        <w:t>Odkud data?</w:t>
      </w:r>
    </w:p>
    <w:p w14:paraId="58025B51" w14:textId="77777777" w:rsidR="00C150AE" w:rsidRDefault="00C150AE" w:rsidP="00C150AE">
      <w:pPr>
        <w:pStyle w:val="Normlnprvnodsazen"/>
        <w:numPr>
          <w:ilvl w:val="0"/>
          <w:numId w:val="7"/>
        </w:numPr>
      </w:pPr>
      <w:r>
        <w:t xml:space="preserve">ČR – </w:t>
      </w:r>
      <w:proofErr w:type="spellStart"/>
      <w:r>
        <w:t>dmr</w:t>
      </w:r>
      <w:proofErr w:type="spellEnd"/>
      <w:r>
        <w:t xml:space="preserve">, </w:t>
      </w:r>
      <w:proofErr w:type="spellStart"/>
      <w:r>
        <w:t>dmp</w:t>
      </w:r>
      <w:proofErr w:type="spellEnd"/>
      <w:r>
        <w:t xml:space="preserve">, </w:t>
      </w:r>
    </w:p>
    <w:p w14:paraId="6D760897" w14:textId="77777777" w:rsidR="00C150AE" w:rsidRDefault="00C150AE" w:rsidP="00C150AE">
      <w:pPr>
        <w:pStyle w:val="Normlnprvnodsazen"/>
        <w:numPr>
          <w:ilvl w:val="1"/>
          <w:numId w:val="7"/>
        </w:numPr>
      </w:pPr>
      <w:r>
        <w:t>Brno – všechno</w:t>
      </w:r>
    </w:p>
    <w:p w14:paraId="643484B6" w14:textId="7259A304" w:rsidR="00C150AE" w:rsidRPr="001E00CB" w:rsidRDefault="00C150AE" w:rsidP="00C150AE">
      <w:pPr>
        <w:pStyle w:val="Normlnprvnodsazen"/>
        <w:numPr>
          <w:ilvl w:val="0"/>
          <w:numId w:val="7"/>
        </w:numPr>
        <w:rPr>
          <w:highlight w:val="yellow"/>
        </w:rPr>
      </w:pPr>
      <w:r w:rsidRPr="001E00CB">
        <w:rPr>
          <w:highlight w:val="yellow"/>
        </w:rPr>
        <w:t xml:space="preserve">Švýcarsko – </w:t>
      </w:r>
      <w:proofErr w:type="spellStart"/>
      <w:r w:rsidRPr="001E00CB">
        <w:rPr>
          <w:highlight w:val="yellow"/>
        </w:rPr>
        <w:t>swiss</w:t>
      </w:r>
      <w:proofErr w:type="spellEnd"/>
      <w:r w:rsidRPr="001E00CB">
        <w:rPr>
          <w:highlight w:val="yellow"/>
        </w:rPr>
        <w:t xml:space="preserve"> </w:t>
      </w:r>
      <w:proofErr w:type="spellStart"/>
      <w:proofErr w:type="gramStart"/>
      <w:r w:rsidRPr="001E00CB">
        <w:rPr>
          <w:highlight w:val="yellow"/>
        </w:rPr>
        <w:t>topo</w:t>
      </w:r>
      <w:proofErr w:type="spellEnd"/>
      <w:r w:rsidR="001E00CB" w:rsidRPr="001E00CB">
        <w:rPr>
          <w:highlight w:val="yellow"/>
        </w:rPr>
        <w:t xml:space="preserve">  -</w:t>
      </w:r>
      <w:proofErr w:type="gramEnd"/>
      <w:r w:rsidR="001E00CB" w:rsidRPr="001E00CB">
        <w:rPr>
          <w:highlight w:val="yellow"/>
        </w:rPr>
        <w:t xml:space="preserve"> Vyzkoušet </w:t>
      </w:r>
      <w:proofErr w:type="spellStart"/>
      <w:r w:rsidR="001E00CB" w:rsidRPr="001E00CB">
        <w:rPr>
          <w:highlight w:val="yellow"/>
        </w:rPr>
        <w:t>načítáaní</w:t>
      </w:r>
      <w:proofErr w:type="spellEnd"/>
      <w:r w:rsidR="001E00CB" w:rsidRPr="001E00CB">
        <w:rPr>
          <w:highlight w:val="yellow"/>
        </w:rPr>
        <w:t xml:space="preserve"> rastrů a textur. Udělat </w:t>
      </w:r>
      <w:proofErr w:type="spellStart"/>
      <w:r w:rsidR="001E00CB" w:rsidRPr="001E00CB">
        <w:rPr>
          <w:highlight w:val="yellow"/>
        </w:rPr>
        <w:t>pipelinu</w:t>
      </w:r>
      <w:proofErr w:type="spellEnd"/>
      <w:r w:rsidR="001E00CB" w:rsidRPr="001E00CB">
        <w:rPr>
          <w:highlight w:val="yellow"/>
        </w:rPr>
        <w:t>?</w:t>
      </w:r>
    </w:p>
    <w:p w14:paraId="4DD41DB2" w14:textId="77777777" w:rsidR="00C150AE" w:rsidRDefault="00C150AE" w:rsidP="00C150AE">
      <w:pPr>
        <w:pStyle w:val="Normlnprvnodsazen"/>
        <w:numPr>
          <w:ilvl w:val="0"/>
          <w:numId w:val="7"/>
        </w:numPr>
      </w:pPr>
      <w:r>
        <w:t>Google API</w:t>
      </w:r>
    </w:p>
    <w:p w14:paraId="058D59E7" w14:textId="118102EF" w:rsidR="001E00CB" w:rsidRPr="00C150AE" w:rsidRDefault="00000000" w:rsidP="001E00CB">
      <w:pPr>
        <w:pStyle w:val="Normlnprvnodsazen"/>
        <w:numPr>
          <w:ilvl w:val="1"/>
          <w:numId w:val="7"/>
        </w:numPr>
      </w:pPr>
      <w:hyperlink r:id="rId75" w:history="1">
        <w:r w:rsidR="00C150AE" w:rsidRPr="00B76B4A">
          <w:rPr>
            <w:rStyle w:val="Hyperlink"/>
          </w:rPr>
          <w:t>https://developers.google.com/maps/documentation/tile/use-renderer</w:t>
        </w:r>
      </w:hyperlink>
    </w:p>
    <w:p w14:paraId="51FC0030" w14:textId="41C3F5C3" w:rsidR="00455C26" w:rsidRDefault="00455C26" w:rsidP="00455C26">
      <w:pPr>
        <w:pStyle w:val="Heading2"/>
      </w:pPr>
      <w:r>
        <w:t>UX</w:t>
      </w:r>
    </w:p>
    <w:p w14:paraId="30E519E4" w14:textId="5EB47794" w:rsidR="00455C26" w:rsidRDefault="00DC2D7C" w:rsidP="00455C26">
      <w:pPr>
        <w:rPr>
          <w:lang w:val="en-US" w:eastAsia="cs-CZ"/>
        </w:rPr>
      </w:pPr>
      <w:r>
        <w:rPr>
          <w:lang w:val="en-US" w:eastAsia="cs-CZ"/>
        </w:rPr>
        <w:t>HTML</w:t>
      </w:r>
    </w:p>
    <w:p w14:paraId="0B8AD970" w14:textId="1AA36BE1" w:rsidR="00DC2D7C" w:rsidRDefault="00DC2D7C" w:rsidP="00DC2D7C">
      <w:pPr>
        <w:pStyle w:val="Normlnprvnodsazen"/>
        <w:ind w:firstLine="0"/>
        <w:rPr>
          <w:lang w:val="en-US"/>
        </w:rPr>
      </w:pPr>
      <w:r>
        <w:rPr>
          <w:lang w:val="en-US"/>
        </w:rPr>
        <w:t xml:space="preserve">Troika text - </w:t>
      </w:r>
      <w:proofErr w:type="spellStart"/>
      <w:r>
        <w:rPr>
          <w:lang w:val="en-US"/>
        </w:rPr>
        <w:t>statický</w:t>
      </w:r>
      <w:proofErr w:type="spellEnd"/>
    </w:p>
    <w:p w14:paraId="10A9B96B" w14:textId="73D9793F" w:rsidR="00DC2D7C" w:rsidRDefault="00DC2D7C" w:rsidP="00DC2D7C">
      <w:pPr>
        <w:pStyle w:val="Normlnprvnodsazen"/>
        <w:ind w:firstLine="0"/>
      </w:pPr>
      <w:proofErr w:type="spellStart"/>
      <w:r>
        <w:rPr>
          <w:lang w:val="en-US"/>
        </w:rPr>
        <w:t>Bilboardy</w:t>
      </w:r>
      <w:proofErr w:type="spellEnd"/>
      <w:r>
        <w:rPr>
          <w:lang w:val="en-US"/>
        </w:rPr>
        <w:t xml:space="preserve"> – </w:t>
      </w:r>
      <w:proofErr w:type="spellStart"/>
      <w:r>
        <w:rPr>
          <w:lang w:val="en-US"/>
        </w:rPr>
        <w:t>dynamické</w:t>
      </w:r>
      <w:proofErr w:type="spellEnd"/>
      <w:r>
        <w:rPr>
          <w:lang w:val="en-US"/>
        </w:rPr>
        <w:t xml:space="preserve"> </w:t>
      </w:r>
      <w:proofErr w:type="spellStart"/>
      <w:r>
        <w:rPr>
          <w:lang w:val="en-US"/>
        </w:rPr>
        <w:t>otáčení</w:t>
      </w:r>
      <w:proofErr w:type="spellEnd"/>
      <w:r>
        <w:rPr>
          <w:lang w:val="en-US"/>
        </w:rPr>
        <w:t xml:space="preserve"> </w:t>
      </w:r>
      <w:proofErr w:type="spellStart"/>
      <w:r>
        <w:rPr>
          <w:lang w:val="en-US"/>
        </w:rPr>
        <w:t>na</w:t>
      </w:r>
      <w:proofErr w:type="spellEnd"/>
      <w:r>
        <w:rPr>
          <w:lang w:val="en-US"/>
        </w:rPr>
        <w:t xml:space="preserve"> </w:t>
      </w:r>
      <w:proofErr w:type="spellStart"/>
      <w:r>
        <w:rPr>
          <w:lang w:val="en-US"/>
        </w:rPr>
        <w:t>uživatele</w:t>
      </w:r>
      <w:proofErr w:type="spellEnd"/>
      <w:r>
        <w:rPr>
          <w:lang w:val="en-US"/>
        </w:rPr>
        <w:t xml:space="preserve"> – je </w:t>
      </w:r>
      <w:proofErr w:type="spellStart"/>
      <w:r>
        <w:rPr>
          <w:lang w:val="en-US"/>
        </w:rPr>
        <w:t>nutné</w:t>
      </w:r>
      <w:proofErr w:type="spellEnd"/>
      <w:r>
        <w:rPr>
          <w:lang w:val="en-US"/>
        </w:rPr>
        <w:t xml:space="preserve">? – jak </w:t>
      </w:r>
      <w:proofErr w:type="spellStart"/>
      <w:r>
        <w:rPr>
          <w:lang w:val="en-US"/>
        </w:rPr>
        <w:t>moc</w:t>
      </w:r>
      <w:proofErr w:type="spellEnd"/>
      <w:r>
        <w:rPr>
          <w:lang w:val="en-US"/>
        </w:rPr>
        <w:t xml:space="preserve"> </w:t>
      </w:r>
      <w:proofErr w:type="spellStart"/>
      <w:r>
        <w:rPr>
          <w:lang w:val="en-US"/>
        </w:rPr>
        <w:t>pohybu</w:t>
      </w:r>
      <w:proofErr w:type="spellEnd"/>
      <w:r>
        <w:rPr>
          <w:lang w:val="en-US"/>
        </w:rPr>
        <w:t xml:space="preserve"> </w:t>
      </w:r>
      <w:proofErr w:type="spellStart"/>
      <w:r>
        <w:rPr>
          <w:lang w:val="en-US"/>
        </w:rPr>
        <w:t>budu</w:t>
      </w:r>
      <w:proofErr w:type="spellEnd"/>
      <w:r>
        <w:rPr>
          <w:lang w:val="en-US"/>
        </w:rPr>
        <w:t xml:space="preserve"> </w:t>
      </w:r>
      <w:proofErr w:type="spellStart"/>
      <w:r>
        <w:rPr>
          <w:lang w:val="en-US"/>
        </w:rPr>
        <w:t>vy</w:t>
      </w:r>
      <w:r>
        <w:t>žadovat</w:t>
      </w:r>
      <w:proofErr w:type="spellEnd"/>
    </w:p>
    <w:p w14:paraId="62994ABA" w14:textId="5729A4B0" w:rsidR="00414E1F" w:rsidRDefault="0035387C" w:rsidP="00414E1F">
      <w:pPr>
        <w:pStyle w:val="Heading2"/>
      </w:pPr>
      <w:r>
        <w:t>CD / CI</w:t>
      </w:r>
    </w:p>
    <w:p w14:paraId="441D04A1" w14:textId="6BCCD397" w:rsidR="00414E1F" w:rsidRPr="00414E1F" w:rsidRDefault="00414E1F" w:rsidP="00414E1F">
      <w:pPr>
        <w:rPr>
          <w:lang w:val="en-US" w:eastAsia="cs-CZ"/>
        </w:rPr>
      </w:pPr>
      <w:r w:rsidRPr="00414E1F">
        <w:rPr>
          <w:noProof/>
          <w:lang w:val="en-US" w:eastAsia="cs-CZ"/>
        </w:rPr>
        <w:drawing>
          <wp:inline distT="0" distB="0" distL="0" distR="0" wp14:anchorId="2BDE4091" wp14:editId="3DA35B3F">
            <wp:extent cx="5579745" cy="1879600"/>
            <wp:effectExtent l="0" t="0" r="1905" b="6350"/>
            <wp:docPr id="14787130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713057" name="Picture 1" descr="A screenshot of a computer&#10;&#10;Description automatically generated"/>
                    <pic:cNvPicPr/>
                  </pic:nvPicPr>
                  <pic:blipFill>
                    <a:blip r:embed="rId76"/>
                    <a:stretch>
                      <a:fillRect/>
                    </a:stretch>
                  </pic:blipFill>
                  <pic:spPr>
                    <a:xfrm>
                      <a:off x="0" y="0"/>
                      <a:ext cx="5579745" cy="1879600"/>
                    </a:xfrm>
                    <a:prstGeom prst="rect">
                      <a:avLst/>
                    </a:prstGeom>
                  </pic:spPr>
                </pic:pic>
              </a:graphicData>
            </a:graphic>
          </wp:inline>
        </w:drawing>
      </w:r>
    </w:p>
    <w:p w14:paraId="5E30763B" w14:textId="6156A8C0" w:rsidR="00414E1F" w:rsidRPr="0029775B" w:rsidRDefault="00414E1F" w:rsidP="00414E1F">
      <w:pPr>
        <w:pStyle w:val="Normlnprvnodsazen"/>
        <w:ind w:firstLine="0"/>
        <w:rPr>
          <w:lang w:eastAsia="en-US"/>
        </w:rPr>
      </w:pPr>
      <w:proofErr w:type="spellStart"/>
      <w:r>
        <w:rPr>
          <w:lang w:eastAsia="en-US"/>
        </w:rPr>
        <w:t>Npm</w:t>
      </w:r>
      <w:proofErr w:type="spellEnd"/>
      <w:r>
        <w:rPr>
          <w:lang w:eastAsia="en-US"/>
        </w:rPr>
        <w:t xml:space="preserve"> </w:t>
      </w:r>
      <w:proofErr w:type="spellStart"/>
      <w:r>
        <w:rPr>
          <w:lang w:eastAsia="en-US"/>
        </w:rPr>
        <w:t>package</w:t>
      </w:r>
      <w:proofErr w:type="spellEnd"/>
      <w:r>
        <w:rPr>
          <w:lang w:eastAsia="en-US"/>
        </w:rPr>
        <w:t xml:space="preserve"> – </w:t>
      </w:r>
      <w:proofErr w:type="spellStart"/>
      <w:r>
        <w:rPr>
          <w:lang w:eastAsia="en-US"/>
        </w:rPr>
        <w:t>gh</w:t>
      </w:r>
      <w:proofErr w:type="spellEnd"/>
      <w:r>
        <w:rPr>
          <w:lang w:eastAsia="en-US"/>
        </w:rPr>
        <w:t xml:space="preserve"> </w:t>
      </w:r>
      <w:proofErr w:type="spellStart"/>
      <w:r>
        <w:rPr>
          <w:lang w:eastAsia="en-US"/>
        </w:rPr>
        <w:t>pages</w:t>
      </w:r>
      <w:proofErr w:type="spellEnd"/>
      <w:r>
        <w:rPr>
          <w:lang w:eastAsia="en-US"/>
        </w:rPr>
        <w:t xml:space="preserve">. </w:t>
      </w:r>
      <w:proofErr w:type="spellStart"/>
      <w:r>
        <w:rPr>
          <w:lang w:eastAsia="en-US"/>
        </w:rPr>
        <w:t>Github</w:t>
      </w:r>
      <w:proofErr w:type="spellEnd"/>
      <w:r>
        <w:rPr>
          <w:lang w:eastAsia="en-US"/>
        </w:rPr>
        <w:t xml:space="preserve"> </w:t>
      </w:r>
      <w:proofErr w:type="spellStart"/>
      <w:r>
        <w:rPr>
          <w:lang w:eastAsia="en-US"/>
        </w:rPr>
        <w:t>pages</w:t>
      </w:r>
      <w:proofErr w:type="spellEnd"/>
      <w:r>
        <w:rPr>
          <w:lang w:eastAsia="en-US"/>
        </w:rPr>
        <w:t xml:space="preserve"> </w:t>
      </w:r>
      <w:proofErr w:type="spellStart"/>
      <w:r>
        <w:rPr>
          <w:lang w:eastAsia="en-US"/>
        </w:rPr>
        <w:t>actions</w:t>
      </w:r>
      <w:proofErr w:type="spellEnd"/>
      <w:r>
        <w:rPr>
          <w:lang w:eastAsia="en-US"/>
        </w:rPr>
        <w:t xml:space="preserve">. </w:t>
      </w:r>
    </w:p>
    <w:p w14:paraId="303F97FE" w14:textId="77777777" w:rsidR="00455C26" w:rsidRPr="00455C26" w:rsidRDefault="00455C26" w:rsidP="00455C26">
      <w:pPr>
        <w:rPr>
          <w:lang w:val="en-US"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Default="00D905D2" w:rsidP="002656D4">
      <w:pPr>
        <w:pStyle w:val="Heading1"/>
        <w:rPr>
          <w:lang w:val="cs-CZ"/>
        </w:rPr>
      </w:pPr>
      <w:proofErr w:type="gramStart"/>
      <w:r w:rsidRPr="001F6849">
        <w:rPr>
          <w:lang w:val="cs-CZ"/>
        </w:rPr>
        <w:lastRenderedPageBreak/>
        <w:t>DISKUZE</w:t>
      </w:r>
      <w:proofErr w:type="gramEnd"/>
    </w:p>
    <w:p w14:paraId="19812588" w14:textId="32FF6D37" w:rsidR="00466AC8" w:rsidRDefault="008136B2" w:rsidP="00466AC8">
      <w:pPr>
        <w:rPr>
          <w:lang w:eastAsia="cs-CZ"/>
        </w:rPr>
      </w:pPr>
      <w:r>
        <w:rPr>
          <w:lang w:eastAsia="cs-CZ"/>
        </w:rPr>
        <w:t xml:space="preserve">Optimalizace </w:t>
      </w:r>
      <w:proofErr w:type="spellStart"/>
      <w:r w:rsidR="00A3391B">
        <w:rPr>
          <w:lang w:eastAsia="cs-CZ"/>
        </w:rPr>
        <w:t>Optimalizace</w:t>
      </w:r>
      <w:proofErr w:type="spellEnd"/>
      <w:r w:rsidR="00A3391B">
        <w:rPr>
          <w:lang w:eastAsia="cs-CZ"/>
        </w:rPr>
        <w:t xml:space="preserve"> </w:t>
      </w:r>
      <w:proofErr w:type="spellStart"/>
      <w:r w:rsidR="00A3391B">
        <w:rPr>
          <w:lang w:eastAsia="cs-CZ"/>
        </w:rPr>
        <w:t>Optimalizace</w:t>
      </w:r>
      <w:proofErr w:type="spellEnd"/>
    </w:p>
    <w:p w14:paraId="00E9C0A2" w14:textId="75F30C17" w:rsidR="00A3391B" w:rsidRDefault="00A3391B" w:rsidP="00A3391B">
      <w:pPr>
        <w:pStyle w:val="Normlnprvnodsazen"/>
        <w:ind w:firstLine="0"/>
      </w:pPr>
      <w:r>
        <w:t xml:space="preserve">Má smysl dávat </w:t>
      </w:r>
      <w:proofErr w:type="spellStart"/>
      <w:r>
        <w:t>geodata</w:t>
      </w:r>
      <w:proofErr w:type="spellEnd"/>
      <w:r>
        <w:t xml:space="preserve"> do VR</w:t>
      </w:r>
    </w:p>
    <w:p w14:paraId="61C36998" w14:textId="423E39A2" w:rsidR="00A3391B" w:rsidRDefault="00A3391B" w:rsidP="00A3391B">
      <w:pPr>
        <w:pStyle w:val="Normlnprvnodsazen"/>
        <w:numPr>
          <w:ilvl w:val="0"/>
          <w:numId w:val="26"/>
        </w:numPr>
      </w:pPr>
      <w:proofErr w:type="gramStart"/>
      <w:r>
        <w:t>2d</w:t>
      </w:r>
      <w:proofErr w:type="gramEnd"/>
      <w:r>
        <w:t xml:space="preserve"> ne</w:t>
      </w:r>
    </w:p>
    <w:p w14:paraId="0BD41377" w14:textId="77777777" w:rsidR="00A3391B" w:rsidRDefault="00A3391B" w:rsidP="00A3391B">
      <w:pPr>
        <w:pStyle w:val="Normlnprvnodsazen"/>
        <w:numPr>
          <w:ilvl w:val="0"/>
          <w:numId w:val="26"/>
        </w:numPr>
      </w:pPr>
      <w:proofErr w:type="gramStart"/>
      <w:r>
        <w:t>3d</w:t>
      </w:r>
      <w:proofErr w:type="gramEnd"/>
      <w:r>
        <w:t xml:space="preserve"> skoro </w:t>
      </w:r>
    </w:p>
    <w:p w14:paraId="2DF7155B" w14:textId="6FF4BDA2" w:rsidR="00A3391B" w:rsidRDefault="00A3391B" w:rsidP="00A3391B">
      <w:pPr>
        <w:pStyle w:val="Normlnprvnodsazen"/>
        <w:numPr>
          <w:ilvl w:val="1"/>
          <w:numId w:val="26"/>
        </w:numPr>
      </w:pPr>
      <w:r>
        <w:t xml:space="preserve">až bude lepší výkon </w:t>
      </w:r>
    </w:p>
    <w:p w14:paraId="19A4AB75" w14:textId="19BAD789" w:rsidR="00A3391B" w:rsidRDefault="00A3391B" w:rsidP="00EC522E">
      <w:pPr>
        <w:pStyle w:val="Normlnprvnodsazen"/>
        <w:numPr>
          <w:ilvl w:val="1"/>
          <w:numId w:val="26"/>
        </w:numPr>
      </w:pPr>
      <w:r>
        <w:t>až to bude jednoduchý -</w:t>
      </w:r>
      <w:r>
        <w:rPr>
          <w:lang w:val="en-US"/>
        </w:rPr>
        <w:t xml:space="preserve">&gt; </w:t>
      </w:r>
      <w:proofErr w:type="spellStart"/>
      <w:r>
        <w:rPr>
          <w:lang w:val="en-US"/>
        </w:rPr>
        <w:t>moc</w:t>
      </w:r>
      <w:proofErr w:type="spellEnd"/>
      <w:r>
        <w:rPr>
          <w:lang w:val="en-US"/>
        </w:rPr>
        <w:t xml:space="preserve"> </w:t>
      </w:r>
      <w:proofErr w:type="spellStart"/>
      <w:r>
        <w:rPr>
          <w:lang w:val="en-US"/>
        </w:rPr>
        <w:t>dlouh</w:t>
      </w:r>
      <w:proofErr w:type="spellEnd"/>
      <w:r>
        <w:t xml:space="preserve">é </w:t>
      </w:r>
      <w:proofErr w:type="spellStart"/>
      <w:r>
        <w:t>pipelin</w:t>
      </w:r>
      <w:r w:rsidR="00EC522E">
        <w:t>y</w:t>
      </w:r>
      <w:proofErr w:type="spellEnd"/>
    </w:p>
    <w:p w14:paraId="15F58D2E" w14:textId="66C73F49" w:rsidR="00EC522E" w:rsidRPr="00EC522E" w:rsidRDefault="00EC522E" w:rsidP="00EC522E">
      <w:pPr>
        <w:pStyle w:val="Normlnprvnodsazen"/>
        <w:ind w:firstLine="0"/>
        <w:rPr>
          <w:lang w:val="en-US"/>
        </w:rPr>
      </w:pPr>
      <w:r>
        <w:t xml:space="preserve">Optimální </w:t>
      </w:r>
      <w:proofErr w:type="spellStart"/>
      <w:r>
        <w:t>techstack</w:t>
      </w:r>
      <w:proofErr w:type="spellEnd"/>
      <w:r>
        <w:t xml:space="preserve"> / </w:t>
      </w:r>
      <w:proofErr w:type="spellStart"/>
      <w:r>
        <w:t>pipelina</w:t>
      </w:r>
      <w:proofErr w:type="spellEnd"/>
      <w:r>
        <w:rPr>
          <w:lang w:val="en-US"/>
        </w:rPr>
        <w:t>?</w:t>
      </w:r>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77"/>
          <w:footerReference w:type="default" r:id="rId78"/>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4AAF9B98" w14:textId="77777777" w:rsidR="009116B7" w:rsidRDefault="00FD6309" w:rsidP="009116B7">
      <w:pPr>
        <w:pStyle w:val="Bibliography"/>
      </w:pPr>
      <w:r w:rsidRPr="00FD6309">
        <w:rPr>
          <w:b/>
          <w:bCs/>
          <w:sz w:val="18"/>
          <w:szCs w:val="18"/>
        </w:rPr>
        <w:fldChar w:fldCharType="begin"/>
      </w:r>
      <w:r w:rsidR="001B7830">
        <w:rPr>
          <w:b/>
          <w:bCs/>
          <w:sz w:val="18"/>
          <w:szCs w:val="18"/>
        </w:rPr>
        <w:instrText xml:space="preserve"> ADDIN ZOTERO_BIBL {"uncited":[],"omitted":[],"custom":[]} CSL_BIBLIOGRAPHY </w:instrText>
      </w:r>
      <w:r w:rsidRPr="00FD6309">
        <w:rPr>
          <w:b/>
          <w:bCs/>
          <w:sz w:val="18"/>
          <w:szCs w:val="18"/>
        </w:rPr>
        <w:fldChar w:fldCharType="separate"/>
      </w:r>
      <w:r w:rsidR="009116B7">
        <w:t xml:space="preserve">2019 - Battle of 3D Rendering Stacks: CesiumJS, VTS Geospatial or iTowns? (2019): </w:t>
      </w:r>
    </w:p>
    <w:p w14:paraId="4DF0F66D" w14:textId="77777777" w:rsidR="009116B7" w:rsidRDefault="009116B7" w:rsidP="009116B7">
      <w:pPr>
        <w:pStyle w:val="Bibliography"/>
      </w:pPr>
      <w:r>
        <w:t xml:space="preserve">ABDUL-RAHMAN, A., PILOUK, M. (2008): Spatial data modelling for 3D GIS. Springer, Berlin ; New York. </w:t>
      </w:r>
    </w:p>
    <w:p w14:paraId="302A9621" w14:textId="77777777" w:rsidR="009116B7" w:rsidRDefault="009116B7" w:rsidP="009116B7">
      <w:pPr>
        <w:pStyle w:val="Bibliography"/>
      </w:pPr>
      <w:r>
        <w:t xml:space="preserve">ARIËN, G. (2017): Overview of the rendering pipeline in WebGL, Geert Arien, http://www.geertarien.com/blog/2017/07/16/overview-of-the-rendering-pipeline-in-webgl/ (17. 9. 2023). </w:t>
      </w:r>
    </w:p>
    <w:p w14:paraId="6CCE445B" w14:textId="77777777" w:rsidR="009116B7" w:rsidRDefault="009116B7" w:rsidP="009116B7">
      <w:pPr>
        <w:pStyle w:val="Bibliography"/>
      </w:pPr>
      <w:r>
        <w:t xml:space="preserve">BANDROVA, T., BONCHEV, S. (2013): 3D Maps – Scale, Accuracy, Level of Detail. </w:t>
      </w:r>
    </w:p>
    <w:p w14:paraId="40214521" w14:textId="77777777" w:rsidR="009116B7" w:rsidRDefault="009116B7" w:rsidP="009116B7">
      <w:pPr>
        <w:pStyle w:val="Bibliography"/>
      </w:pPr>
      <w:r>
        <w:t xml:space="preserve">BARUAH, R. (2021): AR and VR Using the WebXR API: Learn to Create Immersive Content with WebGL, Three.js, and A-Frame. Apress, Berkeley, CA. </w:t>
      </w:r>
    </w:p>
    <w:p w14:paraId="5765D662" w14:textId="77777777" w:rsidR="009116B7" w:rsidRDefault="009116B7" w:rsidP="009116B7">
      <w:pPr>
        <w:pStyle w:val="Bibliography"/>
      </w:pPr>
      <w:r>
        <w:t xml:space="preserve">BASQUES, K. (2023): Remote debug Android devices, Chrome for Developers, https://developer.chrome.com/docs/devtools/remote-debugging/ (6. 11. 2023). </w:t>
      </w:r>
    </w:p>
    <w:p w14:paraId="78DE4DCE" w14:textId="77777777" w:rsidR="009116B7" w:rsidRDefault="009116B7" w:rsidP="009116B7">
      <w:pPr>
        <w:pStyle w:val="Bibliography"/>
      </w:pPr>
      <w:r>
        <w:t xml:space="preserve">BATTY, M. (1997): Virtual geography. Futures, 4, 29, 337–352. </w:t>
      </w:r>
    </w:p>
    <w:p w14:paraId="035BE0BC" w14:textId="77777777" w:rsidR="009116B7" w:rsidRDefault="009116B7" w:rsidP="009116B7">
      <w:pPr>
        <w:pStyle w:val="Bibliography"/>
      </w:pPr>
      <w:r>
        <w:t xml:space="preserve">BERNARDES, S., MADDEN, M., KNIGHT, A., NEEL, N., MORGAN, N., CAMERON, K., KNOX, J. (2018): A MULTI-COMPONENT SYSTEM FOR DATA ACQUISITION AND VISUALIZATION IN THE GEOSCIENCES BASED ON UAVS, AUGMENTED AND VIRTUAL REALITY. In: The International Archives of the Photogrammetry, Remote Sensing and Spatial Information Sciences. Copernicus GmbH, 45–49. </w:t>
      </w:r>
    </w:p>
    <w:p w14:paraId="76C93A60" w14:textId="77777777" w:rsidR="009116B7" w:rsidRDefault="009116B7" w:rsidP="009116B7">
      <w:pPr>
        <w:pStyle w:val="Bibliography"/>
      </w:pPr>
      <w:r>
        <w:t xml:space="preserve">BILJECKI, F., LEDOUX, H., STOTER, J. (2016): An improved LOD specification for 3D building models. Computers, Environment and Urban Systems, 59, 25–37. </w:t>
      </w:r>
    </w:p>
    <w:p w14:paraId="20D169EA" w14:textId="77777777" w:rsidR="009116B7" w:rsidRDefault="009116B7" w:rsidP="009116B7">
      <w:pPr>
        <w:pStyle w:val="Bibliography"/>
      </w:pPr>
      <w:r>
        <w:t xml:space="preserve">BLENDER DOCUMENTATION TEAM (2023a): Introduction — Blender Manual, https://docs.blender.org/manual/en/latest/render/materials/introduction.html (15. 10. 2023). </w:t>
      </w:r>
    </w:p>
    <w:p w14:paraId="1CD9055C" w14:textId="77777777" w:rsidR="009116B7" w:rsidRDefault="009116B7" w:rsidP="009116B7">
      <w:pPr>
        <w:pStyle w:val="Bibliography"/>
      </w:pPr>
      <w:r>
        <w:t xml:space="preserve">BLENDER DOCUMENTATION TEAM (2023b): Light Objects — Blender Manual, https://docs.blender.org/manual/en/latest/render/lights/light_object.html (17. 10. 2023). </w:t>
      </w:r>
    </w:p>
    <w:p w14:paraId="4CAF5B9C" w14:textId="77777777" w:rsidR="009116B7" w:rsidRDefault="009116B7" w:rsidP="009116B7">
      <w:pPr>
        <w:pStyle w:val="Bibliography"/>
      </w:pPr>
      <w:r>
        <w:t xml:space="preserve">BLOKDYK, G. (2018): Virtual geographic environments A Complete Guide. 5STARCooks. </w:t>
      </w:r>
    </w:p>
    <w:p w14:paraId="7E5A4A8E" w14:textId="77777777" w:rsidR="009116B7" w:rsidRDefault="009116B7" w:rsidP="009116B7">
      <w:pPr>
        <w:pStyle w:val="Bibliography"/>
      </w:pPr>
      <w:r>
        <w:t xml:space="preserve">BOGDANOVA, R., BOULANGER, P., ZHENG, B. (2016): Depth Perception of Surgeons in Minimally Invasive Surgery. Surgical Innovation, 23. </w:t>
      </w:r>
    </w:p>
    <w:p w14:paraId="68EB3673" w14:textId="77777777" w:rsidR="009116B7" w:rsidRDefault="009116B7" w:rsidP="009116B7">
      <w:pPr>
        <w:pStyle w:val="Bibliography"/>
      </w:pPr>
      <w:r>
        <w:t xml:space="preserve">BOLETSIS, C. (2017): The New Era of Virtual Reality Locomotion: A Systematic Literature Review of Techniques and a Proposed Typology. Multimodal Technologies and Interaction, 4, 1, 24. </w:t>
      </w:r>
    </w:p>
    <w:p w14:paraId="2294C633" w14:textId="77777777" w:rsidR="009116B7" w:rsidRDefault="009116B7" w:rsidP="009116B7">
      <w:pPr>
        <w:pStyle w:val="Bibliography"/>
      </w:pPr>
      <w:r>
        <w:t xml:space="preserve">BOLSTAD, P. (2019): GIS Fundamentals: A First Text on Geographic Information Systems, Sixth Edition. XanEdu Publishing Inc, Ann Arbor, MI. </w:t>
      </w:r>
    </w:p>
    <w:p w14:paraId="408465FF" w14:textId="77777777" w:rsidR="009116B7" w:rsidRDefault="009116B7" w:rsidP="009116B7">
      <w:pPr>
        <w:pStyle w:val="Bibliography"/>
      </w:pPr>
      <w:r>
        <w:t xml:space="preserve">BOŘIL, J. (2022): Využití VGE pro výuku prostorových úloh - role interakce. Masarykova univerzita, Přírodovědecká fakulta. </w:t>
      </w:r>
    </w:p>
    <w:p w14:paraId="3249CED0" w14:textId="77777777" w:rsidR="009116B7" w:rsidRDefault="009116B7" w:rsidP="009116B7">
      <w:pPr>
        <w:pStyle w:val="Bibliography"/>
      </w:pPr>
      <w:r>
        <w:lastRenderedPageBreak/>
        <w:t xml:space="preserve">BROWN, R. (2023): VRcompare - The Internet’s Largest VR &amp; AR Headset Database, VRcompare, https://vr-compare.com/ (8. 10. 2023). </w:t>
      </w:r>
    </w:p>
    <w:p w14:paraId="548FDFF9" w14:textId="77777777" w:rsidR="009116B7" w:rsidRDefault="009116B7" w:rsidP="009116B7">
      <w:pPr>
        <w:pStyle w:val="Bibliography"/>
      </w:pPr>
      <w:r>
        <w:t xml:space="preserve">BURDEA, G., COIFFET, P. (2003): Virtual reality technology. J. Wiley-Interscience, Hoboken, N.J. </w:t>
      </w:r>
    </w:p>
    <w:p w14:paraId="2E902834" w14:textId="77777777" w:rsidR="009116B7" w:rsidRDefault="009116B7" w:rsidP="009116B7">
      <w:pPr>
        <w:pStyle w:val="Bibliography"/>
      </w:pPr>
      <w:r>
        <w:t xml:space="preserve">BUTCHER, P. W. S., JOHN, N. W., RITSOS, P. D. (2021): VRIA: A Web-Based Framework for Creating Immersive Analytics Experiences. IEEE Transactions on Visualization and Computer Graphics, 7, 27, 3213–3225. </w:t>
      </w:r>
    </w:p>
    <w:p w14:paraId="6B631713" w14:textId="77777777" w:rsidR="009116B7" w:rsidRDefault="009116B7" w:rsidP="009116B7">
      <w:pPr>
        <w:pStyle w:val="Bibliography"/>
      </w:pPr>
      <w:r>
        <w:t xml:space="preserve">BUYUKSALIH, I., BAYBURT, S., BUYUKSALIH, G., BASKARACA, A., KARIM, H., RAHMAN, A. (2017): 3D MODELLING AND VISUALIZATION BASED ON THE UNITY GAME ENGINE – ADVANTAGES AND CHALLENGES. In: ISPRS Annals of Photogrammetry, Remote Sensing and Spatial Information Sciences. 161–166. </w:t>
      </w:r>
    </w:p>
    <w:p w14:paraId="537918FB" w14:textId="77777777" w:rsidR="009116B7" w:rsidRDefault="009116B7" w:rsidP="009116B7">
      <w:pPr>
        <w:pStyle w:val="Bibliography"/>
      </w:pPr>
      <w:r>
        <w:t xml:space="preserve">CAN I USE (2023a): “webGL” | Can I use... Support tables for HTML5, CSS3, etc, https://caniuse.com/?search=webGL (31. 1. 2023). </w:t>
      </w:r>
    </w:p>
    <w:p w14:paraId="67C0305F" w14:textId="77777777" w:rsidR="009116B7" w:rsidRDefault="009116B7" w:rsidP="009116B7">
      <w:pPr>
        <w:pStyle w:val="Bibliography"/>
      </w:pPr>
      <w:r>
        <w:t xml:space="preserve">CAN I USE (2023b): WebGPU - Can I use, https://caniuse.com/webgpu (29. 8. 2023). </w:t>
      </w:r>
    </w:p>
    <w:p w14:paraId="530C8886" w14:textId="77777777" w:rsidR="009116B7" w:rsidRDefault="009116B7" w:rsidP="009116B7">
      <w:pPr>
        <w:pStyle w:val="Bibliography"/>
      </w:pPr>
      <w:r>
        <w:t xml:space="preserve">CAN I USE (2023c): “WebXR” | Can I use... Support tables for HTML5, CSS3, etc, https://caniuse.com/?search=WebXR (31. 1. 2023). </w:t>
      </w:r>
    </w:p>
    <w:p w14:paraId="22DE589E" w14:textId="77777777" w:rsidR="009116B7" w:rsidRDefault="009116B7" w:rsidP="009116B7">
      <w:pPr>
        <w:pStyle w:val="Bibliography"/>
      </w:pPr>
      <w:r>
        <w:t xml:space="preserve">CESIUMGS (2023a): Initial WebXR display support for Scene by pupitetris · Pull Request #11372 · CesiumGS/cesium, GitHub, https://github.com/CesiumGS/cesium/pull/11372 (31. 8. 2023). </w:t>
      </w:r>
    </w:p>
    <w:p w14:paraId="46FA7A5E" w14:textId="77777777" w:rsidR="009116B7" w:rsidRDefault="009116B7" w:rsidP="009116B7">
      <w:pPr>
        <w:pStyle w:val="Bibliography"/>
      </w:pPr>
      <w:r>
        <w:t xml:space="preserve">CESIUMGS (2023b): WebXR · Issue #3422 · CesiumGS/cesium, GitHub, https://github.com/CesiumGS/cesium/issues/3422 (31. 8. 2023). </w:t>
      </w:r>
    </w:p>
    <w:p w14:paraId="1235413E" w14:textId="77777777" w:rsidR="009116B7" w:rsidRDefault="009116B7" w:rsidP="009116B7">
      <w:pPr>
        <w:pStyle w:val="Bibliography"/>
      </w:pPr>
      <w:r>
        <w:t xml:space="preserve">CHADWICK, E. (2023): ingBest Practices for Compress glTF Textures. </w:t>
      </w:r>
    </w:p>
    <w:p w14:paraId="201499E1" w14:textId="77777777" w:rsidR="009116B7" w:rsidRDefault="009116B7" w:rsidP="009116B7">
      <w:pPr>
        <w:pStyle w:val="Bibliography"/>
      </w:pPr>
      <w:r>
        <w:t xml:space="preserve">CHEN, M., LIN, H. (2018): Virtual geographic environments (VGEs): originating from or beyond virtual reality (VR)? International Journal of Digital Earth, 4, 11, 329–333. </w:t>
      </w:r>
    </w:p>
    <w:p w14:paraId="5160029C" w14:textId="77777777" w:rsidR="009116B7" w:rsidRDefault="009116B7" w:rsidP="009116B7">
      <w:pPr>
        <w:pStyle w:val="Bibliography"/>
      </w:pPr>
      <w:r>
        <w:t xml:space="preserve">CHLOUPKOVÁ, T. (2007): Fyziologické principy procesu vidění - tvorba a vnímání obrazu. Masarykova univerzita, Přírodovědecká fakulta. </w:t>
      </w:r>
    </w:p>
    <w:p w14:paraId="6B510B83" w14:textId="77777777" w:rsidR="009116B7" w:rsidRDefault="009116B7" w:rsidP="009116B7">
      <w:pPr>
        <w:pStyle w:val="Bibliography"/>
      </w:pPr>
      <w:r>
        <w:t xml:space="preserve">CHOW, S. (2018): glTF-Tutorials - Materials, GitHub, https://github.com/KhronosGroup/glTF-Tutorials/blob/master/gltfTutorial/gltfTutorial_010_Materials.md (15. 10. 2023). </w:t>
      </w:r>
    </w:p>
    <w:p w14:paraId="1F338F90" w14:textId="77777777" w:rsidR="009116B7" w:rsidRDefault="009116B7" w:rsidP="009116B7">
      <w:pPr>
        <w:pStyle w:val="Bibliography"/>
      </w:pPr>
      <w:r>
        <w:t xml:space="preserve">CHRISTOPHE, S. (2020): Geovisualization: Multidimensional Exploration of the Territory. 325–332. </w:t>
      </w:r>
    </w:p>
    <w:p w14:paraId="18173B3E" w14:textId="77777777" w:rsidR="009116B7" w:rsidRDefault="009116B7" w:rsidP="009116B7">
      <w:pPr>
        <w:pStyle w:val="Bibliography"/>
      </w:pPr>
      <w:r>
        <w:t xml:space="preserve">CIBULA, R. (2021): Vývoj informačného systému na vizualizáciu 3D modelov a vývoj prototypu na meranie 3D objektov. Masarykova univerzita, Přírodovědecká fakulta. </w:t>
      </w:r>
    </w:p>
    <w:p w14:paraId="4E486847" w14:textId="77777777" w:rsidR="009116B7" w:rsidRDefault="009116B7" w:rsidP="009116B7">
      <w:pPr>
        <w:pStyle w:val="Bibliography"/>
      </w:pPr>
      <w:r>
        <w:t xml:space="preserve">CIRULIS, A., BRIGMANIS, K. B. (2013): 3D Outdoor Augmented Reality for Architecture and Urban Planning. Procedia Computer Science, 25, 71–79. </w:t>
      </w:r>
    </w:p>
    <w:p w14:paraId="4AD552D2" w14:textId="77777777" w:rsidR="009116B7" w:rsidRDefault="009116B7" w:rsidP="009116B7">
      <w:pPr>
        <w:pStyle w:val="Bibliography"/>
      </w:pPr>
      <w:r>
        <w:t xml:space="preserve">ÇÖLTEKIN, A., GRIFFIN, A. L., SLINGSBY, A., ROBINSON, A. C., CHRISTOPHE, S., RAUTENBACH, V., CHEN, M., PETTIT, C., KLIPPEL, A. (2020a): Geospatial Information Visualization and Extended Reality Displays. In: Guo, H., Goodchild, M. F., Annoni, A. (eds.): Manual of Digital Earth. Springer, Singapore, 229–277. </w:t>
      </w:r>
    </w:p>
    <w:p w14:paraId="74D712C2" w14:textId="77777777" w:rsidR="009116B7" w:rsidRDefault="009116B7" w:rsidP="009116B7">
      <w:pPr>
        <w:pStyle w:val="Bibliography"/>
      </w:pPr>
      <w:r>
        <w:lastRenderedPageBreak/>
        <w:t xml:space="preserve">ÇÖLTEKIN, A., LOCHHEAD, I., MADDEN, M., CHRISTOPHE, S., DEVAUX, A., PETTIT, C., LOCK, O., SHUKLA, S., HERMAN, L., STACHOŇ, Z., KUBÍČEK, P., SNOPKOVÁ, D., BERNARDES, S., HEDLEY, N. (2020b): Extended Reality in Spatial Sciences: A Review of Research Challenges and Future Directions. ISPRS International Journal of Geo-Information, 7, 9, 439. </w:t>
      </w:r>
    </w:p>
    <w:p w14:paraId="79F79FD3" w14:textId="77777777" w:rsidR="009116B7" w:rsidRDefault="009116B7" w:rsidP="009116B7">
      <w:pPr>
        <w:pStyle w:val="Bibliography"/>
      </w:pPr>
      <w:r>
        <w:t xml:space="preserve">COLTEKIN, A., LOCHHEAD, I., MADDEN, M., CHRISTOPHE, S., DEVAUX, A., PETTIT, C., LOCK, O., SHUKLA, S., HERMAN, L., STACHOŇ, Z., KUBICEK, P., SNOPKOVÁ, D., BERNARDES, S., HEDLEY, N. (2020): Extended Reality in Spatial Sciences: A Review of Research Challenges and Future Directions. International Journal of Geo-Information, 9. </w:t>
      </w:r>
    </w:p>
    <w:p w14:paraId="2BBB4B87" w14:textId="77777777" w:rsidR="009116B7" w:rsidRDefault="009116B7" w:rsidP="009116B7">
      <w:pPr>
        <w:pStyle w:val="Bibliography"/>
      </w:pPr>
      <w:r>
        <w:t xml:space="preserve">ÇÖLTEKIN, A., LOKKA, I., ZAHNER, M. (2016): ON THE USABILITY AND USEFULNESS OF 3D (GEO)VISUALIZATIONS. ISPRS - International Archives of the Photogrammetry, Remote Sensing and Spatial Information Sciences, XLI-B2, 387–392. </w:t>
      </w:r>
    </w:p>
    <w:p w14:paraId="4B4D46D8" w14:textId="77777777" w:rsidR="009116B7" w:rsidRDefault="009116B7" w:rsidP="009116B7">
      <w:pPr>
        <w:pStyle w:val="Bibliography"/>
      </w:pPr>
      <w:r>
        <w:t xml:space="preserve">ČÚZK (2023): ČÚZK - Otevřená data - základní informace, https://www.cuzk.cz/Uvod/Produkty-a-sluzby/Otevrena-data/Otevrena-data-zakladni-informace.aspx (28. 8. 2023). </w:t>
      </w:r>
    </w:p>
    <w:p w14:paraId="6EA3AD46" w14:textId="77777777" w:rsidR="009116B7" w:rsidRDefault="009116B7" w:rsidP="009116B7">
      <w:pPr>
        <w:pStyle w:val="Bibliography"/>
      </w:pPr>
      <w:r>
        <w:t xml:space="preserve">DECK.GL (2023): WebXR Support · visgl/deck.gl · Discussion #7972, GitHub, https://github.com/visgl/deck.gl/discussions/7972 (24. 9. 2023). </w:t>
      </w:r>
    </w:p>
    <w:p w14:paraId="183B4A59" w14:textId="77777777" w:rsidR="009116B7" w:rsidRDefault="009116B7" w:rsidP="009116B7">
      <w:pPr>
        <w:pStyle w:val="Bibliography"/>
      </w:pPr>
      <w:r>
        <w:t xml:space="preserve">DISCOVER THREE.JS CONTRIBUTORS (2023): Discover three.js. </w:t>
      </w:r>
    </w:p>
    <w:p w14:paraId="359FEBCF" w14:textId="77777777" w:rsidR="009116B7" w:rsidRDefault="009116B7" w:rsidP="009116B7">
      <w:pPr>
        <w:pStyle w:val="Bibliography"/>
      </w:pPr>
      <w:r>
        <w:t xml:space="preserve">DMARCOS (2023): Deprecate daydream and gearvr controls · Issue #5374 · aframevr/aframe, GitHub, https://github.com/aframevr/aframe/issues/5374 (6. 11. 2023). </w:t>
      </w:r>
    </w:p>
    <w:p w14:paraId="532635DF" w14:textId="77777777" w:rsidR="009116B7" w:rsidRDefault="009116B7" w:rsidP="009116B7">
      <w:pPr>
        <w:pStyle w:val="Bibliography"/>
      </w:pPr>
      <w:r>
        <w:t xml:space="preserve">DORMAN, M. (2020): Introduction to Web Mapping. Chapman and Hall/CRC, Boca Raton. </w:t>
      </w:r>
    </w:p>
    <w:p w14:paraId="7BED8566" w14:textId="77777777" w:rsidR="009116B7" w:rsidRDefault="009116B7" w:rsidP="009116B7">
      <w:pPr>
        <w:pStyle w:val="Bibliography"/>
      </w:pPr>
      <w:r>
        <w:t xml:space="preserve">DUNN, F., PARBERRY, I. (2011): 3D math primer for graphics and game development. CRC Press, Boca Raton, Fla. </w:t>
      </w:r>
    </w:p>
    <w:p w14:paraId="62238EA4" w14:textId="77777777" w:rsidR="009116B7" w:rsidRDefault="009116B7" w:rsidP="009116B7">
      <w:pPr>
        <w:pStyle w:val="Bibliography"/>
      </w:pPr>
      <w:r>
        <w:t xml:space="preserve">DUPIN, L. (2016): devices-vr-awwwards-3.png (PNG Image, 941 × 519 pixels), https://www.awwwards.com/awards/gallery/2016/03/devices-vr-awwwards-3.png (30. 1. 2023). </w:t>
      </w:r>
    </w:p>
    <w:p w14:paraId="09241BB3" w14:textId="77777777" w:rsidR="009116B7" w:rsidRDefault="009116B7" w:rsidP="009116B7">
      <w:pPr>
        <w:pStyle w:val="Bibliography"/>
      </w:pPr>
      <w:r>
        <w:t xml:space="preserve">DYKES, J., MACEACHREN, A. M., KRAAK, M.-J. (2005): Exploring Geovisualization. Pergamon, Amsterdam. </w:t>
      </w:r>
    </w:p>
    <w:p w14:paraId="494747A4" w14:textId="77777777" w:rsidR="009116B7" w:rsidRDefault="009116B7" w:rsidP="009116B7">
      <w:pPr>
        <w:pStyle w:val="Bibliography"/>
      </w:pPr>
      <w:r>
        <w:t xml:space="preserve">EDUTECH CONTRIBUTORS (2023): 3D file format - EduTech Wiki, https://edutechwiki.unige.ch/en/3D_file_format (19. 10. 2023). </w:t>
      </w:r>
    </w:p>
    <w:p w14:paraId="4E943F76" w14:textId="77777777" w:rsidR="009116B7" w:rsidRDefault="009116B7" w:rsidP="009116B7">
      <w:pPr>
        <w:pStyle w:val="Bibliography"/>
      </w:pPr>
      <w:r>
        <w:t xml:space="preserve">ESPINOSA, A. (2023): CesiumJS. </w:t>
      </w:r>
    </w:p>
    <w:p w14:paraId="28536663" w14:textId="77777777" w:rsidR="009116B7" w:rsidRDefault="009116B7" w:rsidP="009116B7">
      <w:pPr>
        <w:pStyle w:val="Bibliography"/>
      </w:pPr>
      <w:r>
        <w:t xml:space="preserve">ESRI (2023a): ArcGIS Maps SDK for JavaScript | Overview | ArcGIS Maps SDK for JavaScript 4.27 | ArcGIS Developers, https://developers.arcgis.com/javascript/latest/ (31. 8. 2023). </w:t>
      </w:r>
    </w:p>
    <w:p w14:paraId="228BB99C" w14:textId="77777777" w:rsidR="009116B7" w:rsidRDefault="009116B7" w:rsidP="009116B7">
      <w:pPr>
        <w:pStyle w:val="Bibliography"/>
      </w:pPr>
      <w:r>
        <w:t xml:space="preserve">ESRI (2023b): Export 360 VR Experiences from CityEngine—ArcGIS CityEngine Resources | Documentation, https://doc.arcgis.com/en/cityengine/latest/help/help-export-360vr.htm (31. 8. 2023). </w:t>
      </w:r>
    </w:p>
    <w:p w14:paraId="655C60C0" w14:textId="77777777" w:rsidR="009116B7" w:rsidRDefault="009116B7" w:rsidP="009116B7">
      <w:pPr>
        <w:pStyle w:val="Bibliography"/>
      </w:pPr>
      <w:r>
        <w:t xml:space="preserve">ESRI (2023c): Mapping APIs | Documentation | ArcGIS Developers, Documentation, https://developers.arcgis.com/documentation/mapping-apis-and-services/apis-and-sdks/ (31. 8. 2023). </w:t>
      </w:r>
    </w:p>
    <w:p w14:paraId="23F87FBE" w14:textId="77777777" w:rsidR="009116B7" w:rsidRDefault="009116B7" w:rsidP="009116B7">
      <w:pPr>
        <w:pStyle w:val="Bibliography"/>
      </w:pPr>
      <w:r>
        <w:t xml:space="preserve">FORD, T. (2017): “Overwatch” Gameplay Architecture and Netcode. </w:t>
      </w:r>
    </w:p>
    <w:p w14:paraId="0F495546" w14:textId="77777777" w:rsidR="009116B7" w:rsidRDefault="009116B7" w:rsidP="009116B7">
      <w:pPr>
        <w:pStyle w:val="Bibliography"/>
      </w:pPr>
      <w:r>
        <w:lastRenderedPageBreak/>
        <w:t xml:space="preserve">GAUTIER, J., BRÉDIF, M., CHRISTOPHE, S. (2020): Co-Visualization of Air Temperature and Urban Data for Visual Exploration. In: 2020 IEEE Visualization Conference (VIS). 71–75. </w:t>
      </w:r>
    </w:p>
    <w:p w14:paraId="0B590938" w14:textId="77777777" w:rsidR="009116B7" w:rsidRDefault="009116B7" w:rsidP="009116B7">
      <w:pPr>
        <w:pStyle w:val="Bibliography"/>
      </w:pPr>
      <w:r>
        <w:t xml:space="preserve">GAUTIER, J., CHRISTOPHE, S., BRÉDIF, M. (2020): VISUALIZING 3D CLIMATE DATA IN URBAN 3D MODELS. The International Archives of the Photogrammetry, Remote Sensing and Spatial Information Sciences, XLIII-B4-2020, 781–789. </w:t>
      </w:r>
    </w:p>
    <w:p w14:paraId="71C351F4" w14:textId="77777777" w:rsidR="009116B7" w:rsidRDefault="009116B7" w:rsidP="009116B7">
      <w:pPr>
        <w:pStyle w:val="Bibliography"/>
      </w:pPr>
      <w:r>
        <w:t xml:space="preserve">Geospatial Webinar (2023): </w:t>
      </w:r>
    </w:p>
    <w:p w14:paraId="6D2BE8B6" w14:textId="77777777" w:rsidR="009116B7" w:rsidRDefault="009116B7" w:rsidP="009116B7">
      <w:pPr>
        <w:pStyle w:val="Bibliography"/>
      </w:pPr>
      <w:r>
        <w:t xml:space="preserve">GHAYOUR, F., CANTOR, D. (2018): Real-time 3D graphics with WebGL 2: build interactive 3D applications with JavaScript and WebGL 2 (OpenGL ES 3.0). Packt, Birmingham Mumbai. </w:t>
      </w:r>
    </w:p>
    <w:p w14:paraId="488B7DAF" w14:textId="77777777" w:rsidR="009116B7" w:rsidRDefault="009116B7" w:rsidP="009116B7">
      <w:pPr>
        <w:pStyle w:val="Bibliography"/>
      </w:pPr>
      <w:r>
        <w:t xml:space="preserve">GHULAM, M., FRANCILLETTE, Y., GOUAICH, A., MICHEL, F., HOCINE, N. (2013): Level Of Detail Based AI Adaptation for Agents in Video Games. ICAART 2013 - Proceedings of the 5th International Conference on Agents and Artificial Intelligence, 2. </w:t>
      </w:r>
    </w:p>
    <w:p w14:paraId="2A618E3F" w14:textId="77777777" w:rsidR="009116B7" w:rsidRDefault="009116B7" w:rsidP="009116B7">
      <w:pPr>
        <w:pStyle w:val="Bibliography"/>
      </w:pPr>
      <w:r>
        <w:t xml:space="preserve">GODBER, A. (2022): godber/webvr.dev. </w:t>
      </w:r>
    </w:p>
    <w:p w14:paraId="7B9AE166" w14:textId="77777777" w:rsidR="009116B7" w:rsidRDefault="009116B7" w:rsidP="009116B7">
      <w:pPr>
        <w:pStyle w:val="Bibliography"/>
      </w:pPr>
      <w:r>
        <w:t xml:space="preserve">GOODCHILD, M. F. (2013): The quality of big (geo)data. Dialogues in Human Geography, 3, 3, 280–284. </w:t>
      </w:r>
    </w:p>
    <w:p w14:paraId="7FC5F013" w14:textId="77777777" w:rsidR="009116B7" w:rsidRDefault="009116B7" w:rsidP="009116B7">
      <w:pPr>
        <w:pStyle w:val="Bibliography"/>
      </w:pPr>
      <w:r>
        <w:t xml:space="preserve">GROSSNER, K., GOODCHILD, M., CLARKE, K. (2008): Defining a Digital Earth System. T. GIS, 12, 145–160. </w:t>
      </w:r>
    </w:p>
    <w:p w14:paraId="67980A00" w14:textId="77777777" w:rsidR="009116B7" w:rsidRDefault="009116B7" w:rsidP="009116B7">
      <w:pPr>
        <w:pStyle w:val="Bibliography"/>
      </w:pPr>
      <w:r>
        <w:t xml:space="preserve">GUO, H., GOODCHILD, M. F., ANNONI, A. eds. (2020): Manual of Digital Earth. Springer Nature. </w:t>
      </w:r>
    </w:p>
    <w:p w14:paraId="4EC4A101" w14:textId="77777777" w:rsidR="009116B7" w:rsidRDefault="009116B7" w:rsidP="009116B7">
      <w:pPr>
        <w:pStyle w:val="Bibliography"/>
      </w:pPr>
      <w:r>
        <w:t xml:space="preserve">HALE, J. (2022): Vertex Color Baked Lighting with Wonderland Engine. Wonderland Engine. </w:t>
      </w:r>
    </w:p>
    <w:p w14:paraId="686178A1" w14:textId="77777777" w:rsidR="009116B7" w:rsidRDefault="009116B7" w:rsidP="009116B7">
      <w:pPr>
        <w:pStyle w:val="Bibliography"/>
      </w:pPr>
      <w:r>
        <w:t xml:space="preserve">HALIK, Ł. (2018): Challenges in Converting the Polish Topographic Database of Built-Up Areas into 3D Virtual Reality Geovisualization. The Cartographic Journal, 4, 55, 391–399. </w:t>
      </w:r>
    </w:p>
    <w:p w14:paraId="7E5DAD73" w14:textId="77777777" w:rsidR="009116B7" w:rsidRDefault="009116B7" w:rsidP="009116B7">
      <w:pPr>
        <w:pStyle w:val="Bibliography"/>
      </w:pPr>
      <w:r>
        <w:t xml:space="preserve">HERMAN, L. (2011): Moderní kartografické metody modelování měst. Masarykova univerzita, Přírodovědecká fakulta. </w:t>
      </w:r>
    </w:p>
    <w:p w14:paraId="6AD4035F" w14:textId="77777777" w:rsidR="009116B7" w:rsidRDefault="009116B7" w:rsidP="009116B7">
      <w:pPr>
        <w:pStyle w:val="Bibliography"/>
      </w:pPr>
      <w:r>
        <w:t xml:space="preserve">HERMAN, L. (2014): Vizualizace 3D modelů měst na webu. Masarykova univerzita, Přírodovědecká fakulta. </w:t>
      </w:r>
    </w:p>
    <w:p w14:paraId="6292313F" w14:textId="77777777" w:rsidR="009116B7" w:rsidRDefault="009116B7" w:rsidP="009116B7">
      <w:pPr>
        <w:pStyle w:val="Bibliography"/>
      </w:pPr>
      <w:r>
        <w:t xml:space="preserve">HERMAN, L. (2019): User Issues of Interactive 3D Geovisualizations. Masarykova univerzita, Přírodovědecká fakulta. </w:t>
      </w:r>
    </w:p>
    <w:p w14:paraId="1D7820B8" w14:textId="77777777" w:rsidR="009116B7" w:rsidRDefault="009116B7" w:rsidP="009116B7">
      <w:pPr>
        <w:pStyle w:val="Bibliography"/>
      </w:pPr>
      <w:r>
        <w:t xml:space="preserve">HERMAN, L., ŘEZNÍK, T. (2015): 3D WEB VISUALIZATION OF ENVIRONMENTAL INFORMATION – INTEGRATION OF HETEROGENEOUS DATA SOURCES WHEN PROVIDING NAVIGATION AND INTERACTION. The International Archives of the Photogrammetry, Remote Sensing and Spatial Information Sciences, XL-3/W3, 479–485. </w:t>
      </w:r>
    </w:p>
    <w:p w14:paraId="248BFCBA" w14:textId="77777777" w:rsidR="009116B7" w:rsidRDefault="009116B7" w:rsidP="009116B7">
      <w:pPr>
        <w:pStyle w:val="Bibliography"/>
      </w:pPr>
      <w:r>
        <w:t xml:space="preserve">HEXAGON (2023): Luciad Developer Platform, https://dev.luciad.com/portal/productDocumentation/LuciadRIA/docs/articles/tutorial/technology/features_and_benefits.html?subcategory=ria_technology (31. 8. 2023). </w:t>
      </w:r>
    </w:p>
    <w:p w14:paraId="296B22CB" w14:textId="77777777" w:rsidR="009116B7" w:rsidRDefault="009116B7" w:rsidP="009116B7">
      <w:pPr>
        <w:pStyle w:val="Bibliography"/>
      </w:pPr>
      <w:r>
        <w:t xml:space="preserve">HORÁK, J. (2023): std_etapy_transformer.py. Brno. </w:t>
      </w:r>
    </w:p>
    <w:p w14:paraId="0E229A91" w14:textId="77777777" w:rsidR="009116B7" w:rsidRDefault="009116B7" w:rsidP="009116B7">
      <w:pPr>
        <w:pStyle w:val="Bibliography"/>
      </w:pPr>
      <w:r>
        <w:t xml:space="preserve">HORKÝ, L. (2020): Sandbox for comparing performance of VTS Geospatial and CesiumJS. </w:t>
      </w:r>
    </w:p>
    <w:p w14:paraId="609077D4" w14:textId="77777777" w:rsidR="009116B7" w:rsidRDefault="009116B7" w:rsidP="009116B7">
      <w:pPr>
        <w:pStyle w:val="Bibliography"/>
      </w:pPr>
      <w:r>
        <w:t>HUTTER, M. (2021): glTF-Tutorials - Textures, GitHub, https://github.com/KhronosGroup/glTF-</w:t>
      </w:r>
      <w:r>
        <w:lastRenderedPageBreak/>
        <w:t xml:space="preserve">Tutorials/blob/master/gltfTutorial/gltfTutorial_012_TexturesImagesSamplers.md (15. 10. 2023). </w:t>
      </w:r>
    </w:p>
    <w:p w14:paraId="2151E0FA" w14:textId="77777777" w:rsidR="009116B7" w:rsidRDefault="009116B7" w:rsidP="009116B7">
      <w:pPr>
        <w:pStyle w:val="Bibliography"/>
      </w:pPr>
      <w:r>
        <w:t xml:space="preserve">IGALIA SL (2023): Welcome to Wolvic, https://www.wolvic.com/en/ (31. 1. 2023). </w:t>
      </w:r>
    </w:p>
    <w:p w14:paraId="5D308BF1" w14:textId="77777777" w:rsidR="009116B7" w:rsidRDefault="009116B7" w:rsidP="009116B7">
      <w:pPr>
        <w:pStyle w:val="Bibliography"/>
      </w:pPr>
      <w:r>
        <w:t xml:space="preserve">IMMERSIVE WEB WORKING GROUP (2022): WebXR Device API Explained, webxr, https://immersive-web.github.io/webxr/explainer.html (10. 9. 2023). </w:t>
      </w:r>
    </w:p>
    <w:p w14:paraId="2A759470" w14:textId="77777777" w:rsidR="009116B7" w:rsidRDefault="009116B7" w:rsidP="009116B7">
      <w:pPr>
        <w:pStyle w:val="Bibliography"/>
      </w:pPr>
      <w:r>
        <w:t xml:space="preserve">IMMERSIVE WEB WORKING GROUP (2023): WebXR Device API Specification. Immersive Web at W3C. </w:t>
      </w:r>
    </w:p>
    <w:p w14:paraId="7BCC5823" w14:textId="77777777" w:rsidR="009116B7" w:rsidRDefault="009116B7" w:rsidP="009116B7">
      <w:pPr>
        <w:pStyle w:val="Bibliography"/>
      </w:pPr>
      <w:r>
        <w:t xml:space="preserve">Intro to WebXR and A-Frame Part 1: What is WebXR, A-Frame, and Entity-Component-Systems (2021): </w:t>
      </w:r>
    </w:p>
    <w:p w14:paraId="695E338B" w14:textId="77777777" w:rsidR="009116B7" w:rsidRDefault="009116B7" w:rsidP="009116B7">
      <w:pPr>
        <w:pStyle w:val="Bibliography"/>
      </w:pPr>
      <w:r>
        <w:t xml:space="preserve">Introducing WebGPU: Unlocking modern GPU access for JavaScript (2023): </w:t>
      </w:r>
    </w:p>
    <w:p w14:paraId="5DEC4D03" w14:textId="77777777" w:rsidR="009116B7" w:rsidRDefault="009116B7" w:rsidP="009116B7">
      <w:pPr>
        <w:pStyle w:val="Bibliography"/>
      </w:pPr>
      <w:r>
        <w:t xml:space="preserve">ITOWNS CONTRIBUTORS (2023): iTowns, https://github.com/iTowns/itowns/tree/master (9. 9. 2023). </w:t>
      </w:r>
    </w:p>
    <w:p w14:paraId="4D534D0C" w14:textId="77777777" w:rsidR="009116B7" w:rsidRDefault="009116B7" w:rsidP="009116B7">
      <w:pPr>
        <w:pStyle w:val="Bibliography"/>
      </w:pPr>
      <w:r>
        <w:t xml:space="preserve">JUDGE, S., HARRIE, L. (2020): Visualizing a Possible Future: Map Guidelines for a 3D Detailed Development Plan. Journal of Geovisualization and Spatial Analysis, 1, 4, 7. </w:t>
      </w:r>
    </w:p>
    <w:p w14:paraId="0FBFA0DA" w14:textId="77777777" w:rsidR="009116B7" w:rsidRDefault="009116B7" w:rsidP="009116B7">
      <w:pPr>
        <w:pStyle w:val="Bibliography"/>
      </w:pPr>
      <w:r>
        <w:t xml:space="preserve">JULIN, A., JAALAMA, K., VIRTANEN, J.-P., POUKE, M., YLIPULLI, J., VAAJA, M., HYYPPÄ, J., HYYPPÄ, H. (2018): Characterizing 3D City Modeling Projects: Towards a Harmonized Interoperable System. ISPRS International Journal of Geo-Information, 2, 7, 55. </w:t>
      </w:r>
    </w:p>
    <w:p w14:paraId="458A765B" w14:textId="77777777" w:rsidR="009116B7" w:rsidRDefault="009116B7" w:rsidP="009116B7">
      <w:pPr>
        <w:pStyle w:val="Bibliography"/>
      </w:pPr>
      <w:r>
        <w:t xml:space="preserve">KAM BRNO (2023): Brno - 3D model, https://webmaps.kambrno.cz/webmaps.kambrno.cz/3d-model/ (31. 8. 2023). </w:t>
      </w:r>
    </w:p>
    <w:p w14:paraId="6BEB4C82" w14:textId="77777777" w:rsidR="009116B7" w:rsidRDefault="009116B7" w:rsidP="009116B7">
      <w:pPr>
        <w:pStyle w:val="Bibliography"/>
      </w:pPr>
      <w:r>
        <w:t xml:space="preserve">KANE, J. (2022): Brands Pioneering “the Metaverse?” Consider Mozilla Hubs &amp; the 3D Open Web. Creator Labs. </w:t>
      </w:r>
    </w:p>
    <w:p w14:paraId="3CE3140F" w14:textId="77777777" w:rsidR="009116B7" w:rsidRDefault="009116B7" w:rsidP="009116B7">
      <w:pPr>
        <w:pStyle w:val="Bibliography"/>
      </w:pPr>
      <w:r>
        <w:t xml:space="preserve">KEIL, J., EDLER, D., SCHMITT, T., DICKMANN, F. (2021): Creating Immersive Virtual Environments Based on Open Geospatial Data and Game Engines. KN - Journal of Cartography and Geographic Information, 1, 71, 53–65. </w:t>
      </w:r>
    </w:p>
    <w:p w14:paraId="6E854E9A" w14:textId="77777777" w:rsidR="009116B7" w:rsidRDefault="009116B7" w:rsidP="009116B7">
      <w:pPr>
        <w:pStyle w:val="Bibliography"/>
      </w:pPr>
      <w:r>
        <w:t xml:space="preserve">KHRONOS GROUP (2017): Strong glTF Ecosystem Momentum at SIGGRAPH 2017, The Khronos Group, https://www.khronos.org/blog/gltf-2.0-ecosystem-advancement (8. 10. 2023). </w:t>
      </w:r>
    </w:p>
    <w:p w14:paraId="0B254AE8" w14:textId="77777777" w:rsidR="009116B7" w:rsidRDefault="009116B7" w:rsidP="009116B7">
      <w:pPr>
        <w:pStyle w:val="Bibliography"/>
      </w:pPr>
      <w:r>
        <w:t xml:space="preserve">KHRONOS GROUP (2018): WebGL: Latest Techniques, https://slideplayer.com/slide/16710114/ (22. 3. 2023). </w:t>
      </w:r>
    </w:p>
    <w:p w14:paraId="30B75B8E" w14:textId="77777777" w:rsidR="009116B7" w:rsidRDefault="009116B7" w:rsidP="009116B7">
      <w:pPr>
        <w:pStyle w:val="Bibliography"/>
      </w:pPr>
      <w:r>
        <w:t>KHRONOS GROUP (2021): glTF</w:t>
      </w:r>
      <w:r>
        <w:rPr>
          <w:vertAlign w:val="superscript"/>
        </w:rPr>
        <w:t>TM</w:t>
      </w:r>
      <w:r>
        <w:t xml:space="preserve"> 2.0 Specification. </w:t>
      </w:r>
    </w:p>
    <w:p w14:paraId="0540360C" w14:textId="77777777" w:rsidR="009116B7" w:rsidRDefault="009116B7" w:rsidP="009116B7">
      <w:pPr>
        <w:pStyle w:val="Bibliography"/>
      </w:pPr>
      <w:r>
        <w:t xml:space="preserve">KHRONOS GROUP (2022): EXT_structural_metadata: Properties for structured data by javagl · Pull Request #2151 · KhronosGroup/glTF, GitHub, https://github.com/KhronosGroup/glTF/pull/2151 (26. 11. 2023). </w:t>
      </w:r>
    </w:p>
    <w:p w14:paraId="0B662D93" w14:textId="77777777" w:rsidR="009116B7" w:rsidRDefault="009116B7" w:rsidP="009116B7">
      <w:pPr>
        <w:pStyle w:val="Bibliography"/>
      </w:pPr>
      <w:r>
        <w:t xml:space="preserve">KHRONOS GROUP (2023a): glTF-Tutorials-Scenes and Nodes, glTF-Tutorials, https://github.khronos.org/glTF-Tutorials/gltfTutorial/gltfTutorial_004_ScenesNodes.html (21. 9. 2023). </w:t>
      </w:r>
    </w:p>
    <w:p w14:paraId="69EF1141" w14:textId="77777777" w:rsidR="009116B7" w:rsidRDefault="009116B7" w:rsidP="009116B7">
      <w:pPr>
        <w:pStyle w:val="Bibliography"/>
      </w:pPr>
      <w:r>
        <w:t xml:space="preserve">KHRONOS GROUP (2023b): WebGL, The Khronos Group, https://www.khronos.org// (19. 1. 2023). </w:t>
      </w:r>
    </w:p>
    <w:p w14:paraId="1375D4F1" w14:textId="77777777" w:rsidR="009116B7" w:rsidRDefault="009116B7" w:rsidP="009116B7">
      <w:pPr>
        <w:pStyle w:val="Bibliography"/>
      </w:pPr>
      <w:r>
        <w:lastRenderedPageBreak/>
        <w:t xml:space="preserve">KIONG, D. L. V. (2022): Metaverse Made Easy: A Beginner’s Guide to the Metaverse: Everything you need to know about Metaverse, NFT and GameFi. Independently published. </w:t>
      </w:r>
    </w:p>
    <w:p w14:paraId="2A76CB5D" w14:textId="77777777" w:rsidR="009116B7" w:rsidRDefault="009116B7" w:rsidP="009116B7">
      <w:pPr>
        <w:pStyle w:val="Bibliography"/>
      </w:pPr>
      <w:r>
        <w:t xml:space="preserve">KOLÁČNÝ, A. (1969): Cartographic Information—a Fundamental Concept and Term in Modern Cartography. The Cartographic Journal, 1, 6, 47–49. </w:t>
      </w:r>
    </w:p>
    <w:p w14:paraId="2A646FE6" w14:textId="77777777" w:rsidR="009116B7" w:rsidRDefault="009116B7" w:rsidP="009116B7">
      <w:pPr>
        <w:pStyle w:val="Bibliography"/>
      </w:pPr>
      <w:r>
        <w:t xml:space="preserve">KONEČNÝ, M. (2011): Cartography: Challenges and potential in the virtual geographic environments era. Annals of GIS, 17, 135–146. </w:t>
      </w:r>
    </w:p>
    <w:p w14:paraId="6A259E79" w14:textId="77777777" w:rsidR="009116B7" w:rsidRDefault="009116B7" w:rsidP="009116B7">
      <w:pPr>
        <w:pStyle w:val="Bibliography"/>
      </w:pPr>
      <w:r>
        <w:t xml:space="preserve">KRAAK, M. J., ORMELING, F. (2020): Cartography: visualization of geospatial data. CRC Press, Boca Raton ; London. </w:t>
      </w:r>
    </w:p>
    <w:p w14:paraId="403D7295" w14:textId="77777777" w:rsidR="009116B7" w:rsidRDefault="009116B7" w:rsidP="009116B7">
      <w:pPr>
        <w:pStyle w:val="Bibliography"/>
      </w:pPr>
      <w:r>
        <w:t xml:space="preserve">KRESSE, W., DANKO, D. M. eds. (2012): Springer Handbook of Geographic Information. Springer, Berlin ; New York. </w:t>
      </w:r>
    </w:p>
    <w:p w14:paraId="106183D1" w14:textId="77777777" w:rsidR="009116B7" w:rsidRDefault="009116B7" w:rsidP="009116B7">
      <w:pPr>
        <w:pStyle w:val="Bibliography"/>
      </w:pPr>
      <w:r>
        <w:t xml:space="preserve">KUBÍČEK, P., STACHOŇ, Z. (2009): NOVÉ MAPOVÉ TECHNOLOGIE V KARTOGRAFICKÉ KOMUNIKACI. Karografické listy, 17, 8. </w:t>
      </w:r>
    </w:p>
    <w:p w14:paraId="080A998F" w14:textId="77777777" w:rsidR="009116B7" w:rsidRDefault="009116B7" w:rsidP="009116B7">
      <w:pPr>
        <w:pStyle w:val="Bibliography"/>
      </w:pPr>
      <w:r>
        <w:t xml:space="preserve">KVARDA, O. (2020): Virtuální realita jako prostředek kartografické komunikace. Masarykova univerzita, Přírodovědecká fakulta. </w:t>
      </w:r>
    </w:p>
    <w:p w14:paraId="19B1B202" w14:textId="77777777" w:rsidR="009116B7" w:rsidRDefault="009116B7" w:rsidP="009116B7">
      <w:pPr>
        <w:pStyle w:val="Bibliography"/>
      </w:pPr>
      <w:r>
        <w:t xml:space="preserve">LAKSONO, D., ADITYA, T. (2019): Utilizing A Game Engine for Interactive 3D Topographic Data Visualization. ISPRS International Journal of Geo-Information, 8, 8, 361. </w:t>
      </w:r>
    </w:p>
    <w:p w14:paraId="5106ACE6" w14:textId="77777777" w:rsidR="009116B7" w:rsidRDefault="009116B7" w:rsidP="009116B7">
      <w:pPr>
        <w:pStyle w:val="Bibliography"/>
      </w:pPr>
      <w:r>
        <w:t xml:space="preserve">LAVALLE, S. (2020): Virtual Reality - LaValle. </w:t>
      </w:r>
    </w:p>
    <w:p w14:paraId="0823D9E9" w14:textId="77777777" w:rsidR="009116B7" w:rsidRDefault="009116B7" w:rsidP="009116B7">
      <w:pPr>
        <w:pStyle w:val="Bibliography"/>
      </w:pPr>
      <w:r>
        <w:t xml:space="preserve">LEE, Y., YOO, B. (2021): XR collaboration beyond virtual reality: work in the real world. 8, 756–772. </w:t>
      </w:r>
    </w:p>
    <w:p w14:paraId="626B77C4" w14:textId="77777777" w:rsidR="009116B7" w:rsidRDefault="009116B7" w:rsidP="009116B7">
      <w:pPr>
        <w:pStyle w:val="Bibliography"/>
      </w:pPr>
      <w:r>
        <w:t xml:space="preserve">LIN, H., BATTY, M. (2011): Virtual Geographic Environments. Esri Press, Redlands, Calif. </w:t>
      </w:r>
    </w:p>
    <w:p w14:paraId="4FDE75EA" w14:textId="77777777" w:rsidR="009116B7" w:rsidRDefault="009116B7" w:rsidP="009116B7">
      <w:pPr>
        <w:pStyle w:val="Bibliography"/>
      </w:pPr>
      <w:r>
        <w:t xml:space="preserve">LIN, H., CHEN, M., LU, G. (2013): Virtual Geographic Environment: A Workspace for Computer-Aided Geographic Experiments. Annals of the Association of American Geographers, 3, 103, 465–482. </w:t>
      </w:r>
    </w:p>
    <w:p w14:paraId="245E7870" w14:textId="77777777" w:rsidR="009116B7" w:rsidRDefault="009116B7" w:rsidP="009116B7">
      <w:pPr>
        <w:pStyle w:val="Bibliography"/>
      </w:pPr>
      <w:r>
        <w:t xml:space="preserve">LIN, H., CHEN, M., LU, G., ZHU, Q., GONG, J., YOU, X., WEN, Y., XU, B., HU, M. (2013): Virtual Geographic Environments (VGEs): A New Generation of Geographic Analysis Tool. Earth-Science Reviews, 126, 74–84. </w:t>
      </w:r>
    </w:p>
    <w:p w14:paraId="573F1FC7" w14:textId="77777777" w:rsidR="009116B7" w:rsidRDefault="009116B7" w:rsidP="009116B7">
      <w:pPr>
        <w:pStyle w:val="Bibliography"/>
      </w:pPr>
      <w:r>
        <w:t xml:space="preserve">LONGLEY, P. A., GOODCHILD, M. F., MAGUIRE, D. J., RHIND, D. W. (2015): Geographic Information Science and Systems, 4th Edition. Wiley. </w:t>
      </w:r>
    </w:p>
    <w:p w14:paraId="2BB2ECE3" w14:textId="77777777" w:rsidR="009116B7" w:rsidRDefault="009116B7" w:rsidP="009116B7">
      <w:pPr>
        <w:pStyle w:val="Bibliography"/>
      </w:pPr>
      <w:r>
        <w:t xml:space="preserve">MACEACHREN, A. M. (2004): How Maps Work: Representation, Visualization, and Design. The Guilford Press, New York. </w:t>
      </w:r>
    </w:p>
    <w:p w14:paraId="0A3680E8" w14:textId="77777777" w:rsidR="009116B7" w:rsidRDefault="009116B7" w:rsidP="009116B7">
      <w:pPr>
        <w:pStyle w:val="Bibliography"/>
      </w:pPr>
      <w:r>
        <w:t xml:space="preserve">MACEACHREN, A. M., EDSALL, R., HAUG, D., BAXTER, R., OTTO, G., MASTERS, R., FUHRMANN, S., QIAN, L. (1999): Virtual environments for geographic visualization: potential and challenges. In: Proceedings of the 1999 workshop on new paradigms in information visualization and manipulation in conjunction with the eighth ACM internation conference on Information and knowledge management. Association for Computing Machinery, New York, NY, USA, 35–40. </w:t>
      </w:r>
    </w:p>
    <w:p w14:paraId="67FBFFD9" w14:textId="77777777" w:rsidR="009116B7" w:rsidRDefault="009116B7" w:rsidP="009116B7">
      <w:pPr>
        <w:pStyle w:val="Bibliography"/>
      </w:pPr>
      <w:r>
        <w:t xml:space="preserve">MACEACHREN, A. M., TAYLOR, F. D. R. (1994): Visualization in modern cartography. Pergamon. </w:t>
      </w:r>
    </w:p>
    <w:p w14:paraId="4993112E" w14:textId="77777777" w:rsidR="009116B7" w:rsidRDefault="009116B7" w:rsidP="009116B7">
      <w:pPr>
        <w:pStyle w:val="Bibliography"/>
      </w:pPr>
      <w:r>
        <w:lastRenderedPageBreak/>
        <w:t xml:space="preserve">MACLNTYRE, B., SMITH, T. F. (2018): Thoughts on the Future of WebXR and the Immersive Web. In: 2018 IEEE International Symposium on Mixed and Augmented Reality Adjunct (ISMAR-Adjunct). 338–342. </w:t>
      </w:r>
    </w:p>
    <w:p w14:paraId="2A06FA63" w14:textId="77777777" w:rsidR="009116B7" w:rsidRDefault="009116B7" w:rsidP="009116B7">
      <w:pPr>
        <w:pStyle w:val="Bibliography"/>
      </w:pPr>
      <w:r>
        <w:t xml:space="preserve">MARSCHNER, S., SHIRLEY, P., ASHIKHMIN, M., GLEICHER, M., HOFFMAN, N., JOHNSON, G., MUNZNER, T., REINHARD, E., THOMPSON, W. B., WILLEMSEN, P., WYVILL, B. (2021): Fundamentals of Computer Graphics. A K Peters/CRC Press, Boca Raton. </w:t>
      </w:r>
    </w:p>
    <w:p w14:paraId="68C07849" w14:textId="77777777" w:rsidR="009116B7" w:rsidRDefault="009116B7" w:rsidP="009116B7">
      <w:pPr>
        <w:pStyle w:val="Bibliography"/>
      </w:pPr>
      <w:r>
        <w:t xml:space="preserve">MAT, R. C., SHARIFF, A. R. M., ZULKIFLI, A. N., RAHIM, M. S. M., MAHAYUDIN, M. H. (2014): Using game engine for 3D terrain visualisation of GIS data: A review. IOP Conference Series: Earth and Environmental Science, 20, 012037. </w:t>
      </w:r>
    </w:p>
    <w:p w14:paraId="3AD37DEF" w14:textId="77777777" w:rsidR="009116B7" w:rsidRDefault="009116B7" w:rsidP="009116B7">
      <w:pPr>
        <w:pStyle w:val="Bibliography"/>
      </w:pPr>
      <w:r>
        <w:t xml:space="preserve">MATATKO, A., BOLLMANN, J., MÜLLER, A. (2011): Depth Perception in Virtual Reality. In: Kolbe, T. H., König, G., Nagel, C. (eds.): Advances in 3D Geo-Information Sciences. Springer, Berlin, Heidelberg, 115–129. </w:t>
      </w:r>
    </w:p>
    <w:p w14:paraId="5E930580" w14:textId="77777777" w:rsidR="009116B7" w:rsidRDefault="009116B7" w:rsidP="009116B7">
      <w:pPr>
        <w:pStyle w:val="Bibliography"/>
      </w:pPr>
      <w:r>
        <w:t xml:space="preserve">MATHER, G. (2016): Foundations of Sensation and Perception. Psychology Press. </w:t>
      </w:r>
    </w:p>
    <w:p w14:paraId="4946EADF" w14:textId="77777777" w:rsidR="009116B7" w:rsidRDefault="009116B7" w:rsidP="009116B7">
      <w:pPr>
        <w:pStyle w:val="Bibliography"/>
      </w:pPr>
      <w:r>
        <w:t xml:space="preserve">MAZURYK, T., GERVAUTZ, M. (1999): Virtual Reality - History, Applications, Technology and Future. </w:t>
      </w:r>
    </w:p>
    <w:p w14:paraId="40AD5204" w14:textId="77777777" w:rsidR="009116B7" w:rsidRDefault="009116B7" w:rsidP="009116B7">
      <w:pPr>
        <w:pStyle w:val="Bibliography"/>
      </w:pPr>
      <w:r>
        <w:t xml:space="preserve">MAZZEI, M., QUARONI, D. (2022): Development of a 3D WebGIS Application for the Visualization of Seismic Risk on Infrastructural Work. ISPRS International Journal of Geo-Information, 1, 11, 22. </w:t>
      </w:r>
    </w:p>
    <w:p w14:paraId="54303799" w14:textId="77777777" w:rsidR="009116B7" w:rsidRDefault="009116B7" w:rsidP="009116B7">
      <w:pPr>
        <w:pStyle w:val="Bibliography"/>
      </w:pPr>
      <w:r>
        <w:t xml:space="preserve">MDN CONTRIBUTORS (2022a): Introduction to the DOM - Web APIs, https://developer.mozilla.org/en-US/docs/Web/API/Document_Object_Model/Introduction (19. 1. 2023). </w:t>
      </w:r>
    </w:p>
    <w:p w14:paraId="58D1C1BF" w14:textId="77777777" w:rsidR="009116B7" w:rsidRDefault="009116B7" w:rsidP="009116B7">
      <w:pPr>
        <w:pStyle w:val="Bibliography"/>
      </w:pPr>
      <w:r>
        <w:t xml:space="preserve">MDN CONTRIBUTORS (2022b): WebGL: 2D and 3D graphics for the web - Web APIs | MDN, https://developer.mozilla.org/en-US/docs/Web/API/WebGL_API (19. 1. 2023). </w:t>
      </w:r>
    </w:p>
    <w:p w14:paraId="02029C13" w14:textId="77777777" w:rsidR="009116B7" w:rsidRDefault="009116B7" w:rsidP="009116B7">
      <w:pPr>
        <w:pStyle w:val="Bibliography"/>
      </w:pPr>
      <w:r>
        <w:t xml:space="preserve">MDN CONTRIBUTORS (2023a): Inputs and input sources - Web APIs | MDN, https://developer.mozilla.org/en-US/docs/Web/API/WebXR_Device_API/Inputs (15. 10. 2023). </w:t>
      </w:r>
    </w:p>
    <w:p w14:paraId="392A36A8" w14:textId="77777777" w:rsidR="009116B7" w:rsidRDefault="009116B7" w:rsidP="009116B7">
      <w:pPr>
        <w:pStyle w:val="Bibliography"/>
      </w:pPr>
      <w:r>
        <w:t xml:space="preserve">MDN CONTRIBUTORS (2023b): XRSystem: requestSession() method - Web APIs | MDN, https://developer.mozilla.org/en-US/docs/Web/API/XRSystem/requestSession (10. 9. 2023). </w:t>
      </w:r>
    </w:p>
    <w:p w14:paraId="237F95E4" w14:textId="77777777" w:rsidR="009116B7" w:rsidRDefault="009116B7" w:rsidP="009116B7">
      <w:pPr>
        <w:pStyle w:val="Bibliography"/>
      </w:pPr>
      <w:r>
        <w:t xml:space="preserve">MEHRFARD, A., FOTOUHI, J., TAYLOR, G., FORSTER, T., NAVAB, N., FUERST, B. (2019): A Comparative Analysis of Virtual Reality Head-Mounted Display Systems. arXiv. </w:t>
      </w:r>
    </w:p>
    <w:p w14:paraId="70A6018D" w14:textId="77777777" w:rsidR="009116B7" w:rsidRDefault="009116B7" w:rsidP="009116B7">
      <w:pPr>
        <w:pStyle w:val="Bibliography"/>
      </w:pPr>
      <w:r>
        <w:t xml:space="preserve">MENARD, A. (2019): Adding support for VR inputs with WebXR and Three.JS, Medium, https://medium.com/@darktears/adding-support-for-vr-inputs-with-webxr-and-three-js-235b40beb6f0 (11. 10. 2023). </w:t>
      </w:r>
    </w:p>
    <w:p w14:paraId="2B966121" w14:textId="77777777" w:rsidR="009116B7" w:rsidRDefault="009116B7" w:rsidP="009116B7">
      <w:pPr>
        <w:pStyle w:val="Bibliography"/>
      </w:pPr>
      <w:r>
        <w:t xml:space="preserve">META (2023): Browser Specs | Oculus Developers, https://developer.oculus.com/documentation/web/browser-specs/ (31. 1. 2023). </w:t>
      </w:r>
    </w:p>
    <w:p w14:paraId="4318FFD6" w14:textId="77777777" w:rsidR="009116B7" w:rsidRDefault="009116B7" w:rsidP="009116B7">
      <w:pPr>
        <w:pStyle w:val="Bibliography"/>
      </w:pPr>
      <w:r>
        <w:t xml:space="preserve">META DEVELOPERS (2022): Meta Connect 2022 | Build Great WebXR Experiences. </w:t>
      </w:r>
    </w:p>
    <w:p w14:paraId="311B8E35" w14:textId="77777777" w:rsidR="009116B7" w:rsidRDefault="009116B7" w:rsidP="009116B7">
      <w:pPr>
        <w:pStyle w:val="Bibliography"/>
      </w:pPr>
      <w:r>
        <w:t xml:space="preserve">META QUEST (2023a): Project Flowerbed: A WebXR Case Study, https://developer.oculus.com/blog/project-flowerbed-a-webxr-case-study/ (6. 11. 2023). </w:t>
      </w:r>
    </w:p>
    <w:p w14:paraId="092B5C73" w14:textId="77777777" w:rsidR="009116B7" w:rsidRDefault="009116B7" w:rsidP="009116B7">
      <w:pPr>
        <w:pStyle w:val="Bibliography"/>
      </w:pPr>
      <w:r>
        <w:lastRenderedPageBreak/>
        <w:t xml:space="preserve">META QUEST (2023b): Revolutionizing WebXR Development with the Immersive Web Emulator, https://developer.oculus.com/blog/webxr-development-immersive-web-emulator/ (6. 11. 2023). </w:t>
      </w:r>
    </w:p>
    <w:p w14:paraId="5F866F68" w14:textId="77777777" w:rsidR="009116B7" w:rsidRDefault="009116B7" w:rsidP="009116B7">
      <w:pPr>
        <w:pStyle w:val="Bibliography"/>
      </w:pPr>
      <w:r>
        <w:t xml:space="preserve">MEZZO, D. B. (2019): FOSS4G 2021 - 3D Urban data in QGIS. </w:t>
      </w:r>
    </w:p>
    <w:p w14:paraId="436CDB7F" w14:textId="77777777" w:rsidR="009116B7" w:rsidRDefault="009116B7" w:rsidP="009116B7">
      <w:pPr>
        <w:pStyle w:val="Bibliography"/>
      </w:pPr>
      <w:r>
        <w:t xml:space="preserve">MILGRAM, P., KISHINO, F. (1994): A Taxonomy of Mixed Reality Visual Displays. IEICE Trans. Information Systems, E77-D, no. 12, 1321–1329. </w:t>
      </w:r>
    </w:p>
    <w:p w14:paraId="422D747F" w14:textId="77777777" w:rsidR="009116B7" w:rsidRDefault="009116B7" w:rsidP="009116B7">
      <w:pPr>
        <w:pStyle w:val="Bibliography"/>
      </w:pPr>
      <w:r>
        <w:t xml:space="preserve">MOZILLA HUBS (2022): Hubs New Entity Component System. </w:t>
      </w:r>
    </w:p>
    <w:p w14:paraId="64DB1269" w14:textId="77777777" w:rsidR="009116B7" w:rsidRDefault="009116B7" w:rsidP="009116B7">
      <w:pPr>
        <w:pStyle w:val="Bibliography"/>
      </w:pPr>
      <w:r>
        <w:t xml:space="preserve">MOZZILA CORPORATION (2023a): Hubs Demo | Hubs by Mozilla, https://hubs.mozilla.com/Pvg5MMt/hubs-demo (11. 10. 2023). </w:t>
      </w:r>
    </w:p>
    <w:p w14:paraId="435E4406" w14:textId="77777777" w:rsidR="009116B7" w:rsidRDefault="009116B7" w:rsidP="009116B7">
      <w:pPr>
        <w:pStyle w:val="Bibliography"/>
      </w:pPr>
      <w:r>
        <w:t xml:space="preserve">MOZZILA CORPORATION (2023b): Optimizing Scenes, https://hubs.mozilla.com/docs/index.html (28. 10. 2023). </w:t>
      </w:r>
    </w:p>
    <w:p w14:paraId="12647A04" w14:textId="77777777" w:rsidR="009116B7" w:rsidRDefault="009116B7" w:rsidP="009116B7">
      <w:pPr>
        <w:pStyle w:val="Bibliography"/>
      </w:pPr>
      <w:r>
        <w:t xml:space="preserve">NEEDLE-TOOLS (2023): needle-tools/needle-engine-support. Needle. </w:t>
      </w:r>
    </w:p>
    <w:p w14:paraId="33A9AB25" w14:textId="77777777" w:rsidR="009116B7" w:rsidRDefault="009116B7" w:rsidP="009116B7">
      <w:pPr>
        <w:pStyle w:val="Bibliography"/>
      </w:pPr>
      <w:r>
        <w:t xml:space="preserve">NEWTON, C. (2021): Mark Zuckerberg is betting Facebook’s future on the metaverse, The Verge, https://www.theverge.com/22588022/mark-zuckerberg-facebook-ceo-metaverse-interview (1. 9. 2023). </w:t>
      </w:r>
    </w:p>
    <w:p w14:paraId="0F176D0E" w14:textId="77777777" w:rsidR="009116B7" w:rsidRDefault="009116B7" w:rsidP="009116B7">
      <w:pPr>
        <w:pStyle w:val="Bibliography"/>
      </w:pPr>
      <w:r>
        <w:t xml:space="preserve">NPM (2023): three, npm, https://www.npmjs.com/package/three (14. 10. 2023). </w:t>
      </w:r>
    </w:p>
    <w:p w14:paraId="10BF77EC" w14:textId="77777777" w:rsidR="009116B7" w:rsidRDefault="009116B7" w:rsidP="009116B7">
      <w:pPr>
        <w:pStyle w:val="Bibliography"/>
      </w:pPr>
      <w:r>
        <w:t xml:space="preserve">OCULUS VR (2022): Developing with WebXR: How Playko Built Ski Fit 365 on the Wonderland Engine. </w:t>
      </w:r>
    </w:p>
    <w:p w14:paraId="1C68574D" w14:textId="77777777" w:rsidR="009116B7" w:rsidRDefault="009116B7" w:rsidP="009116B7">
      <w:pPr>
        <w:pStyle w:val="Bibliography"/>
      </w:pPr>
      <w:r>
        <w:t xml:space="preserve">OGC (2023): Indexed 3D Scene Layers (I3S), Open Geospatial Consortium, https://www.ogc.org/standard/i3s/ (4. 9. 2023). </w:t>
      </w:r>
    </w:p>
    <w:p w14:paraId="69E9F226" w14:textId="77777777" w:rsidR="009116B7" w:rsidRDefault="009116B7" w:rsidP="009116B7">
      <w:pPr>
        <w:pStyle w:val="Bibliography"/>
      </w:pPr>
      <w:r>
        <w:t xml:space="preserve">ONYIMBI, J. R., KOEVA, M., FLACKE, J. (2018): Public Participation Using 3D Web-Based City Models: Opportunities for E-Participation in Kisumu, Kenya. ISPRS International Journal of Geo-Information, 12, 7, 454. </w:t>
      </w:r>
    </w:p>
    <w:p w14:paraId="4EFB7917" w14:textId="77777777" w:rsidR="009116B7" w:rsidRDefault="009116B7" w:rsidP="009116B7">
      <w:pPr>
        <w:pStyle w:val="Bibliography"/>
      </w:pPr>
      <w:r>
        <w:t xml:space="preserve">PARACUELLOS, A., MACINTYRE, B. (2018): Progressive WebXR, Mozilla Mixed Reality Blog, https://blog.mozvr.com/progressive-webxr-ar-store/ (8. 11. 2023). </w:t>
      </w:r>
    </w:p>
    <w:p w14:paraId="206146AB" w14:textId="77777777" w:rsidR="009116B7" w:rsidRDefault="009116B7" w:rsidP="009116B7">
      <w:pPr>
        <w:pStyle w:val="Bibliography"/>
      </w:pPr>
      <w:r>
        <w:t xml:space="preserve">PARADOWSKI CREATIVE (2022): paradowskicreative/ZenCompress: Fine-grain texture compression for glTF 3D assets. </w:t>
      </w:r>
    </w:p>
    <w:p w14:paraId="4EE0C365" w14:textId="77777777" w:rsidR="009116B7" w:rsidRDefault="009116B7" w:rsidP="009116B7">
      <w:pPr>
        <w:pStyle w:val="Bibliography"/>
      </w:pPr>
      <w:r>
        <w:t xml:space="preserve">PEGG, D. (2008): Design Issues with 3D Maps and the Need for 3D Cartographic Design Principles. 11. </w:t>
      </w:r>
    </w:p>
    <w:p w14:paraId="1FB4D927" w14:textId="77777777" w:rsidR="009116B7" w:rsidRDefault="009116B7" w:rsidP="009116B7">
      <w:pPr>
        <w:pStyle w:val="Bibliography"/>
      </w:pPr>
      <w:r>
        <w:t xml:space="preserve">PEŇÁK, M. (2017): Výzkum a vývoj webové aplikace pro vizualizaci viditelnosti. Masarykova univerzita, Přírodovědecká fakulta. </w:t>
      </w:r>
    </w:p>
    <w:p w14:paraId="77FB7060" w14:textId="77777777" w:rsidR="009116B7" w:rsidRDefault="009116B7" w:rsidP="009116B7">
      <w:pPr>
        <w:pStyle w:val="Bibliography"/>
      </w:pPr>
      <w:r>
        <w:t xml:space="preserve">PETERS, R., DUKAI, B., VITALIS, S., LIEMPT, J., STOTER, J. (2021): Automated 3D reconstruction of LoD2 and LoD1 models for all 10 million buildings of the Netherlands. </w:t>
      </w:r>
    </w:p>
    <w:p w14:paraId="04131075" w14:textId="77777777" w:rsidR="009116B7" w:rsidRDefault="009116B7" w:rsidP="009116B7">
      <w:pPr>
        <w:pStyle w:val="Bibliography"/>
      </w:pPr>
      <w:r>
        <w:t xml:space="preserve">PLAČKOVÁ, B. (2022): Využití 3D vizualizací v územním plánování. Masarykova univerzita, Přírodovědecká fakulta. </w:t>
      </w:r>
    </w:p>
    <w:p w14:paraId="6A6B1C76" w14:textId="77777777" w:rsidR="009116B7" w:rsidRDefault="009116B7" w:rsidP="009116B7">
      <w:pPr>
        <w:pStyle w:val="Bibliography"/>
      </w:pPr>
      <w:r>
        <w:lastRenderedPageBreak/>
        <w:t xml:space="preserve">RAFIEE, A., VAN DER MALE, P., DIAS, E., SCHOLTEN, H. (2018): Interactive 3D geodesign tool for multidisciplinary wind turbine planning. Journal of Environmental Management, 205, 107–124. </w:t>
      </w:r>
    </w:p>
    <w:p w14:paraId="2A2FD168" w14:textId="77777777" w:rsidR="009116B7" w:rsidRDefault="009116B7" w:rsidP="009116B7">
      <w:pPr>
        <w:pStyle w:val="Bibliography"/>
      </w:pPr>
      <w:r>
        <w:t xml:space="preserve">RAVASZ, J. (2019): Oculus Quest Hand Input, https://jonathanravasz.com/hands.html (11. 10. 2023). </w:t>
      </w:r>
    </w:p>
    <w:p w14:paraId="078143E6" w14:textId="77777777" w:rsidR="009116B7" w:rsidRDefault="009116B7" w:rsidP="009116B7">
      <w:pPr>
        <w:pStyle w:val="Bibliography"/>
      </w:pPr>
      <w:r>
        <w:t xml:space="preserve">ŘEHÁČEK, M. (2020): Building a web-based interactive network visualization in Vue.js. Masarykova univerzita, Fakulta informatiky. </w:t>
      </w:r>
    </w:p>
    <w:p w14:paraId="05167C1D" w14:textId="77777777" w:rsidR="009116B7" w:rsidRDefault="009116B7" w:rsidP="009116B7">
      <w:pPr>
        <w:pStyle w:val="Bibliography"/>
      </w:pPr>
      <w:r>
        <w:t xml:space="preserve">REZ BOT (2018): Entity Component System #1. </w:t>
      </w:r>
    </w:p>
    <w:p w14:paraId="4AA428CB" w14:textId="77777777" w:rsidR="009116B7" w:rsidRDefault="009116B7" w:rsidP="009116B7">
      <w:pPr>
        <w:pStyle w:val="Bibliography"/>
      </w:pPr>
      <w:r>
        <w:t xml:space="preserve">RITTERBUSCH, G. D., TEICHMANN, M. R. (2023): Defining the Metaverse: A Systematic Literature Review. IEEE Access, 11, 12368–12377. </w:t>
      </w:r>
    </w:p>
    <w:p w14:paraId="16BDDFCC" w14:textId="77777777" w:rsidR="009116B7" w:rsidRDefault="009116B7" w:rsidP="009116B7">
      <w:pPr>
        <w:pStyle w:val="Bibliography"/>
      </w:pPr>
      <w:r>
        <w:t xml:space="preserve">RIVA, G. (2006): Virtual Reality, Wiley encyclopedia of biomedical engineering. In: Wiley encyclopedia of biomedical engineering. John Wiley, Hoboken. </w:t>
      </w:r>
    </w:p>
    <w:p w14:paraId="0D3F45BE" w14:textId="77777777" w:rsidR="009116B7" w:rsidRDefault="009116B7" w:rsidP="009116B7">
      <w:pPr>
        <w:pStyle w:val="Bibliography"/>
      </w:pPr>
      <w:r>
        <w:t xml:space="preserve">ROADTOVR (2023): Google Cardboard Archives, Road to VR, https://www.roadtovr.com/category/google-cardboard/ (11. 10. 2023). </w:t>
      </w:r>
    </w:p>
    <w:p w14:paraId="4F633914" w14:textId="77777777" w:rsidR="009116B7" w:rsidRDefault="009116B7" w:rsidP="009116B7">
      <w:pPr>
        <w:pStyle w:val="Bibliography"/>
      </w:pPr>
      <w:r>
        <w:t xml:space="preserve">RZESZEWSKI, M., ORYLSKI, M. (2021): Usability of WebXR Visualizations in Urban Planning. ISPRS International Journal of Geo-Information, 11, 10, 721. </w:t>
      </w:r>
    </w:p>
    <w:p w14:paraId="2C9190CE" w14:textId="77777777" w:rsidR="009116B7" w:rsidRDefault="009116B7" w:rsidP="009116B7">
      <w:pPr>
        <w:pStyle w:val="Bibliography"/>
      </w:pPr>
      <w:r>
        <w:t xml:space="preserve">ŠAŠINKA, Č., STACHOŇ, Z., SEDLÁK, M., CHMELÍK, J., HERMAN, L., KUBÍČEK, P., ŠAŠINKOVÁ, A., DOLEŽAL, M., TEJKL, H., URBÁNEK, T., SVATOŇOVÁ, H., UGWITZ, P., JUŘÍK, V. (2019): Collaborative Immersive Virtual Environments for Education in Geography. ISPRS International Journal of Geo-Information, 1, 8, 3. </w:t>
      </w:r>
    </w:p>
    <w:p w14:paraId="676CEED3" w14:textId="77777777" w:rsidR="009116B7" w:rsidRDefault="009116B7" w:rsidP="009116B7">
      <w:pPr>
        <w:pStyle w:val="Bibliography"/>
      </w:pPr>
      <w:r>
        <w:t xml:space="preserve">SEGUIN, D. (2023): A collection of WebGL and WebGPU frameworks and libraries, Gist, https://gist.github.com/dmnsgn/76878ba6903cf15789b712464875cfdc (2. 11. 2023). </w:t>
      </w:r>
    </w:p>
    <w:p w14:paraId="5912F323" w14:textId="77777777" w:rsidR="009116B7" w:rsidRDefault="009116B7" w:rsidP="009116B7">
      <w:pPr>
        <w:pStyle w:val="Bibliography"/>
      </w:pPr>
      <w:r>
        <w:t xml:space="preserve">SEMMO, A., DÖLLNER, J. (2014): An Interaction Framework for Level-of-Abstraction Visualization of 3D Geovirtual Environments. </w:t>
      </w:r>
    </w:p>
    <w:p w14:paraId="4706616D" w14:textId="77777777" w:rsidR="009116B7" w:rsidRDefault="009116B7" w:rsidP="009116B7">
      <w:pPr>
        <w:pStyle w:val="Bibliography"/>
      </w:pPr>
      <w:r>
        <w:t xml:space="preserve">SERMET, Y., DEMIR, I. (2021): GeospatialVR: A web-based virtual reality framework for collaborative environmental simulations. Computers &amp; Geosciences, 159, 105010. </w:t>
      </w:r>
    </w:p>
    <w:p w14:paraId="5AD47906" w14:textId="77777777" w:rsidR="009116B7" w:rsidRDefault="009116B7" w:rsidP="009116B7">
      <w:pPr>
        <w:pStyle w:val="Bibliography"/>
      </w:pPr>
      <w:r>
        <w:t xml:space="preserve">SHERIF, T. (2018): The WebGL Graphics Pipeline, https://tsherif.github.io/webgl-presentation/#/13 (17. 9. 2023). </w:t>
      </w:r>
    </w:p>
    <w:p w14:paraId="2433C0A2" w14:textId="77777777" w:rsidR="009116B7" w:rsidRDefault="009116B7" w:rsidP="009116B7">
      <w:pPr>
        <w:pStyle w:val="Bibliography"/>
      </w:pPr>
      <w:r>
        <w:t xml:space="preserve">SHERMAN, W. R., CRAIG, A. B. (2019): Understanding virtual reality: interface, application, and design. Morgan Kaufmann, Cambridge, MA. </w:t>
      </w:r>
    </w:p>
    <w:p w14:paraId="7071DE71" w14:textId="77777777" w:rsidR="009116B7" w:rsidRDefault="009116B7" w:rsidP="009116B7">
      <w:pPr>
        <w:pStyle w:val="Bibliography"/>
      </w:pPr>
      <w:r>
        <w:t xml:space="preserve">SLOCUM, T. A. ed. (2014): Thematic cartography and geovisualization. Pearson Education, Harlow. </w:t>
      </w:r>
    </w:p>
    <w:p w14:paraId="5B6F7BDA" w14:textId="77777777" w:rsidR="009116B7" w:rsidRDefault="009116B7" w:rsidP="009116B7">
      <w:pPr>
        <w:pStyle w:val="Bibliography"/>
      </w:pPr>
      <w:r>
        <w:t xml:space="preserve">SOMMERVILLE, I. (2016): Software engineering. Pearson, Boston Munich. </w:t>
      </w:r>
    </w:p>
    <w:p w14:paraId="5EEF3C20" w14:textId="77777777" w:rsidR="009116B7" w:rsidRDefault="009116B7" w:rsidP="009116B7">
      <w:pPr>
        <w:pStyle w:val="Bibliography"/>
      </w:pPr>
      <w:r>
        <w:t xml:space="preserve">STACHON, Z., KUBICEK, P., HERMAN, L. (2020): Virtual and Immersive Environments. Geographic Information Science &amp; Technology Body of Knowledge, Q3, 2020. </w:t>
      </w:r>
    </w:p>
    <w:p w14:paraId="1AE280FA" w14:textId="77777777" w:rsidR="009116B7" w:rsidRDefault="009116B7" w:rsidP="009116B7">
      <w:pPr>
        <w:pStyle w:val="Bibliography"/>
      </w:pPr>
      <w:r>
        <w:t xml:space="preserve">STAPLEY, L. (2022): Implementation ECS Framework + Behavior Tree For Fighting Game AI - Knowledge base, Cocos Forums, https://discuss.cocos2d-x.org/t/implementation-ecs-framework-behavior-tree-for-fighting-game-ai/56409 (29. 10. 2023). </w:t>
      </w:r>
    </w:p>
    <w:p w14:paraId="7E7AB921" w14:textId="77777777" w:rsidR="009116B7" w:rsidRDefault="009116B7" w:rsidP="009116B7">
      <w:pPr>
        <w:pStyle w:val="Bibliography"/>
      </w:pPr>
      <w:r>
        <w:lastRenderedPageBreak/>
        <w:t xml:space="preserve">STATCOUNTER (2023): Browser Market Share Worldwide, StatCounter Global Stats, https://gs.statcounter.com/browser-market-share (31. 1. 2023). </w:t>
      </w:r>
    </w:p>
    <w:p w14:paraId="451D1DAD" w14:textId="77777777" w:rsidR="009116B7" w:rsidRDefault="009116B7" w:rsidP="009116B7">
      <w:pPr>
        <w:pStyle w:val="Bibliography"/>
      </w:pPr>
      <w:r>
        <w:t xml:space="preserve">TAKLE (2022): VR by the numbers - HMD specs comparison, thevirtualreport.biz, https://www.thevirtualreport.biz/data-and-research/65085/vr-by-the-numbers-hmd-specs-comparison/ (29. 8. 2023). </w:t>
      </w:r>
    </w:p>
    <w:p w14:paraId="090844E7" w14:textId="77777777" w:rsidR="009116B7" w:rsidRDefault="009116B7" w:rsidP="009116B7">
      <w:pPr>
        <w:pStyle w:val="Bibliography"/>
      </w:pPr>
      <w:r>
        <w:t xml:space="preserve">THREE.JS CONTRIBUTORS (2023a): Camera – three.js docs, https://threejs.org/docs/#api/en/cameras/Camera (21. 9. 2023). </w:t>
      </w:r>
    </w:p>
    <w:p w14:paraId="1D47F73C" w14:textId="77777777" w:rsidR="009116B7" w:rsidRDefault="009116B7" w:rsidP="009116B7">
      <w:pPr>
        <w:pStyle w:val="Bibliography"/>
      </w:pPr>
      <w:r>
        <w:t xml:space="preserve">THREE.JS CONTRIBUTORS (2023b): Lights - three.js manual, https://threejs.org/manual/#en/lights (17. 10. 2023). </w:t>
      </w:r>
    </w:p>
    <w:p w14:paraId="6CE47DCE" w14:textId="77777777" w:rsidR="009116B7" w:rsidRDefault="009116B7" w:rsidP="009116B7">
      <w:pPr>
        <w:pStyle w:val="Bibliography"/>
      </w:pPr>
      <w:r>
        <w:t xml:space="preserve">THREE.JS CONTRIBUTORS (2023c): Scene – three.js docs, https://threejs.org/docs/#api/en/scenes/Scene (21. 9. 2023). </w:t>
      </w:r>
    </w:p>
    <w:p w14:paraId="14BB2CD8" w14:textId="77777777" w:rsidR="009116B7" w:rsidRDefault="009116B7" w:rsidP="009116B7">
      <w:pPr>
        <w:pStyle w:val="Bibliography"/>
      </w:pPr>
      <w:r>
        <w:t xml:space="preserve">THREE.JS CONTRIBUTORS (2023d): Shadows - three.js manual, https://threejs.org/manual/#en/shadows (18. 10. 2023). </w:t>
      </w:r>
    </w:p>
    <w:p w14:paraId="6BB4083F" w14:textId="77777777" w:rsidR="009116B7" w:rsidRDefault="009116B7" w:rsidP="009116B7">
      <w:pPr>
        <w:pStyle w:val="Bibliography"/>
      </w:pPr>
      <w:r>
        <w:t xml:space="preserve">THREE.JS CONTRIBUTORS (2023e): Textures - three.js manual, https://threejs.org/manual/#en/textures#memory (15. 10. 2023). </w:t>
      </w:r>
    </w:p>
    <w:p w14:paraId="74AD5869" w14:textId="77777777" w:rsidR="009116B7" w:rsidRDefault="009116B7" w:rsidP="009116B7">
      <w:pPr>
        <w:pStyle w:val="Bibliography"/>
      </w:pPr>
      <w:r>
        <w:t xml:space="preserve">THREE.JS CONTRIBUTORS (2023f): VR - three.js manual, https://threejs.org/manual/#en/webxr-basics (5. 11. 2023). </w:t>
      </w:r>
    </w:p>
    <w:p w14:paraId="3925BA58" w14:textId="77777777" w:rsidR="009116B7" w:rsidRDefault="009116B7" w:rsidP="009116B7">
      <w:pPr>
        <w:pStyle w:val="Bibliography"/>
      </w:pPr>
      <w:r>
        <w:t xml:space="preserve">UGWITZ, P., STACHOŇ, Z., KUBICEK, P. (2021): Building a virtual cartographic museum. Abstracts of the ICA, 3, 1–1. </w:t>
      </w:r>
    </w:p>
    <w:p w14:paraId="776A81BB" w14:textId="77777777" w:rsidR="009116B7" w:rsidRDefault="009116B7" w:rsidP="009116B7">
      <w:pPr>
        <w:pStyle w:val="Bibliography"/>
      </w:pPr>
      <w:r>
        <w:t xml:space="preserve">UNITY (2022): Unity - Manual: Types of light, https://docs.unity3d.com/Manual/Lighting.html (17. 10. 2023). </w:t>
      </w:r>
    </w:p>
    <w:p w14:paraId="4BFFD2E0" w14:textId="77777777" w:rsidR="009116B7" w:rsidRDefault="009116B7" w:rsidP="009116B7">
      <w:pPr>
        <w:pStyle w:val="Bibliography"/>
      </w:pPr>
      <w:r>
        <w:t xml:space="preserve">VICENTE, I. P., DASCOLA, J. R., HOLDER, W. M., PALANGIE, A. H., BURNS, A. M., CONESA, P. P. I., III, W. A. S., LEMAY, S. O., MCKENZIE, C. D., CHIU, S.-S., BOESEL, B. H., RAVASZ, J. (2022): Methods for interacting with virtual controls and/or an affordance for moving virtual objects in virtual environments. </w:t>
      </w:r>
    </w:p>
    <w:p w14:paraId="3049C39A" w14:textId="77777777" w:rsidR="009116B7" w:rsidRDefault="009116B7" w:rsidP="009116B7">
      <w:pPr>
        <w:pStyle w:val="Bibliography"/>
      </w:pPr>
      <w:r>
        <w:t xml:space="preserve">VR Map: Putting OpenStreetMap Data Into a WebVR World Simple GeoData Visualization with A-Frame (2019): </w:t>
      </w:r>
    </w:p>
    <w:p w14:paraId="18E1B7D3" w14:textId="77777777" w:rsidR="009116B7" w:rsidRDefault="009116B7" w:rsidP="009116B7">
      <w:pPr>
        <w:pStyle w:val="Bibliography"/>
      </w:pPr>
      <w:r>
        <w:t xml:space="preserve">W3C (2023): Immersive Web Developer Home, https://immersiveweb.dev/ (31. 1. 2023). </w:t>
      </w:r>
    </w:p>
    <w:p w14:paraId="2655DB11" w14:textId="77777777" w:rsidR="009116B7" w:rsidRDefault="009116B7" w:rsidP="009116B7">
      <w:pPr>
        <w:pStyle w:val="Bibliography"/>
      </w:pPr>
      <w:r>
        <w:t xml:space="preserve">W3SCHOOLS (2023): What is HTML DOM, https://www.w3schools.com/whatis/whatis_htmldom.asp (29. 8. 2023). </w:t>
      </w:r>
    </w:p>
    <w:p w14:paraId="46C1E49B" w14:textId="77777777" w:rsidR="009116B7" w:rsidRDefault="009116B7" w:rsidP="009116B7">
      <w:pPr>
        <w:pStyle w:val="Bibliography"/>
      </w:pPr>
      <w:r>
        <w:t xml:space="preserve">WEBXR (2020): Introduction to WebXR with BabylonJS. </w:t>
      </w:r>
    </w:p>
    <w:p w14:paraId="176BE873" w14:textId="77777777" w:rsidR="009116B7" w:rsidRDefault="009116B7" w:rsidP="009116B7">
      <w:pPr>
        <w:pStyle w:val="Bibliography"/>
      </w:pPr>
      <w:r>
        <w:t xml:space="preserve">ŽÁRA, J., BENEŠ, B., FELKEL, P. (2005): Moderní počítačová grafika. Computer Press. </w:t>
      </w:r>
    </w:p>
    <w:p w14:paraId="21C14AF6" w14:textId="77777777" w:rsidR="009116B7" w:rsidRDefault="009116B7" w:rsidP="009116B7">
      <w:pPr>
        <w:pStyle w:val="Bibliography"/>
      </w:pPr>
      <w:r>
        <w:t xml:space="preserve">ZHAO, J., WALLGRÜN, J. O., LAFEMINA, P. C., NORMANDEAU, J., KLIPPEL, A. (2019): Harnessing the power of immersive virtual reality - visualization and analysis of 3D earth science data sets. Geo-spatial Information Science, 4, 22, 237–250. </w:t>
      </w:r>
    </w:p>
    <w:p w14:paraId="4CE5B2D5" w14:textId="6C177D32" w:rsidR="002F057F" w:rsidRPr="001F6849" w:rsidRDefault="00FD6309" w:rsidP="002F057F">
      <w:pPr>
        <w:rPr>
          <w:b/>
          <w:bCs/>
        </w:rPr>
      </w:pPr>
      <w:r w:rsidRPr="00FD6309">
        <w:rPr>
          <w:b/>
          <w:bCs/>
          <w:sz w:val="18"/>
          <w:szCs w:val="18"/>
        </w:rPr>
        <w:fldChar w:fldCharType="end"/>
      </w: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79"/>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59"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6"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7"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79"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0"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0"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1"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08" w:author="Jan Horák" w:date="2023-09-03T18:01:00Z" w:initials="JH">
    <w:p w14:paraId="17C95802" w14:textId="77777777" w:rsidR="00DB0571" w:rsidRDefault="00DB0571" w:rsidP="00DB0571">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1"/>
  <w15:commentEx w15:paraId="25044A27" w15:paraIdParent="4F51E465" w15:done="1"/>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17C9580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17C95802"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37DABC" w14:textId="77777777" w:rsidR="00F26E80" w:rsidRDefault="00F26E80" w:rsidP="0057088F">
      <w:pPr>
        <w:spacing w:after="0" w:line="240" w:lineRule="auto"/>
      </w:pPr>
      <w:r>
        <w:separator/>
      </w:r>
    </w:p>
  </w:endnote>
  <w:endnote w:type="continuationSeparator" w:id="0">
    <w:p w14:paraId="16175184" w14:textId="77777777" w:rsidR="00F26E80" w:rsidRDefault="00F26E80"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EE"/>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89D789" w14:textId="77777777" w:rsidR="00F26E80" w:rsidRDefault="00F26E80" w:rsidP="0057088F">
      <w:pPr>
        <w:spacing w:after="0" w:line="240" w:lineRule="auto"/>
      </w:pPr>
      <w:r>
        <w:separator/>
      </w:r>
    </w:p>
  </w:footnote>
  <w:footnote w:type="continuationSeparator" w:id="0">
    <w:p w14:paraId="1D47FD3E" w14:textId="77777777" w:rsidR="00F26E80" w:rsidRDefault="00F26E80" w:rsidP="0057088F">
      <w:pPr>
        <w:spacing w:after="0" w:line="240" w:lineRule="auto"/>
      </w:pPr>
      <w:r>
        <w:continuationSeparator/>
      </w:r>
    </w:p>
  </w:footnote>
  <w:footnote w:id="1">
    <w:p w14:paraId="148A1F72" w14:textId="26960DC9" w:rsidR="000E680D" w:rsidRPr="009520E3" w:rsidRDefault="000E680D">
      <w:pPr>
        <w:pStyle w:val="FootnoteText"/>
        <w:rPr>
          <w:lang w:val="en-US"/>
        </w:rPr>
      </w:pPr>
      <w:r>
        <w:rPr>
          <w:rStyle w:val="FootnoteReference"/>
        </w:rPr>
        <w:footnoteRef/>
      </w:r>
      <w:r>
        <w:t xml:space="preserve"> Zastavení výroby produktů znamená i ukončení podpory ve vybraných softwarových řešeních viz. </w:t>
      </w:r>
      <w:r w:rsidR="009520E3">
        <w:fldChar w:fldCharType="begin"/>
      </w:r>
      <w:r w:rsidR="009520E3">
        <w:instrText xml:space="preserve"> ADDIN ZOTERO_ITEM CSL_CITATION {"citationID":"w742taBE","properties":{"formattedCitation":"(dmarcos 2023)","plainCitation":"(dmarcos 2023)","noteIndex":1},"citationItems":[{"id":2081,"uris":["http://zotero.org/groups/4599106/items/AXPSKVH3"],"itemData":{"id":2081,"type":"webpage","abstract":"Don't have numbers but devices are no longer supported by Google / Samsung. Probably no longer work. Thoughts?","container-title":"GitHub","language":"en","title":"Deprecate daydream and gearvr controls · Issue #5374 · aframevr/aframe","URL":"https://github.com/aframevr/aframe/issues/5374","author":[{"family":"dmarcos","given":""}],"accessed":{"date-parts":[["2023",11,6]]},"issued":{"date-parts":[["2023"]]},"citation-key":"dmarcosDeprecateDaydreamGearvr2023"}}],"schema":"https://github.com/citation-style-language/schema/raw/master/csl-citation.json"} </w:instrText>
      </w:r>
      <w:r w:rsidR="009520E3">
        <w:fldChar w:fldCharType="separate"/>
      </w:r>
      <w:r w:rsidR="009520E3" w:rsidRPr="009520E3">
        <w:t>(</w:t>
      </w:r>
      <w:proofErr w:type="spellStart"/>
      <w:r w:rsidR="009520E3" w:rsidRPr="009520E3">
        <w:t>dmarcos</w:t>
      </w:r>
      <w:proofErr w:type="spellEnd"/>
      <w:r w:rsidR="009520E3" w:rsidRPr="009520E3">
        <w:t xml:space="preserve"> 2023)</w:t>
      </w:r>
      <w:r w:rsidR="009520E3">
        <w:fldChar w:fldCharType="end"/>
      </w:r>
    </w:p>
  </w:footnote>
  <w:footnote w:id="2">
    <w:p w14:paraId="1118E6FF" w14:textId="70B15912" w:rsidR="00BA4B88" w:rsidRDefault="00BA4B88">
      <w:pPr>
        <w:pStyle w:val="FootnoteText"/>
      </w:pPr>
      <w:r>
        <w:rPr>
          <w:rStyle w:val="FootnoteReference"/>
        </w:rPr>
        <w:footnoteRef/>
      </w:r>
      <w:r>
        <w:t xml:space="preserve"> Termíny stínové a světlené mapování jsou zaměnitelné. </w:t>
      </w:r>
    </w:p>
  </w:footnote>
  <w:footnote w:id="3">
    <w:p w14:paraId="2A20506D" w14:textId="77777777" w:rsidR="007F7BCF" w:rsidRDefault="007F7BCF" w:rsidP="007F7BCF">
      <w:pPr>
        <w:pStyle w:val="FootnoteText"/>
      </w:pPr>
      <w:r>
        <w:rPr>
          <w:rStyle w:val="FootnoteReference"/>
        </w:rPr>
        <w:footnoteRef/>
      </w:r>
      <w:r>
        <w:t xml:space="preserve"> </w:t>
      </w:r>
      <w:proofErr w:type="spellStart"/>
      <w:r w:rsidRPr="0023051B">
        <w:t>WebGL</w:t>
      </w:r>
      <w:proofErr w:type="spellEnd"/>
      <w:r w:rsidRPr="0023051B">
        <w:t xml:space="preserve"> je založen na specifikaci </w:t>
      </w:r>
      <w:proofErr w:type="spellStart"/>
      <w:r w:rsidRPr="0023051B">
        <w:t>OpenGL</w:t>
      </w:r>
      <w:proofErr w:type="spellEnd"/>
      <w:r w:rsidRPr="0023051B">
        <w:t xml:space="preserve"> ES 2.0 s cílem maximalizovat přenositelnost na mobilní zařízení</w:t>
      </w:r>
      <w:r>
        <w:t xml:space="preserve"> namísto </w:t>
      </w:r>
      <w:proofErr w:type="spellStart"/>
      <w:r>
        <w:t>OpenGL</w:t>
      </w:r>
      <w:proofErr w:type="spellEnd"/>
      <w:r>
        <w:t>, který je pro desktopová řešení.</w:t>
      </w:r>
    </w:p>
  </w:footnote>
  <w:footnote w:id="4">
    <w:p w14:paraId="599CE642" w14:textId="77777777" w:rsidR="00D415EF" w:rsidRDefault="00D415EF" w:rsidP="00D415EF">
      <w:pPr>
        <w:pStyle w:val="FootnoteText"/>
      </w:pPr>
      <w:r>
        <w:rPr>
          <w:rStyle w:val="FootnoteReference"/>
        </w:rPr>
        <w:footnoteRef/>
      </w:r>
      <w:r>
        <w:t xml:space="preserve"> </w:t>
      </w:r>
      <w:proofErr w:type="spellStart"/>
      <w:r>
        <w:t>OpenXR</w:t>
      </w:r>
      <w:proofErr w:type="spellEnd"/>
      <w:r>
        <w:t xml:space="preserve"> je specifikace pro standardizaci rozhraní pro vývoj aplikací pro virtuální a rozšířenou realitu. Jejím cílem je umožnit interoperabilitu mezi různými platformami a technologiemi pro webovou XR.</w:t>
      </w:r>
    </w:p>
  </w:footnote>
  <w:footnote w:id="5">
    <w:p w14:paraId="7FE53C85" w14:textId="77777777" w:rsidR="005B6BC8" w:rsidRPr="0052065A" w:rsidRDefault="005B6BC8" w:rsidP="005B6BC8">
      <w:pPr>
        <w:pStyle w:val="FootnoteText"/>
        <w:rPr>
          <w:lang w:val="en-US"/>
        </w:rPr>
      </w:pPr>
      <w:r>
        <w:rPr>
          <w:rStyle w:val="FootnoteReference"/>
        </w:rPr>
        <w:footnoteRef/>
      </w:r>
      <w:r>
        <w:t xml:space="preserve"> </w:t>
      </w:r>
      <w:proofErr w:type="spellStart"/>
      <w:r w:rsidRPr="0052065A">
        <w:t>WebAssembly</w:t>
      </w:r>
      <w:proofErr w:type="spellEnd"/>
      <w:r w:rsidRPr="0052065A">
        <w:t xml:space="preserve"> (WASM) je binární instrukční formát poskytující virtuální stroj pro </w:t>
      </w:r>
      <w:r>
        <w:t xml:space="preserve">exekuci </w:t>
      </w:r>
      <w:r w:rsidRPr="0052065A">
        <w:t>kódu v internetových prohlížečích.</w:t>
      </w:r>
      <w:r>
        <w:t xml:space="preserve"> Tedy kód napsaný v jiném </w:t>
      </w:r>
      <w:proofErr w:type="gramStart"/>
      <w:r>
        <w:t>jazyce</w:t>
      </w:r>
      <w:proofErr w:type="gramEnd"/>
      <w:r>
        <w:t xml:space="preserve"> než </w:t>
      </w:r>
      <w:proofErr w:type="spellStart"/>
      <w:r>
        <w:t>JavaScriptu</w:t>
      </w:r>
      <w:proofErr w:type="spellEnd"/>
      <w:r>
        <w:t xml:space="preserve"> může být spuštěn v prohlížeči.</w:t>
      </w:r>
      <w:r w:rsidRPr="0052065A">
        <w:t xml:space="preserve"> Umožňuje webovým aplikacím dosáhnout výkonnosti téměř na úrovni nativního kódu</w:t>
      </w:r>
      <w:r>
        <w:t>.</w:t>
      </w:r>
    </w:p>
  </w:footnote>
  <w:footnote w:id="6">
    <w:p w14:paraId="2AF74C38" w14:textId="6C6D7AF7" w:rsidR="004D3D6E" w:rsidRDefault="004D3D6E">
      <w:pPr>
        <w:pStyle w:val="FootnoteText"/>
      </w:pPr>
      <w:r>
        <w:rPr>
          <w:rStyle w:val="FootnoteReference"/>
        </w:rPr>
        <w:footnoteRef/>
      </w:r>
      <w:r>
        <w:t xml:space="preserve"> Práce na rozšíření </w:t>
      </w:r>
      <w:proofErr w:type="spellStart"/>
      <w:r>
        <w:t>glTF</w:t>
      </w:r>
      <w:proofErr w:type="spellEnd"/>
      <w:r>
        <w:t xml:space="preserve"> standardu o možnost zapisovat </w:t>
      </w:r>
      <w:proofErr w:type="spellStart"/>
      <w:r>
        <w:t>geoprostrorová</w:t>
      </w:r>
      <w:proofErr w:type="spellEnd"/>
      <w:r>
        <w:t xml:space="preserve"> metada</w:t>
      </w:r>
      <w:r w:rsidR="00F86911">
        <w:t>ta</w:t>
      </w:r>
      <w:r>
        <w:t xml:space="preserve"> je stále v průběhu. </w:t>
      </w:r>
      <w:r w:rsidR="003611BD">
        <w:fldChar w:fldCharType="begin"/>
      </w:r>
      <w:r w:rsidR="009116B7">
        <w:instrText xml:space="preserve"> ADDIN ZOTERO_ITEM CSL_CITATION {"citationID":"Zexg1Vaq","properties":{"formattedCitation":"(Khronos Group 2022)","plainCitation":"(Khronos Group 2022)","noteIndex":6},"citationItems":[{"id":2089,"uris":["http://zotero.org/groups/4599106/items/C53ST79W"],"itemData":{"id":2089,"type":"webpage","abstract":"The EXT_structural_metadata extension defines how fine-grained metadata can be stored within a glTF asset. It allows the definition of a metadata schema that describes the structure of metadata ent...","container-title":"GitHub","language":"en","title":"EXT_structural_metadata: Properties for structured data by javagl · Pull Request #2151 · KhronosGroup/glTF","title-short":"EXT_structural_metadata","URL":"https://github.com/KhronosGroup/glTF/pull/2151","author":[{"family":"Khronos Group","given":""}],"accessed":{"date-parts":[["2023",11,26]]},"issued":{"date-parts":[["2022"]]},"citation-key":"khronosgroupEXT_structural_metadataPropertiesStructured2022"}}],"schema":"https://github.com/citation-style-language/schema/raw/master/csl-citation.json"} </w:instrText>
      </w:r>
      <w:r w:rsidR="003611BD">
        <w:fldChar w:fldCharType="separate"/>
      </w:r>
      <w:r w:rsidR="003611BD" w:rsidRPr="003611BD">
        <w:t>(</w:t>
      </w:r>
      <w:proofErr w:type="spellStart"/>
      <w:r w:rsidR="003611BD" w:rsidRPr="003611BD">
        <w:t>Khronos</w:t>
      </w:r>
      <w:proofErr w:type="spellEnd"/>
      <w:r w:rsidR="003611BD" w:rsidRPr="003611BD">
        <w:t xml:space="preserve"> Group 2022)</w:t>
      </w:r>
      <w:r w:rsidR="003611BD">
        <w:fldChar w:fldCharType="end"/>
      </w:r>
    </w:p>
  </w:footnote>
  <w:footnote w:id="7">
    <w:p w14:paraId="7901F71F" w14:textId="35DC1BB9" w:rsidR="009C3277" w:rsidRDefault="009C3277">
      <w:pPr>
        <w:pStyle w:val="FootnoteText"/>
      </w:pPr>
      <w:r>
        <w:rPr>
          <w:rStyle w:val="FootnoteReference"/>
        </w:rPr>
        <w:footnoteRef/>
      </w:r>
      <w:r>
        <w:t xml:space="preserve"> Po dokončení </w:t>
      </w:r>
      <w:r w:rsidR="001B7830">
        <w:t xml:space="preserve">všech lokalit </w:t>
      </w:r>
      <w:r>
        <w:t>3D modelu bude skript využit na kompletní sjednocení 3D modelu a jeho následnou publikaci veřejnosti ve spolupráci s</w:t>
      </w:r>
      <w:r w:rsidR="00B91B09">
        <w:t> GIS oddělením</w:t>
      </w:r>
      <w:r>
        <w:t> Magistrát</w:t>
      </w:r>
      <w:r w:rsidR="00B91B09">
        <w:t xml:space="preserve">u </w:t>
      </w:r>
      <w:r>
        <w:t>města Brna</w:t>
      </w:r>
      <w:r w:rsidR="00F33FE8">
        <w:t xml:space="preserve"> a Data Brno</w:t>
      </w:r>
      <w:r>
        <w:t>.</w:t>
      </w:r>
      <w:r w:rsidR="00F33FE8">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65C39D2"/>
    <w:multiLevelType w:val="hybridMultilevel"/>
    <w:tmpl w:val="601ECC96"/>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0DD18B5"/>
    <w:multiLevelType w:val="hybridMultilevel"/>
    <w:tmpl w:val="094043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0"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55B716C"/>
    <w:multiLevelType w:val="hybridMultilevel"/>
    <w:tmpl w:val="968E6C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2"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3"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5"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7"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0" w15:restartNumberingAfterBreak="0">
    <w:nsid w:val="22B06DFB"/>
    <w:multiLevelType w:val="hybridMultilevel"/>
    <w:tmpl w:val="0C34A532"/>
    <w:lvl w:ilvl="0" w:tplc="E988BD88">
      <w:start w:val="1"/>
      <w:numFmt w:val="decimal"/>
      <w:lvlText w:val="%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2"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3" w15:restartNumberingAfterBreak="0">
    <w:nsid w:val="2A1524A3"/>
    <w:multiLevelType w:val="hybridMultilevel"/>
    <w:tmpl w:val="926A79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6"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7"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8" w15:restartNumberingAfterBreak="0">
    <w:nsid w:val="33FA4698"/>
    <w:multiLevelType w:val="hybridMultilevel"/>
    <w:tmpl w:val="F7E0FEF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9"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1" w15:restartNumberingAfterBreak="0">
    <w:nsid w:val="3797612A"/>
    <w:multiLevelType w:val="hybridMultilevel"/>
    <w:tmpl w:val="B9C445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2"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4"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6"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38"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9"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0"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41" w15:restartNumberingAfterBreak="0">
    <w:nsid w:val="48B048ED"/>
    <w:multiLevelType w:val="hybridMultilevel"/>
    <w:tmpl w:val="C40206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3"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4"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004620E"/>
    <w:multiLevelType w:val="hybridMultilevel"/>
    <w:tmpl w:val="A5CE7FFC"/>
    <w:lvl w:ilvl="0" w:tplc="48F2D7D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7" w15:restartNumberingAfterBreak="0">
    <w:nsid w:val="554D2AD4"/>
    <w:multiLevelType w:val="hybridMultilevel"/>
    <w:tmpl w:val="A1269A08"/>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8"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1" w15:restartNumberingAfterBreak="0">
    <w:nsid w:val="5B174E5F"/>
    <w:multiLevelType w:val="hybridMultilevel"/>
    <w:tmpl w:val="BB2879A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2"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3"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54"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5"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7"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9"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0" w15:restartNumberingAfterBreak="0">
    <w:nsid w:val="6F2A6663"/>
    <w:multiLevelType w:val="hybridMultilevel"/>
    <w:tmpl w:val="6D0CC22A"/>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72771B7F"/>
    <w:multiLevelType w:val="hybridMultilevel"/>
    <w:tmpl w:val="401AA31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2" w15:restartNumberingAfterBreak="0">
    <w:nsid w:val="76E45B45"/>
    <w:multiLevelType w:val="hybridMultilevel"/>
    <w:tmpl w:val="4964DFA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3"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7BF77385"/>
    <w:multiLevelType w:val="hybridMultilevel"/>
    <w:tmpl w:val="0C1C0FA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5"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6"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24"/>
  </w:num>
  <w:num w:numId="3" w16cid:durableId="1170680267">
    <w:abstractNumId w:val="17"/>
  </w:num>
  <w:num w:numId="4" w16cid:durableId="1796368114">
    <w:abstractNumId w:val="27"/>
  </w:num>
  <w:num w:numId="5" w16cid:durableId="300885919">
    <w:abstractNumId w:val="38"/>
  </w:num>
  <w:num w:numId="6" w16cid:durableId="521938209">
    <w:abstractNumId w:val="58"/>
  </w:num>
  <w:num w:numId="7" w16cid:durableId="619992562">
    <w:abstractNumId w:val="31"/>
  </w:num>
  <w:num w:numId="8" w16cid:durableId="208229350">
    <w:abstractNumId w:val="12"/>
  </w:num>
  <w:num w:numId="9" w16cid:durableId="2076317703">
    <w:abstractNumId w:val="21"/>
  </w:num>
  <w:num w:numId="10" w16cid:durableId="802234337">
    <w:abstractNumId w:val="36"/>
  </w:num>
  <w:num w:numId="11" w16cid:durableId="385684583">
    <w:abstractNumId w:val="26"/>
  </w:num>
  <w:num w:numId="12" w16cid:durableId="65956355">
    <w:abstractNumId w:val="54"/>
  </w:num>
  <w:num w:numId="13" w16cid:durableId="354035738">
    <w:abstractNumId w:val="65"/>
  </w:num>
  <w:num w:numId="14" w16cid:durableId="395475347">
    <w:abstractNumId w:val="1"/>
  </w:num>
  <w:num w:numId="15" w16cid:durableId="1336884254">
    <w:abstractNumId w:val="34"/>
  </w:num>
  <w:num w:numId="16" w16cid:durableId="757364363">
    <w:abstractNumId w:val="45"/>
  </w:num>
  <w:num w:numId="17" w16cid:durableId="2033720445">
    <w:abstractNumId w:val="66"/>
  </w:num>
  <w:num w:numId="18" w16cid:durableId="837696955">
    <w:abstractNumId w:val="56"/>
  </w:num>
  <w:num w:numId="19" w16cid:durableId="414474922">
    <w:abstractNumId w:val="33"/>
  </w:num>
  <w:num w:numId="20" w16cid:durableId="2059282820">
    <w:abstractNumId w:val="15"/>
  </w:num>
  <w:num w:numId="21" w16cid:durableId="1490631062">
    <w:abstractNumId w:val="32"/>
  </w:num>
  <w:num w:numId="22" w16cid:durableId="1901403376">
    <w:abstractNumId w:val="2"/>
  </w:num>
  <w:num w:numId="23" w16cid:durableId="901527545">
    <w:abstractNumId w:val="52"/>
  </w:num>
  <w:num w:numId="24" w16cid:durableId="13649980">
    <w:abstractNumId w:val="7"/>
  </w:num>
  <w:num w:numId="25" w16cid:durableId="1364744581">
    <w:abstractNumId w:val="16"/>
  </w:num>
  <w:num w:numId="26" w16cid:durableId="1671255231">
    <w:abstractNumId w:val="40"/>
  </w:num>
  <w:num w:numId="27" w16cid:durableId="1198667109">
    <w:abstractNumId w:val="57"/>
  </w:num>
  <w:num w:numId="28" w16cid:durableId="619802950">
    <w:abstractNumId w:val="4"/>
  </w:num>
  <w:num w:numId="29" w16cid:durableId="367877274">
    <w:abstractNumId w:val="39"/>
  </w:num>
  <w:num w:numId="30" w16cid:durableId="802776096">
    <w:abstractNumId w:val="6"/>
  </w:num>
  <w:num w:numId="31" w16cid:durableId="742023868">
    <w:abstractNumId w:val="25"/>
  </w:num>
  <w:num w:numId="32" w16cid:durableId="404689245">
    <w:abstractNumId w:val="50"/>
  </w:num>
  <w:num w:numId="33" w16cid:durableId="1361203164">
    <w:abstractNumId w:val="53"/>
  </w:num>
  <w:num w:numId="34" w16cid:durableId="2136636456">
    <w:abstractNumId w:val="37"/>
  </w:num>
  <w:num w:numId="35" w16cid:durableId="882057253">
    <w:abstractNumId w:val="14"/>
  </w:num>
  <w:num w:numId="36" w16cid:durableId="2002463788">
    <w:abstractNumId w:val="59"/>
  </w:num>
  <w:num w:numId="37" w16cid:durableId="1464738753">
    <w:abstractNumId w:val="22"/>
  </w:num>
  <w:num w:numId="38" w16cid:durableId="1462070677">
    <w:abstractNumId w:val="3"/>
  </w:num>
  <w:num w:numId="39" w16cid:durableId="1886866115">
    <w:abstractNumId w:val="43"/>
  </w:num>
  <w:num w:numId="40" w16cid:durableId="965311621">
    <w:abstractNumId w:val="49"/>
  </w:num>
  <w:num w:numId="41" w16cid:durableId="818768559">
    <w:abstractNumId w:val="55"/>
  </w:num>
  <w:num w:numId="42" w16cid:durableId="1967276253">
    <w:abstractNumId w:val="18"/>
  </w:num>
  <w:num w:numId="43" w16cid:durableId="1442647274">
    <w:abstractNumId w:val="13"/>
  </w:num>
  <w:num w:numId="44" w16cid:durableId="1146313284">
    <w:abstractNumId w:val="30"/>
  </w:num>
  <w:num w:numId="45" w16cid:durableId="1133062556">
    <w:abstractNumId w:val="10"/>
  </w:num>
  <w:num w:numId="46" w16cid:durableId="1318923120">
    <w:abstractNumId w:val="29"/>
  </w:num>
  <w:num w:numId="47" w16cid:durableId="976765939">
    <w:abstractNumId w:val="35"/>
  </w:num>
  <w:num w:numId="48" w16cid:durableId="1987278381">
    <w:abstractNumId w:val="63"/>
  </w:num>
  <w:num w:numId="49" w16cid:durableId="344286222">
    <w:abstractNumId w:val="48"/>
  </w:num>
  <w:num w:numId="50" w16cid:durableId="586889268">
    <w:abstractNumId w:val="61"/>
  </w:num>
  <w:num w:numId="51" w16cid:durableId="1214346142">
    <w:abstractNumId w:val="42"/>
  </w:num>
  <w:num w:numId="52" w16cid:durableId="1666350155">
    <w:abstractNumId w:val="8"/>
  </w:num>
  <w:num w:numId="53" w16cid:durableId="1936208616">
    <w:abstractNumId w:val="44"/>
  </w:num>
  <w:num w:numId="54" w16cid:durableId="1802922892">
    <w:abstractNumId w:val="19"/>
  </w:num>
  <w:num w:numId="55" w16cid:durableId="2044668093">
    <w:abstractNumId w:val="20"/>
  </w:num>
  <w:num w:numId="56" w16cid:durableId="1700474541">
    <w:abstractNumId w:val="51"/>
  </w:num>
  <w:num w:numId="57" w16cid:durableId="2082558311">
    <w:abstractNumId w:val="46"/>
  </w:num>
  <w:num w:numId="58" w16cid:durableId="1871141540">
    <w:abstractNumId w:val="64"/>
  </w:num>
  <w:num w:numId="59" w16cid:durableId="1538816812">
    <w:abstractNumId w:val="11"/>
  </w:num>
  <w:num w:numId="60" w16cid:durableId="747965305">
    <w:abstractNumId w:val="41"/>
  </w:num>
  <w:num w:numId="61" w16cid:durableId="2103643924">
    <w:abstractNumId w:val="5"/>
  </w:num>
  <w:num w:numId="62" w16cid:durableId="457264442">
    <w:abstractNumId w:val="60"/>
  </w:num>
  <w:num w:numId="63" w16cid:durableId="496380383">
    <w:abstractNumId w:val="9"/>
  </w:num>
  <w:num w:numId="64" w16cid:durableId="1291588825">
    <w:abstractNumId w:val="62"/>
  </w:num>
  <w:num w:numId="65" w16cid:durableId="1924559521">
    <w:abstractNumId w:val="47"/>
  </w:num>
  <w:num w:numId="66" w16cid:durableId="1492871536">
    <w:abstractNumId w:val="28"/>
  </w:num>
  <w:num w:numId="67" w16cid:durableId="1847862588">
    <w:abstractNumId w:val="23"/>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05C"/>
    <w:rsid w:val="000034CE"/>
    <w:rsid w:val="00004925"/>
    <w:rsid w:val="00004B2A"/>
    <w:rsid w:val="00005871"/>
    <w:rsid w:val="00005D6A"/>
    <w:rsid w:val="00006812"/>
    <w:rsid w:val="00007055"/>
    <w:rsid w:val="00007760"/>
    <w:rsid w:val="00007F1B"/>
    <w:rsid w:val="00010309"/>
    <w:rsid w:val="0001174E"/>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514"/>
    <w:rsid w:val="00020611"/>
    <w:rsid w:val="00020630"/>
    <w:rsid w:val="0002316E"/>
    <w:rsid w:val="00023D37"/>
    <w:rsid w:val="00025008"/>
    <w:rsid w:val="000265B4"/>
    <w:rsid w:val="000267B2"/>
    <w:rsid w:val="00027082"/>
    <w:rsid w:val="0002742B"/>
    <w:rsid w:val="000274C7"/>
    <w:rsid w:val="0003071A"/>
    <w:rsid w:val="00031CEC"/>
    <w:rsid w:val="000324BC"/>
    <w:rsid w:val="000328E3"/>
    <w:rsid w:val="00032D40"/>
    <w:rsid w:val="00032EC9"/>
    <w:rsid w:val="000333F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3F94"/>
    <w:rsid w:val="0004458C"/>
    <w:rsid w:val="00046053"/>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3114"/>
    <w:rsid w:val="00054069"/>
    <w:rsid w:val="0005430A"/>
    <w:rsid w:val="00054E2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4FB2"/>
    <w:rsid w:val="000750E1"/>
    <w:rsid w:val="0007547F"/>
    <w:rsid w:val="00075E05"/>
    <w:rsid w:val="00076F5B"/>
    <w:rsid w:val="00077121"/>
    <w:rsid w:val="00077512"/>
    <w:rsid w:val="00080172"/>
    <w:rsid w:val="000801DC"/>
    <w:rsid w:val="00080800"/>
    <w:rsid w:val="00080BC7"/>
    <w:rsid w:val="000812EB"/>
    <w:rsid w:val="00081A65"/>
    <w:rsid w:val="00081BEF"/>
    <w:rsid w:val="000820BC"/>
    <w:rsid w:val="000823B6"/>
    <w:rsid w:val="00082CAD"/>
    <w:rsid w:val="00082F2F"/>
    <w:rsid w:val="00083268"/>
    <w:rsid w:val="00083F62"/>
    <w:rsid w:val="0008449E"/>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1BA"/>
    <w:rsid w:val="000B647C"/>
    <w:rsid w:val="000B66BE"/>
    <w:rsid w:val="000B6ABB"/>
    <w:rsid w:val="000B703C"/>
    <w:rsid w:val="000B73FE"/>
    <w:rsid w:val="000B7D85"/>
    <w:rsid w:val="000C0597"/>
    <w:rsid w:val="000C09DF"/>
    <w:rsid w:val="000C178B"/>
    <w:rsid w:val="000C1803"/>
    <w:rsid w:val="000C1F30"/>
    <w:rsid w:val="000C2072"/>
    <w:rsid w:val="000C2A8B"/>
    <w:rsid w:val="000C3697"/>
    <w:rsid w:val="000C3D7D"/>
    <w:rsid w:val="000C4BE7"/>
    <w:rsid w:val="000C6851"/>
    <w:rsid w:val="000D0687"/>
    <w:rsid w:val="000D0EC1"/>
    <w:rsid w:val="000D136F"/>
    <w:rsid w:val="000D323F"/>
    <w:rsid w:val="000D3744"/>
    <w:rsid w:val="000D403B"/>
    <w:rsid w:val="000D4A30"/>
    <w:rsid w:val="000D5BEE"/>
    <w:rsid w:val="000D6936"/>
    <w:rsid w:val="000D7301"/>
    <w:rsid w:val="000D7436"/>
    <w:rsid w:val="000D767C"/>
    <w:rsid w:val="000E00A9"/>
    <w:rsid w:val="000E030A"/>
    <w:rsid w:val="000E0587"/>
    <w:rsid w:val="000E0B81"/>
    <w:rsid w:val="000E1241"/>
    <w:rsid w:val="000E1D87"/>
    <w:rsid w:val="000E1DE8"/>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80D"/>
    <w:rsid w:val="000E6F9F"/>
    <w:rsid w:val="000E76F6"/>
    <w:rsid w:val="000F0246"/>
    <w:rsid w:val="000F1E9F"/>
    <w:rsid w:val="000F244D"/>
    <w:rsid w:val="000F245B"/>
    <w:rsid w:val="000F2F42"/>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064"/>
    <w:rsid w:val="00102292"/>
    <w:rsid w:val="001028E2"/>
    <w:rsid w:val="0010292B"/>
    <w:rsid w:val="00102B7A"/>
    <w:rsid w:val="00103C96"/>
    <w:rsid w:val="00103FC7"/>
    <w:rsid w:val="00105208"/>
    <w:rsid w:val="001052AF"/>
    <w:rsid w:val="00105449"/>
    <w:rsid w:val="001063B2"/>
    <w:rsid w:val="00106E21"/>
    <w:rsid w:val="001078D6"/>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5FE9"/>
    <w:rsid w:val="00126DA6"/>
    <w:rsid w:val="00126E8F"/>
    <w:rsid w:val="001276CE"/>
    <w:rsid w:val="00127799"/>
    <w:rsid w:val="00127C08"/>
    <w:rsid w:val="001309C1"/>
    <w:rsid w:val="001319B8"/>
    <w:rsid w:val="00132830"/>
    <w:rsid w:val="001341F2"/>
    <w:rsid w:val="001346E0"/>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1A3A"/>
    <w:rsid w:val="00152472"/>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3EE3"/>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1CD"/>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64C"/>
    <w:rsid w:val="001B3FC7"/>
    <w:rsid w:val="001B42F1"/>
    <w:rsid w:val="001B4B34"/>
    <w:rsid w:val="001B4D94"/>
    <w:rsid w:val="001B4DD5"/>
    <w:rsid w:val="001B4E45"/>
    <w:rsid w:val="001B55F3"/>
    <w:rsid w:val="001B573B"/>
    <w:rsid w:val="001B57E0"/>
    <w:rsid w:val="001B6078"/>
    <w:rsid w:val="001B7830"/>
    <w:rsid w:val="001B7FFC"/>
    <w:rsid w:val="001C0C7A"/>
    <w:rsid w:val="001C13D0"/>
    <w:rsid w:val="001C1704"/>
    <w:rsid w:val="001C1A6F"/>
    <w:rsid w:val="001C1B08"/>
    <w:rsid w:val="001C20B3"/>
    <w:rsid w:val="001C23BB"/>
    <w:rsid w:val="001C2D1C"/>
    <w:rsid w:val="001C368D"/>
    <w:rsid w:val="001C50AC"/>
    <w:rsid w:val="001C54EC"/>
    <w:rsid w:val="001C649E"/>
    <w:rsid w:val="001C680E"/>
    <w:rsid w:val="001C6CEE"/>
    <w:rsid w:val="001C7349"/>
    <w:rsid w:val="001C7DD3"/>
    <w:rsid w:val="001D0278"/>
    <w:rsid w:val="001D07D3"/>
    <w:rsid w:val="001D0855"/>
    <w:rsid w:val="001D0D02"/>
    <w:rsid w:val="001D1870"/>
    <w:rsid w:val="001D2232"/>
    <w:rsid w:val="001D28B3"/>
    <w:rsid w:val="001D37CB"/>
    <w:rsid w:val="001D38BD"/>
    <w:rsid w:val="001D3D00"/>
    <w:rsid w:val="001D4061"/>
    <w:rsid w:val="001D4F08"/>
    <w:rsid w:val="001D50E7"/>
    <w:rsid w:val="001D53C7"/>
    <w:rsid w:val="001D68CB"/>
    <w:rsid w:val="001D68F5"/>
    <w:rsid w:val="001D7476"/>
    <w:rsid w:val="001D7554"/>
    <w:rsid w:val="001E00CB"/>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4B9"/>
    <w:rsid w:val="00202C64"/>
    <w:rsid w:val="00202F4E"/>
    <w:rsid w:val="00202F81"/>
    <w:rsid w:val="00203611"/>
    <w:rsid w:val="00203FA6"/>
    <w:rsid w:val="002045FA"/>
    <w:rsid w:val="00204767"/>
    <w:rsid w:val="002049D1"/>
    <w:rsid w:val="002053E5"/>
    <w:rsid w:val="00205BB0"/>
    <w:rsid w:val="00205F99"/>
    <w:rsid w:val="00206193"/>
    <w:rsid w:val="00206390"/>
    <w:rsid w:val="00206998"/>
    <w:rsid w:val="00206A72"/>
    <w:rsid w:val="00206C34"/>
    <w:rsid w:val="00206C53"/>
    <w:rsid w:val="00206F64"/>
    <w:rsid w:val="002108F2"/>
    <w:rsid w:val="00211E5E"/>
    <w:rsid w:val="00212457"/>
    <w:rsid w:val="002128A9"/>
    <w:rsid w:val="00213D9F"/>
    <w:rsid w:val="00213F3C"/>
    <w:rsid w:val="00214106"/>
    <w:rsid w:val="0021568E"/>
    <w:rsid w:val="00215816"/>
    <w:rsid w:val="002165DC"/>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1D31"/>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27AB"/>
    <w:rsid w:val="00253096"/>
    <w:rsid w:val="00253E9C"/>
    <w:rsid w:val="0025440D"/>
    <w:rsid w:val="002548CE"/>
    <w:rsid w:val="00254F8B"/>
    <w:rsid w:val="002551B5"/>
    <w:rsid w:val="002555DB"/>
    <w:rsid w:val="00255943"/>
    <w:rsid w:val="00256200"/>
    <w:rsid w:val="00256784"/>
    <w:rsid w:val="002571C3"/>
    <w:rsid w:val="00257909"/>
    <w:rsid w:val="00257949"/>
    <w:rsid w:val="00257D56"/>
    <w:rsid w:val="0026039C"/>
    <w:rsid w:val="00260F6F"/>
    <w:rsid w:val="002614A6"/>
    <w:rsid w:val="0026166C"/>
    <w:rsid w:val="00262108"/>
    <w:rsid w:val="00262B7C"/>
    <w:rsid w:val="00262EC3"/>
    <w:rsid w:val="0026358F"/>
    <w:rsid w:val="00263A7E"/>
    <w:rsid w:val="002652CE"/>
    <w:rsid w:val="002654D7"/>
    <w:rsid w:val="002656D4"/>
    <w:rsid w:val="00265A45"/>
    <w:rsid w:val="0026658B"/>
    <w:rsid w:val="00267218"/>
    <w:rsid w:val="00267C14"/>
    <w:rsid w:val="00267EE8"/>
    <w:rsid w:val="00270C68"/>
    <w:rsid w:val="00271086"/>
    <w:rsid w:val="002718CC"/>
    <w:rsid w:val="002754D1"/>
    <w:rsid w:val="002757F2"/>
    <w:rsid w:val="002762CC"/>
    <w:rsid w:val="0027655C"/>
    <w:rsid w:val="002766B8"/>
    <w:rsid w:val="00276A5C"/>
    <w:rsid w:val="00276AA1"/>
    <w:rsid w:val="00276F41"/>
    <w:rsid w:val="00277826"/>
    <w:rsid w:val="00280E29"/>
    <w:rsid w:val="0028129D"/>
    <w:rsid w:val="0028166F"/>
    <w:rsid w:val="002817A3"/>
    <w:rsid w:val="00281855"/>
    <w:rsid w:val="00282059"/>
    <w:rsid w:val="00282114"/>
    <w:rsid w:val="00282527"/>
    <w:rsid w:val="00283202"/>
    <w:rsid w:val="002842C5"/>
    <w:rsid w:val="002845CB"/>
    <w:rsid w:val="00286A73"/>
    <w:rsid w:val="00286F4A"/>
    <w:rsid w:val="00287C63"/>
    <w:rsid w:val="00290E1A"/>
    <w:rsid w:val="00290FBC"/>
    <w:rsid w:val="00291326"/>
    <w:rsid w:val="00291F91"/>
    <w:rsid w:val="0029324C"/>
    <w:rsid w:val="00293965"/>
    <w:rsid w:val="00293F00"/>
    <w:rsid w:val="0029427A"/>
    <w:rsid w:val="002942F8"/>
    <w:rsid w:val="00296350"/>
    <w:rsid w:val="00296C77"/>
    <w:rsid w:val="00296E59"/>
    <w:rsid w:val="0029775B"/>
    <w:rsid w:val="00297C5F"/>
    <w:rsid w:val="002A0B4D"/>
    <w:rsid w:val="002A172F"/>
    <w:rsid w:val="002A4B18"/>
    <w:rsid w:val="002A593C"/>
    <w:rsid w:val="002A5D97"/>
    <w:rsid w:val="002A666D"/>
    <w:rsid w:val="002A66F8"/>
    <w:rsid w:val="002A6ADB"/>
    <w:rsid w:val="002A6B50"/>
    <w:rsid w:val="002A7CDA"/>
    <w:rsid w:val="002B0C2F"/>
    <w:rsid w:val="002B2142"/>
    <w:rsid w:val="002B2B3D"/>
    <w:rsid w:val="002B2F94"/>
    <w:rsid w:val="002B3EE7"/>
    <w:rsid w:val="002B4794"/>
    <w:rsid w:val="002B4937"/>
    <w:rsid w:val="002B5C43"/>
    <w:rsid w:val="002B5E87"/>
    <w:rsid w:val="002B6280"/>
    <w:rsid w:val="002B781B"/>
    <w:rsid w:val="002B79C0"/>
    <w:rsid w:val="002C0168"/>
    <w:rsid w:val="002C03EC"/>
    <w:rsid w:val="002C061B"/>
    <w:rsid w:val="002C09BE"/>
    <w:rsid w:val="002C115C"/>
    <w:rsid w:val="002C1FE1"/>
    <w:rsid w:val="002C203E"/>
    <w:rsid w:val="002C2AA7"/>
    <w:rsid w:val="002C3253"/>
    <w:rsid w:val="002C3848"/>
    <w:rsid w:val="002C3EA4"/>
    <w:rsid w:val="002C6029"/>
    <w:rsid w:val="002C611D"/>
    <w:rsid w:val="002C70E4"/>
    <w:rsid w:val="002C73B4"/>
    <w:rsid w:val="002C7D72"/>
    <w:rsid w:val="002D04E3"/>
    <w:rsid w:val="002D1412"/>
    <w:rsid w:val="002D2EA5"/>
    <w:rsid w:val="002D3544"/>
    <w:rsid w:val="002D405D"/>
    <w:rsid w:val="002D4435"/>
    <w:rsid w:val="002D4936"/>
    <w:rsid w:val="002D5334"/>
    <w:rsid w:val="002D5A4F"/>
    <w:rsid w:val="002D6389"/>
    <w:rsid w:val="002D670D"/>
    <w:rsid w:val="002D67F7"/>
    <w:rsid w:val="002D7355"/>
    <w:rsid w:val="002D73A9"/>
    <w:rsid w:val="002D7F8A"/>
    <w:rsid w:val="002D7FEB"/>
    <w:rsid w:val="002E1240"/>
    <w:rsid w:val="002E252E"/>
    <w:rsid w:val="002E2860"/>
    <w:rsid w:val="002E3470"/>
    <w:rsid w:val="002E499C"/>
    <w:rsid w:val="002E4F27"/>
    <w:rsid w:val="002E50A1"/>
    <w:rsid w:val="002E542F"/>
    <w:rsid w:val="002E5A39"/>
    <w:rsid w:val="002E5F3C"/>
    <w:rsid w:val="002E6C0E"/>
    <w:rsid w:val="002F04C8"/>
    <w:rsid w:val="002F057F"/>
    <w:rsid w:val="002F1865"/>
    <w:rsid w:val="002F298D"/>
    <w:rsid w:val="002F3930"/>
    <w:rsid w:val="002F3AE8"/>
    <w:rsid w:val="002F3BE7"/>
    <w:rsid w:val="002F4093"/>
    <w:rsid w:val="002F425D"/>
    <w:rsid w:val="002F4CBD"/>
    <w:rsid w:val="002F58E6"/>
    <w:rsid w:val="002F5A56"/>
    <w:rsid w:val="002F6586"/>
    <w:rsid w:val="002F7A88"/>
    <w:rsid w:val="002F7CA3"/>
    <w:rsid w:val="002F7FA0"/>
    <w:rsid w:val="003002AB"/>
    <w:rsid w:val="00300875"/>
    <w:rsid w:val="003009DB"/>
    <w:rsid w:val="00300A59"/>
    <w:rsid w:val="00300DD2"/>
    <w:rsid w:val="00301FA1"/>
    <w:rsid w:val="003021CD"/>
    <w:rsid w:val="00302722"/>
    <w:rsid w:val="00303239"/>
    <w:rsid w:val="00303310"/>
    <w:rsid w:val="00304DEA"/>
    <w:rsid w:val="00305BA1"/>
    <w:rsid w:val="003061F0"/>
    <w:rsid w:val="00307578"/>
    <w:rsid w:val="00310250"/>
    <w:rsid w:val="0031098F"/>
    <w:rsid w:val="003110CA"/>
    <w:rsid w:val="00311128"/>
    <w:rsid w:val="00311A8F"/>
    <w:rsid w:val="00311CD1"/>
    <w:rsid w:val="00311D3F"/>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5F34"/>
    <w:rsid w:val="00336118"/>
    <w:rsid w:val="00337667"/>
    <w:rsid w:val="003400F1"/>
    <w:rsid w:val="00340495"/>
    <w:rsid w:val="0034175D"/>
    <w:rsid w:val="00341D2E"/>
    <w:rsid w:val="00342257"/>
    <w:rsid w:val="00342747"/>
    <w:rsid w:val="00342B07"/>
    <w:rsid w:val="00342BBD"/>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87C"/>
    <w:rsid w:val="00353B15"/>
    <w:rsid w:val="00353C5F"/>
    <w:rsid w:val="00353F72"/>
    <w:rsid w:val="00354009"/>
    <w:rsid w:val="00354F46"/>
    <w:rsid w:val="00354F63"/>
    <w:rsid w:val="003557F0"/>
    <w:rsid w:val="00356E8E"/>
    <w:rsid w:val="00357030"/>
    <w:rsid w:val="0035771D"/>
    <w:rsid w:val="0036038A"/>
    <w:rsid w:val="00360AD3"/>
    <w:rsid w:val="00360AF5"/>
    <w:rsid w:val="003611BD"/>
    <w:rsid w:val="00362BFB"/>
    <w:rsid w:val="00362C8A"/>
    <w:rsid w:val="003635FB"/>
    <w:rsid w:val="003636E1"/>
    <w:rsid w:val="00363D7A"/>
    <w:rsid w:val="00364373"/>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EA8"/>
    <w:rsid w:val="0037440B"/>
    <w:rsid w:val="00374A59"/>
    <w:rsid w:val="00376ACF"/>
    <w:rsid w:val="00376F12"/>
    <w:rsid w:val="003773C6"/>
    <w:rsid w:val="00377D85"/>
    <w:rsid w:val="00377EFF"/>
    <w:rsid w:val="00377F96"/>
    <w:rsid w:val="00380A64"/>
    <w:rsid w:val="00381CBE"/>
    <w:rsid w:val="00382545"/>
    <w:rsid w:val="00382560"/>
    <w:rsid w:val="00382976"/>
    <w:rsid w:val="003837C6"/>
    <w:rsid w:val="003844EB"/>
    <w:rsid w:val="00384ABC"/>
    <w:rsid w:val="00386079"/>
    <w:rsid w:val="00386153"/>
    <w:rsid w:val="00386AC7"/>
    <w:rsid w:val="00386DB5"/>
    <w:rsid w:val="00390435"/>
    <w:rsid w:val="00390B12"/>
    <w:rsid w:val="003922D7"/>
    <w:rsid w:val="0039259F"/>
    <w:rsid w:val="00392C29"/>
    <w:rsid w:val="00393F6D"/>
    <w:rsid w:val="00394132"/>
    <w:rsid w:val="003952E0"/>
    <w:rsid w:val="003953B2"/>
    <w:rsid w:val="00395956"/>
    <w:rsid w:val="0039619C"/>
    <w:rsid w:val="00396C80"/>
    <w:rsid w:val="00396D8A"/>
    <w:rsid w:val="00397AC6"/>
    <w:rsid w:val="003A0BA8"/>
    <w:rsid w:val="003A0DDB"/>
    <w:rsid w:val="003A0EA7"/>
    <w:rsid w:val="003A18C4"/>
    <w:rsid w:val="003A194A"/>
    <w:rsid w:val="003A1B9B"/>
    <w:rsid w:val="003A1D6C"/>
    <w:rsid w:val="003A1D88"/>
    <w:rsid w:val="003A4332"/>
    <w:rsid w:val="003A48EF"/>
    <w:rsid w:val="003A4D6C"/>
    <w:rsid w:val="003A5BDB"/>
    <w:rsid w:val="003A5C61"/>
    <w:rsid w:val="003A5D0E"/>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C1620"/>
    <w:rsid w:val="003C19AD"/>
    <w:rsid w:val="003C24A0"/>
    <w:rsid w:val="003C3544"/>
    <w:rsid w:val="003C3934"/>
    <w:rsid w:val="003C4980"/>
    <w:rsid w:val="003C4BDA"/>
    <w:rsid w:val="003C505D"/>
    <w:rsid w:val="003C7951"/>
    <w:rsid w:val="003C7A39"/>
    <w:rsid w:val="003D01F7"/>
    <w:rsid w:val="003D0813"/>
    <w:rsid w:val="003D0989"/>
    <w:rsid w:val="003D1591"/>
    <w:rsid w:val="003D1A75"/>
    <w:rsid w:val="003D1C4B"/>
    <w:rsid w:val="003D2C01"/>
    <w:rsid w:val="003D34B4"/>
    <w:rsid w:val="003D48B8"/>
    <w:rsid w:val="003D4CAF"/>
    <w:rsid w:val="003D53F7"/>
    <w:rsid w:val="003D6085"/>
    <w:rsid w:val="003D61E1"/>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AB8"/>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092"/>
    <w:rsid w:val="00400BA7"/>
    <w:rsid w:val="00400C28"/>
    <w:rsid w:val="00400E37"/>
    <w:rsid w:val="00401020"/>
    <w:rsid w:val="004014B3"/>
    <w:rsid w:val="0040294D"/>
    <w:rsid w:val="00404745"/>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CFF"/>
    <w:rsid w:val="00413E16"/>
    <w:rsid w:val="00414A6E"/>
    <w:rsid w:val="00414B8B"/>
    <w:rsid w:val="00414E1F"/>
    <w:rsid w:val="004152DE"/>
    <w:rsid w:val="0041591D"/>
    <w:rsid w:val="00415D87"/>
    <w:rsid w:val="0041643B"/>
    <w:rsid w:val="004174D2"/>
    <w:rsid w:val="00417839"/>
    <w:rsid w:val="0042061A"/>
    <w:rsid w:val="00420737"/>
    <w:rsid w:val="0042073D"/>
    <w:rsid w:val="00420B92"/>
    <w:rsid w:val="00421AD6"/>
    <w:rsid w:val="004225F5"/>
    <w:rsid w:val="00423918"/>
    <w:rsid w:val="00424A74"/>
    <w:rsid w:val="00425088"/>
    <w:rsid w:val="0042562D"/>
    <w:rsid w:val="00426871"/>
    <w:rsid w:val="00426882"/>
    <w:rsid w:val="00426C6A"/>
    <w:rsid w:val="00426CD6"/>
    <w:rsid w:val="00426DB9"/>
    <w:rsid w:val="0042720A"/>
    <w:rsid w:val="004278FB"/>
    <w:rsid w:val="00427DE2"/>
    <w:rsid w:val="004301E4"/>
    <w:rsid w:val="004309EE"/>
    <w:rsid w:val="004314A9"/>
    <w:rsid w:val="0043222E"/>
    <w:rsid w:val="00432DBC"/>
    <w:rsid w:val="004343BF"/>
    <w:rsid w:val="00435378"/>
    <w:rsid w:val="00435E29"/>
    <w:rsid w:val="004369F3"/>
    <w:rsid w:val="0044013E"/>
    <w:rsid w:val="00441248"/>
    <w:rsid w:val="00441CF7"/>
    <w:rsid w:val="00443388"/>
    <w:rsid w:val="00443ABB"/>
    <w:rsid w:val="00443C99"/>
    <w:rsid w:val="004441BE"/>
    <w:rsid w:val="004448A7"/>
    <w:rsid w:val="00444A73"/>
    <w:rsid w:val="00444F18"/>
    <w:rsid w:val="00445468"/>
    <w:rsid w:val="00445AD1"/>
    <w:rsid w:val="0044654D"/>
    <w:rsid w:val="00447542"/>
    <w:rsid w:val="004476CC"/>
    <w:rsid w:val="00447CB5"/>
    <w:rsid w:val="00447EB1"/>
    <w:rsid w:val="00450233"/>
    <w:rsid w:val="00450644"/>
    <w:rsid w:val="004512C3"/>
    <w:rsid w:val="00451344"/>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4C35"/>
    <w:rsid w:val="00465F06"/>
    <w:rsid w:val="00466978"/>
    <w:rsid w:val="00466AC8"/>
    <w:rsid w:val="00466BB8"/>
    <w:rsid w:val="00467A7E"/>
    <w:rsid w:val="00467B75"/>
    <w:rsid w:val="00470063"/>
    <w:rsid w:val="00470CBF"/>
    <w:rsid w:val="004716DA"/>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4540"/>
    <w:rsid w:val="00484DF7"/>
    <w:rsid w:val="00484F12"/>
    <w:rsid w:val="00485474"/>
    <w:rsid w:val="004855BB"/>
    <w:rsid w:val="00485D16"/>
    <w:rsid w:val="00487D00"/>
    <w:rsid w:val="004914F6"/>
    <w:rsid w:val="00491FAF"/>
    <w:rsid w:val="00492F4E"/>
    <w:rsid w:val="00493A73"/>
    <w:rsid w:val="00493B41"/>
    <w:rsid w:val="00496754"/>
    <w:rsid w:val="0049679B"/>
    <w:rsid w:val="004969B7"/>
    <w:rsid w:val="00497CF3"/>
    <w:rsid w:val="00497F7B"/>
    <w:rsid w:val="00497FA3"/>
    <w:rsid w:val="004A0366"/>
    <w:rsid w:val="004A111E"/>
    <w:rsid w:val="004A117B"/>
    <w:rsid w:val="004A11B2"/>
    <w:rsid w:val="004A14BA"/>
    <w:rsid w:val="004A3328"/>
    <w:rsid w:val="004A4540"/>
    <w:rsid w:val="004A4673"/>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2AB3"/>
    <w:rsid w:val="004B36EC"/>
    <w:rsid w:val="004B37BE"/>
    <w:rsid w:val="004B3B8C"/>
    <w:rsid w:val="004B437B"/>
    <w:rsid w:val="004B555D"/>
    <w:rsid w:val="004B63F5"/>
    <w:rsid w:val="004B6BD3"/>
    <w:rsid w:val="004B6F8E"/>
    <w:rsid w:val="004C020D"/>
    <w:rsid w:val="004C0F9A"/>
    <w:rsid w:val="004C0FC8"/>
    <w:rsid w:val="004C1180"/>
    <w:rsid w:val="004C1284"/>
    <w:rsid w:val="004C12B0"/>
    <w:rsid w:val="004C17C4"/>
    <w:rsid w:val="004C4076"/>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D6E"/>
    <w:rsid w:val="004D3E41"/>
    <w:rsid w:val="004D50E3"/>
    <w:rsid w:val="004D5373"/>
    <w:rsid w:val="004D582A"/>
    <w:rsid w:val="004D6387"/>
    <w:rsid w:val="004D6EAA"/>
    <w:rsid w:val="004D7C4D"/>
    <w:rsid w:val="004E0596"/>
    <w:rsid w:val="004E07CA"/>
    <w:rsid w:val="004E21BD"/>
    <w:rsid w:val="004E273D"/>
    <w:rsid w:val="004E2FCC"/>
    <w:rsid w:val="004E4059"/>
    <w:rsid w:val="004E4474"/>
    <w:rsid w:val="004E4B0C"/>
    <w:rsid w:val="004E5B4C"/>
    <w:rsid w:val="004E5DC6"/>
    <w:rsid w:val="004E6303"/>
    <w:rsid w:val="004E6E7C"/>
    <w:rsid w:val="004E7401"/>
    <w:rsid w:val="004E7FEF"/>
    <w:rsid w:val="004F0465"/>
    <w:rsid w:val="004F075A"/>
    <w:rsid w:val="004F2067"/>
    <w:rsid w:val="004F2B5C"/>
    <w:rsid w:val="004F2C70"/>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67F"/>
    <w:rsid w:val="00503C47"/>
    <w:rsid w:val="00504046"/>
    <w:rsid w:val="00504E7D"/>
    <w:rsid w:val="00505671"/>
    <w:rsid w:val="00506131"/>
    <w:rsid w:val="0050759E"/>
    <w:rsid w:val="00510F5D"/>
    <w:rsid w:val="0051296F"/>
    <w:rsid w:val="00513BF5"/>
    <w:rsid w:val="005176F8"/>
    <w:rsid w:val="005178DB"/>
    <w:rsid w:val="00517C7E"/>
    <w:rsid w:val="0052065A"/>
    <w:rsid w:val="00520F19"/>
    <w:rsid w:val="005219F7"/>
    <w:rsid w:val="00521E9B"/>
    <w:rsid w:val="005223D8"/>
    <w:rsid w:val="00522599"/>
    <w:rsid w:val="00522CB1"/>
    <w:rsid w:val="00523661"/>
    <w:rsid w:val="00524366"/>
    <w:rsid w:val="00524494"/>
    <w:rsid w:val="00524C88"/>
    <w:rsid w:val="005250E6"/>
    <w:rsid w:val="005252C8"/>
    <w:rsid w:val="00525522"/>
    <w:rsid w:val="00525F8C"/>
    <w:rsid w:val="0052704B"/>
    <w:rsid w:val="00530083"/>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0C"/>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57ECE"/>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2B4B"/>
    <w:rsid w:val="00573262"/>
    <w:rsid w:val="00573340"/>
    <w:rsid w:val="005741DD"/>
    <w:rsid w:val="00574ABF"/>
    <w:rsid w:val="00574F36"/>
    <w:rsid w:val="0057525A"/>
    <w:rsid w:val="00575E99"/>
    <w:rsid w:val="0057644C"/>
    <w:rsid w:val="00576F7F"/>
    <w:rsid w:val="00577B7B"/>
    <w:rsid w:val="0058027E"/>
    <w:rsid w:val="00580D09"/>
    <w:rsid w:val="005822C0"/>
    <w:rsid w:val="00582700"/>
    <w:rsid w:val="00583202"/>
    <w:rsid w:val="005832C6"/>
    <w:rsid w:val="00583E2D"/>
    <w:rsid w:val="00584638"/>
    <w:rsid w:val="00585099"/>
    <w:rsid w:val="005868EE"/>
    <w:rsid w:val="005876CA"/>
    <w:rsid w:val="00587FF4"/>
    <w:rsid w:val="005907E1"/>
    <w:rsid w:val="00591159"/>
    <w:rsid w:val="005912DD"/>
    <w:rsid w:val="00592AA8"/>
    <w:rsid w:val="00593FF9"/>
    <w:rsid w:val="0059450E"/>
    <w:rsid w:val="005948F9"/>
    <w:rsid w:val="005954BE"/>
    <w:rsid w:val="00596338"/>
    <w:rsid w:val="00596D5A"/>
    <w:rsid w:val="005A0052"/>
    <w:rsid w:val="005A0F19"/>
    <w:rsid w:val="005A20D3"/>
    <w:rsid w:val="005A26CC"/>
    <w:rsid w:val="005A314E"/>
    <w:rsid w:val="005A431A"/>
    <w:rsid w:val="005A518A"/>
    <w:rsid w:val="005A5390"/>
    <w:rsid w:val="005A5B24"/>
    <w:rsid w:val="005A6A00"/>
    <w:rsid w:val="005A6A44"/>
    <w:rsid w:val="005A6F34"/>
    <w:rsid w:val="005B010C"/>
    <w:rsid w:val="005B0201"/>
    <w:rsid w:val="005B07C6"/>
    <w:rsid w:val="005B23C8"/>
    <w:rsid w:val="005B388F"/>
    <w:rsid w:val="005B3E47"/>
    <w:rsid w:val="005B476D"/>
    <w:rsid w:val="005B580D"/>
    <w:rsid w:val="005B6178"/>
    <w:rsid w:val="005B67E6"/>
    <w:rsid w:val="005B68D0"/>
    <w:rsid w:val="005B6BC8"/>
    <w:rsid w:val="005B6F17"/>
    <w:rsid w:val="005B7238"/>
    <w:rsid w:val="005B7816"/>
    <w:rsid w:val="005B7B8D"/>
    <w:rsid w:val="005C0B03"/>
    <w:rsid w:val="005C1433"/>
    <w:rsid w:val="005C1591"/>
    <w:rsid w:val="005C2018"/>
    <w:rsid w:val="005C270F"/>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38B"/>
    <w:rsid w:val="005F08D0"/>
    <w:rsid w:val="005F1D02"/>
    <w:rsid w:val="005F2E79"/>
    <w:rsid w:val="005F3570"/>
    <w:rsid w:val="005F3DBB"/>
    <w:rsid w:val="005F4274"/>
    <w:rsid w:val="005F470A"/>
    <w:rsid w:val="005F4772"/>
    <w:rsid w:val="005F5140"/>
    <w:rsid w:val="005F5551"/>
    <w:rsid w:val="005F5B27"/>
    <w:rsid w:val="005F611F"/>
    <w:rsid w:val="005F6B72"/>
    <w:rsid w:val="005F6D53"/>
    <w:rsid w:val="005F6DC1"/>
    <w:rsid w:val="005F7100"/>
    <w:rsid w:val="005F785B"/>
    <w:rsid w:val="00600A23"/>
    <w:rsid w:val="00601C17"/>
    <w:rsid w:val="00601FD1"/>
    <w:rsid w:val="0060296F"/>
    <w:rsid w:val="00602BC1"/>
    <w:rsid w:val="00602CE4"/>
    <w:rsid w:val="00603358"/>
    <w:rsid w:val="00603A2C"/>
    <w:rsid w:val="00603FB8"/>
    <w:rsid w:val="006044D2"/>
    <w:rsid w:val="00604834"/>
    <w:rsid w:val="006057F0"/>
    <w:rsid w:val="00606C54"/>
    <w:rsid w:val="00606D42"/>
    <w:rsid w:val="006106BC"/>
    <w:rsid w:val="006108EA"/>
    <w:rsid w:val="00610AC9"/>
    <w:rsid w:val="006111FC"/>
    <w:rsid w:val="0061210D"/>
    <w:rsid w:val="006126B2"/>
    <w:rsid w:val="00615C3B"/>
    <w:rsid w:val="006168A6"/>
    <w:rsid w:val="006170CC"/>
    <w:rsid w:val="00617728"/>
    <w:rsid w:val="006179CD"/>
    <w:rsid w:val="0062079C"/>
    <w:rsid w:val="00620B63"/>
    <w:rsid w:val="00622F55"/>
    <w:rsid w:val="00622FC0"/>
    <w:rsid w:val="006242FC"/>
    <w:rsid w:val="00624A90"/>
    <w:rsid w:val="0062655F"/>
    <w:rsid w:val="006266A9"/>
    <w:rsid w:val="00627F1E"/>
    <w:rsid w:val="0063027D"/>
    <w:rsid w:val="00631B43"/>
    <w:rsid w:val="00631C59"/>
    <w:rsid w:val="00631DF6"/>
    <w:rsid w:val="00631F2D"/>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2F04"/>
    <w:rsid w:val="00653ECB"/>
    <w:rsid w:val="00654DFA"/>
    <w:rsid w:val="00655AB2"/>
    <w:rsid w:val="00655ADE"/>
    <w:rsid w:val="00655B34"/>
    <w:rsid w:val="00655E8A"/>
    <w:rsid w:val="00656218"/>
    <w:rsid w:val="00657ADD"/>
    <w:rsid w:val="0066099C"/>
    <w:rsid w:val="0066100B"/>
    <w:rsid w:val="006612DE"/>
    <w:rsid w:val="006613F9"/>
    <w:rsid w:val="0066208C"/>
    <w:rsid w:val="006624D4"/>
    <w:rsid w:val="00662968"/>
    <w:rsid w:val="00662BF2"/>
    <w:rsid w:val="00663A61"/>
    <w:rsid w:val="006674E9"/>
    <w:rsid w:val="00667C1B"/>
    <w:rsid w:val="006703ED"/>
    <w:rsid w:val="0067059B"/>
    <w:rsid w:val="00670848"/>
    <w:rsid w:val="00671A38"/>
    <w:rsid w:val="00672AF9"/>
    <w:rsid w:val="00673188"/>
    <w:rsid w:val="00673516"/>
    <w:rsid w:val="006741D9"/>
    <w:rsid w:val="006742C8"/>
    <w:rsid w:val="006743E4"/>
    <w:rsid w:val="006760B2"/>
    <w:rsid w:val="0067627C"/>
    <w:rsid w:val="00676510"/>
    <w:rsid w:val="00676EB8"/>
    <w:rsid w:val="006770CA"/>
    <w:rsid w:val="00677D9C"/>
    <w:rsid w:val="0068095A"/>
    <w:rsid w:val="0068150C"/>
    <w:rsid w:val="0068231E"/>
    <w:rsid w:val="0068325A"/>
    <w:rsid w:val="006832EB"/>
    <w:rsid w:val="00683A89"/>
    <w:rsid w:val="00683BA0"/>
    <w:rsid w:val="00684388"/>
    <w:rsid w:val="0068467D"/>
    <w:rsid w:val="006847D4"/>
    <w:rsid w:val="00684CA4"/>
    <w:rsid w:val="006851E1"/>
    <w:rsid w:val="006855C3"/>
    <w:rsid w:val="00691B2A"/>
    <w:rsid w:val="00691FFB"/>
    <w:rsid w:val="00692716"/>
    <w:rsid w:val="00692A28"/>
    <w:rsid w:val="006942BF"/>
    <w:rsid w:val="0069447E"/>
    <w:rsid w:val="00694D9E"/>
    <w:rsid w:val="006950E7"/>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1B8"/>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11DC"/>
    <w:rsid w:val="006E15C8"/>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1D7A"/>
    <w:rsid w:val="006F2CB3"/>
    <w:rsid w:val="006F393D"/>
    <w:rsid w:val="006F4407"/>
    <w:rsid w:val="006F4792"/>
    <w:rsid w:val="006F4931"/>
    <w:rsid w:val="006F4E43"/>
    <w:rsid w:val="006F5673"/>
    <w:rsid w:val="006F5792"/>
    <w:rsid w:val="006F6B1C"/>
    <w:rsid w:val="0070103C"/>
    <w:rsid w:val="00702648"/>
    <w:rsid w:val="0070296D"/>
    <w:rsid w:val="007039CE"/>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631"/>
    <w:rsid w:val="00713779"/>
    <w:rsid w:val="007143C7"/>
    <w:rsid w:val="00714A80"/>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4435"/>
    <w:rsid w:val="00725D26"/>
    <w:rsid w:val="00725E17"/>
    <w:rsid w:val="00725F8A"/>
    <w:rsid w:val="00726386"/>
    <w:rsid w:val="00727C1C"/>
    <w:rsid w:val="00727EDE"/>
    <w:rsid w:val="00727F0E"/>
    <w:rsid w:val="00730909"/>
    <w:rsid w:val="00730A95"/>
    <w:rsid w:val="00730F5D"/>
    <w:rsid w:val="00730FEF"/>
    <w:rsid w:val="00731E58"/>
    <w:rsid w:val="00733285"/>
    <w:rsid w:val="007336C8"/>
    <w:rsid w:val="007337BF"/>
    <w:rsid w:val="00733AF8"/>
    <w:rsid w:val="00734D16"/>
    <w:rsid w:val="00734F7A"/>
    <w:rsid w:val="00736AD5"/>
    <w:rsid w:val="00736FDB"/>
    <w:rsid w:val="007373F8"/>
    <w:rsid w:val="007374B9"/>
    <w:rsid w:val="00737CA5"/>
    <w:rsid w:val="00737CE9"/>
    <w:rsid w:val="00740050"/>
    <w:rsid w:val="0074109D"/>
    <w:rsid w:val="00741E89"/>
    <w:rsid w:val="00742FD9"/>
    <w:rsid w:val="00744951"/>
    <w:rsid w:val="00744A27"/>
    <w:rsid w:val="0074531A"/>
    <w:rsid w:val="00746413"/>
    <w:rsid w:val="00746847"/>
    <w:rsid w:val="00746A41"/>
    <w:rsid w:val="00747000"/>
    <w:rsid w:val="00747F06"/>
    <w:rsid w:val="00750153"/>
    <w:rsid w:val="00750733"/>
    <w:rsid w:val="00752165"/>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0B9C"/>
    <w:rsid w:val="007712C8"/>
    <w:rsid w:val="0077221B"/>
    <w:rsid w:val="00773578"/>
    <w:rsid w:val="00773EDE"/>
    <w:rsid w:val="00774419"/>
    <w:rsid w:val="00774617"/>
    <w:rsid w:val="00775801"/>
    <w:rsid w:val="00776971"/>
    <w:rsid w:val="00776F6B"/>
    <w:rsid w:val="007803DB"/>
    <w:rsid w:val="007804C0"/>
    <w:rsid w:val="0078088F"/>
    <w:rsid w:val="00780D7E"/>
    <w:rsid w:val="0078145F"/>
    <w:rsid w:val="0078152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30E6"/>
    <w:rsid w:val="007937D9"/>
    <w:rsid w:val="00793A5D"/>
    <w:rsid w:val="00794D73"/>
    <w:rsid w:val="00794FCF"/>
    <w:rsid w:val="00795539"/>
    <w:rsid w:val="00795B89"/>
    <w:rsid w:val="0079617A"/>
    <w:rsid w:val="0079621B"/>
    <w:rsid w:val="0079724A"/>
    <w:rsid w:val="007A090C"/>
    <w:rsid w:val="007A0C98"/>
    <w:rsid w:val="007A18E9"/>
    <w:rsid w:val="007A1CC2"/>
    <w:rsid w:val="007A32DA"/>
    <w:rsid w:val="007A39B0"/>
    <w:rsid w:val="007A4C28"/>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5CF8"/>
    <w:rsid w:val="007B61D8"/>
    <w:rsid w:val="007B6FD7"/>
    <w:rsid w:val="007B7CB1"/>
    <w:rsid w:val="007C03E4"/>
    <w:rsid w:val="007C144F"/>
    <w:rsid w:val="007C2B7B"/>
    <w:rsid w:val="007C35E4"/>
    <w:rsid w:val="007C3B87"/>
    <w:rsid w:val="007C3EEE"/>
    <w:rsid w:val="007C5CC6"/>
    <w:rsid w:val="007C614C"/>
    <w:rsid w:val="007C69D4"/>
    <w:rsid w:val="007D0B72"/>
    <w:rsid w:val="007D1EC9"/>
    <w:rsid w:val="007D2301"/>
    <w:rsid w:val="007D2CA6"/>
    <w:rsid w:val="007D38ED"/>
    <w:rsid w:val="007D39F1"/>
    <w:rsid w:val="007D3A1A"/>
    <w:rsid w:val="007D3CC3"/>
    <w:rsid w:val="007D3DDF"/>
    <w:rsid w:val="007D3F47"/>
    <w:rsid w:val="007D4357"/>
    <w:rsid w:val="007D52F3"/>
    <w:rsid w:val="007D6D92"/>
    <w:rsid w:val="007D706E"/>
    <w:rsid w:val="007E0450"/>
    <w:rsid w:val="007E1724"/>
    <w:rsid w:val="007E1777"/>
    <w:rsid w:val="007E17CF"/>
    <w:rsid w:val="007E1AC4"/>
    <w:rsid w:val="007E1D03"/>
    <w:rsid w:val="007E1EA4"/>
    <w:rsid w:val="007E209C"/>
    <w:rsid w:val="007E3F0A"/>
    <w:rsid w:val="007E5644"/>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12E"/>
    <w:rsid w:val="0080777D"/>
    <w:rsid w:val="0080790F"/>
    <w:rsid w:val="00807A83"/>
    <w:rsid w:val="00810D74"/>
    <w:rsid w:val="00812066"/>
    <w:rsid w:val="00812645"/>
    <w:rsid w:val="00812934"/>
    <w:rsid w:val="00812BE8"/>
    <w:rsid w:val="008136B2"/>
    <w:rsid w:val="00813700"/>
    <w:rsid w:val="0081399B"/>
    <w:rsid w:val="00813E84"/>
    <w:rsid w:val="0081464F"/>
    <w:rsid w:val="00814A56"/>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17C"/>
    <w:rsid w:val="0083134F"/>
    <w:rsid w:val="00832DFF"/>
    <w:rsid w:val="00832E78"/>
    <w:rsid w:val="008339A6"/>
    <w:rsid w:val="00833D2E"/>
    <w:rsid w:val="00834161"/>
    <w:rsid w:val="0083441F"/>
    <w:rsid w:val="00834D1A"/>
    <w:rsid w:val="00836C0A"/>
    <w:rsid w:val="0083753B"/>
    <w:rsid w:val="00837E83"/>
    <w:rsid w:val="00840409"/>
    <w:rsid w:val="008405EF"/>
    <w:rsid w:val="00840692"/>
    <w:rsid w:val="008412F1"/>
    <w:rsid w:val="00841B47"/>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73A"/>
    <w:rsid w:val="00856877"/>
    <w:rsid w:val="00860421"/>
    <w:rsid w:val="00860DD1"/>
    <w:rsid w:val="00861826"/>
    <w:rsid w:val="00861ECC"/>
    <w:rsid w:val="008621DF"/>
    <w:rsid w:val="0086245E"/>
    <w:rsid w:val="00863307"/>
    <w:rsid w:val="00863376"/>
    <w:rsid w:val="008634F1"/>
    <w:rsid w:val="00864B3B"/>
    <w:rsid w:val="008655A9"/>
    <w:rsid w:val="00865745"/>
    <w:rsid w:val="00865890"/>
    <w:rsid w:val="00866691"/>
    <w:rsid w:val="00866E8A"/>
    <w:rsid w:val="00867963"/>
    <w:rsid w:val="00870F94"/>
    <w:rsid w:val="00872371"/>
    <w:rsid w:val="00872DCC"/>
    <w:rsid w:val="0087540F"/>
    <w:rsid w:val="00875A1E"/>
    <w:rsid w:val="0087657A"/>
    <w:rsid w:val="0087744F"/>
    <w:rsid w:val="008777F3"/>
    <w:rsid w:val="00877A92"/>
    <w:rsid w:val="00880083"/>
    <w:rsid w:val="008809DA"/>
    <w:rsid w:val="008812DD"/>
    <w:rsid w:val="00883053"/>
    <w:rsid w:val="00883CEB"/>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A03"/>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7A9"/>
    <w:rsid w:val="008A6A36"/>
    <w:rsid w:val="008A6EFD"/>
    <w:rsid w:val="008A6F62"/>
    <w:rsid w:val="008A780B"/>
    <w:rsid w:val="008A7C63"/>
    <w:rsid w:val="008A7EFA"/>
    <w:rsid w:val="008B0038"/>
    <w:rsid w:val="008B08BD"/>
    <w:rsid w:val="008B1459"/>
    <w:rsid w:val="008B1921"/>
    <w:rsid w:val="008B1D7B"/>
    <w:rsid w:val="008B248B"/>
    <w:rsid w:val="008B30C2"/>
    <w:rsid w:val="008B38F3"/>
    <w:rsid w:val="008B3F53"/>
    <w:rsid w:val="008B510F"/>
    <w:rsid w:val="008B76FC"/>
    <w:rsid w:val="008B7917"/>
    <w:rsid w:val="008B7F21"/>
    <w:rsid w:val="008C0C63"/>
    <w:rsid w:val="008C4FDE"/>
    <w:rsid w:val="008C5718"/>
    <w:rsid w:val="008C5DF5"/>
    <w:rsid w:val="008C6AAE"/>
    <w:rsid w:val="008C79A5"/>
    <w:rsid w:val="008C7CAA"/>
    <w:rsid w:val="008D14E2"/>
    <w:rsid w:val="008D1D5F"/>
    <w:rsid w:val="008D3600"/>
    <w:rsid w:val="008D36F7"/>
    <w:rsid w:val="008D3976"/>
    <w:rsid w:val="008D47C3"/>
    <w:rsid w:val="008D4F69"/>
    <w:rsid w:val="008D5F3F"/>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062B"/>
    <w:rsid w:val="008F0FAE"/>
    <w:rsid w:val="008F1DB5"/>
    <w:rsid w:val="008F2364"/>
    <w:rsid w:val="008F2714"/>
    <w:rsid w:val="008F297C"/>
    <w:rsid w:val="008F2BE6"/>
    <w:rsid w:val="008F2DC0"/>
    <w:rsid w:val="008F333D"/>
    <w:rsid w:val="008F3FB6"/>
    <w:rsid w:val="008F5059"/>
    <w:rsid w:val="008F670D"/>
    <w:rsid w:val="008F7185"/>
    <w:rsid w:val="008F7AAA"/>
    <w:rsid w:val="009015EB"/>
    <w:rsid w:val="00901C02"/>
    <w:rsid w:val="00901ECF"/>
    <w:rsid w:val="00902298"/>
    <w:rsid w:val="0090285C"/>
    <w:rsid w:val="009037AC"/>
    <w:rsid w:val="00904767"/>
    <w:rsid w:val="00905E6A"/>
    <w:rsid w:val="00906328"/>
    <w:rsid w:val="009073B9"/>
    <w:rsid w:val="009076BA"/>
    <w:rsid w:val="009116B7"/>
    <w:rsid w:val="00911D2A"/>
    <w:rsid w:val="0091338E"/>
    <w:rsid w:val="00917397"/>
    <w:rsid w:val="00917B71"/>
    <w:rsid w:val="0092059E"/>
    <w:rsid w:val="00920E22"/>
    <w:rsid w:val="00921C6E"/>
    <w:rsid w:val="00922352"/>
    <w:rsid w:val="00923926"/>
    <w:rsid w:val="009250CA"/>
    <w:rsid w:val="009251D2"/>
    <w:rsid w:val="00925A5A"/>
    <w:rsid w:val="00926358"/>
    <w:rsid w:val="009272E7"/>
    <w:rsid w:val="00927397"/>
    <w:rsid w:val="009276C4"/>
    <w:rsid w:val="00930142"/>
    <w:rsid w:val="009302C4"/>
    <w:rsid w:val="0093175B"/>
    <w:rsid w:val="00931B57"/>
    <w:rsid w:val="009323BA"/>
    <w:rsid w:val="00932527"/>
    <w:rsid w:val="00932626"/>
    <w:rsid w:val="00932A72"/>
    <w:rsid w:val="00932AFB"/>
    <w:rsid w:val="009339CF"/>
    <w:rsid w:val="00933D07"/>
    <w:rsid w:val="0093570D"/>
    <w:rsid w:val="009364A3"/>
    <w:rsid w:val="00940231"/>
    <w:rsid w:val="00940E01"/>
    <w:rsid w:val="0094106D"/>
    <w:rsid w:val="0094123C"/>
    <w:rsid w:val="00942395"/>
    <w:rsid w:val="0094240E"/>
    <w:rsid w:val="00942D0C"/>
    <w:rsid w:val="00944BC5"/>
    <w:rsid w:val="00944F12"/>
    <w:rsid w:val="009459D0"/>
    <w:rsid w:val="00946558"/>
    <w:rsid w:val="009468E3"/>
    <w:rsid w:val="00946A3C"/>
    <w:rsid w:val="00946B5C"/>
    <w:rsid w:val="00946F6E"/>
    <w:rsid w:val="00947531"/>
    <w:rsid w:val="009507D7"/>
    <w:rsid w:val="009520E3"/>
    <w:rsid w:val="009528A7"/>
    <w:rsid w:val="00952B19"/>
    <w:rsid w:val="00953230"/>
    <w:rsid w:val="009534D0"/>
    <w:rsid w:val="00953EF4"/>
    <w:rsid w:val="00956383"/>
    <w:rsid w:val="009565BF"/>
    <w:rsid w:val="0095725E"/>
    <w:rsid w:val="0095753A"/>
    <w:rsid w:val="00957EA9"/>
    <w:rsid w:val="00957EEB"/>
    <w:rsid w:val="0096111F"/>
    <w:rsid w:val="009624AF"/>
    <w:rsid w:val="00962BA8"/>
    <w:rsid w:val="009632ED"/>
    <w:rsid w:val="00964169"/>
    <w:rsid w:val="00964AA4"/>
    <w:rsid w:val="00964E25"/>
    <w:rsid w:val="00964EF5"/>
    <w:rsid w:val="00966DDD"/>
    <w:rsid w:val="00967153"/>
    <w:rsid w:val="009702F1"/>
    <w:rsid w:val="00970630"/>
    <w:rsid w:val="00970A04"/>
    <w:rsid w:val="00970B26"/>
    <w:rsid w:val="00970CE0"/>
    <w:rsid w:val="00970EC2"/>
    <w:rsid w:val="00970FEF"/>
    <w:rsid w:val="00971E2D"/>
    <w:rsid w:val="00972BB5"/>
    <w:rsid w:val="0097306C"/>
    <w:rsid w:val="009738F9"/>
    <w:rsid w:val="0097596A"/>
    <w:rsid w:val="00975E51"/>
    <w:rsid w:val="00976012"/>
    <w:rsid w:val="00976309"/>
    <w:rsid w:val="00976B31"/>
    <w:rsid w:val="009774FA"/>
    <w:rsid w:val="00977576"/>
    <w:rsid w:val="0097778E"/>
    <w:rsid w:val="009777A5"/>
    <w:rsid w:val="00977F39"/>
    <w:rsid w:val="009801C2"/>
    <w:rsid w:val="00980731"/>
    <w:rsid w:val="009811A7"/>
    <w:rsid w:val="0098142A"/>
    <w:rsid w:val="00982186"/>
    <w:rsid w:val="00983940"/>
    <w:rsid w:val="00983CD9"/>
    <w:rsid w:val="00983D7C"/>
    <w:rsid w:val="009844CD"/>
    <w:rsid w:val="00984A85"/>
    <w:rsid w:val="00985024"/>
    <w:rsid w:val="00985DD2"/>
    <w:rsid w:val="00986DBC"/>
    <w:rsid w:val="00987113"/>
    <w:rsid w:val="0098733C"/>
    <w:rsid w:val="0098739B"/>
    <w:rsid w:val="009875A7"/>
    <w:rsid w:val="00990624"/>
    <w:rsid w:val="009908A6"/>
    <w:rsid w:val="00991883"/>
    <w:rsid w:val="0099191D"/>
    <w:rsid w:val="009919FF"/>
    <w:rsid w:val="00992828"/>
    <w:rsid w:val="00993290"/>
    <w:rsid w:val="0099487A"/>
    <w:rsid w:val="00995284"/>
    <w:rsid w:val="00995D4F"/>
    <w:rsid w:val="00995F92"/>
    <w:rsid w:val="009974AA"/>
    <w:rsid w:val="009979FC"/>
    <w:rsid w:val="009A068B"/>
    <w:rsid w:val="009A0787"/>
    <w:rsid w:val="009A0956"/>
    <w:rsid w:val="009A1730"/>
    <w:rsid w:val="009A2133"/>
    <w:rsid w:val="009A32CA"/>
    <w:rsid w:val="009A376E"/>
    <w:rsid w:val="009A468F"/>
    <w:rsid w:val="009A4EBF"/>
    <w:rsid w:val="009A5DEA"/>
    <w:rsid w:val="009A760D"/>
    <w:rsid w:val="009A775B"/>
    <w:rsid w:val="009B24DF"/>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277"/>
    <w:rsid w:val="009C3DFF"/>
    <w:rsid w:val="009C4285"/>
    <w:rsid w:val="009C428E"/>
    <w:rsid w:val="009C4C9B"/>
    <w:rsid w:val="009C6368"/>
    <w:rsid w:val="009C64CC"/>
    <w:rsid w:val="009C7ECC"/>
    <w:rsid w:val="009D08DE"/>
    <w:rsid w:val="009D1356"/>
    <w:rsid w:val="009D3529"/>
    <w:rsid w:val="009D3674"/>
    <w:rsid w:val="009D3BB4"/>
    <w:rsid w:val="009D5068"/>
    <w:rsid w:val="009D5269"/>
    <w:rsid w:val="009D57ED"/>
    <w:rsid w:val="009D5DD2"/>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0F9A"/>
    <w:rsid w:val="009F17ED"/>
    <w:rsid w:val="009F1EC7"/>
    <w:rsid w:val="009F21A0"/>
    <w:rsid w:val="009F21CA"/>
    <w:rsid w:val="009F23F8"/>
    <w:rsid w:val="009F2EC7"/>
    <w:rsid w:val="009F2F9D"/>
    <w:rsid w:val="009F381E"/>
    <w:rsid w:val="009F3D5B"/>
    <w:rsid w:val="009F3ED7"/>
    <w:rsid w:val="009F3F8A"/>
    <w:rsid w:val="009F4413"/>
    <w:rsid w:val="009F4AC4"/>
    <w:rsid w:val="009F4DA6"/>
    <w:rsid w:val="009F5816"/>
    <w:rsid w:val="009F5DD8"/>
    <w:rsid w:val="009F5E1B"/>
    <w:rsid w:val="009F647F"/>
    <w:rsid w:val="009F68A5"/>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65B5"/>
    <w:rsid w:val="00A076F1"/>
    <w:rsid w:val="00A079B8"/>
    <w:rsid w:val="00A1051A"/>
    <w:rsid w:val="00A115FB"/>
    <w:rsid w:val="00A11717"/>
    <w:rsid w:val="00A11AF5"/>
    <w:rsid w:val="00A12CA3"/>
    <w:rsid w:val="00A17880"/>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391B"/>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30"/>
    <w:rsid w:val="00A45BA4"/>
    <w:rsid w:val="00A46F0E"/>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2CE4"/>
    <w:rsid w:val="00A7315D"/>
    <w:rsid w:val="00A7354F"/>
    <w:rsid w:val="00A73C06"/>
    <w:rsid w:val="00A744C1"/>
    <w:rsid w:val="00A74AC4"/>
    <w:rsid w:val="00A74B13"/>
    <w:rsid w:val="00A75858"/>
    <w:rsid w:val="00A75D29"/>
    <w:rsid w:val="00A75E78"/>
    <w:rsid w:val="00A8032F"/>
    <w:rsid w:val="00A80CAD"/>
    <w:rsid w:val="00A80D71"/>
    <w:rsid w:val="00A84112"/>
    <w:rsid w:val="00A84507"/>
    <w:rsid w:val="00A84689"/>
    <w:rsid w:val="00A84921"/>
    <w:rsid w:val="00A85DF7"/>
    <w:rsid w:val="00A8678D"/>
    <w:rsid w:val="00A87609"/>
    <w:rsid w:val="00A87E76"/>
    <w:rsid w:val="00A915ED"/>
    <w:rsid w:val="00A923EB"/>
    <w:rsid w:val="00A92BCE"/>
    <w:rsid w:val="00A92F5B"/>
    <w:rsid w:val="00A932B6"/>
    <w:rsid w:val="00A93670"/>
    <w:rsid w:val="00A94302"/>
    <w:rsid w:val="00A94843"/>
    <w:rsid w:val="00A94BE3"/>
    <w:rsid w:val="00A9661E"/>
    <w:rsid w:val="00AA047F"/>
    <w:rsid w:val="00AA0C0C"/>
    <w:rsid w:val="00AA2147"/>
    <w:rsid w:val="00AA3C8A"/>
    <w:rsid w:val="00AA3D30"/>
    <w:rsid w:val="00AA3E56"/>
    <w:rsid w:val="00AA4AC7"/>
    <w:rsid w:val="00AA4DB9"/>
    <w:rsid w:val="00AA50F2"/>
    <w:rsid w:val="00AA57E0"/>
    <w:rsid w:val="00AA587E"/>
    <w:rsid w:val="00AA5B62"/>
    <w:rsid w:val="00AA66D2"/>
    <w:rsid w:val="00AA71D6"/>
    <w:rsid w:val="00AA7F3E"/>
    <w:rsid w:val="00AB0F66"/>
    <w:rsid w:val="00AB173B"/>
    <w:rsid w:val="00AB176A"/>
    <w:rsid w:val="00AB188E"/>
    <w:rsid w:val="00AB24ED"/>
    <w:rsid w:val="00AB2C22"/>
    <w:rsid w:val="00AB34FC"/>
    <w:rsid w:val="00AB3AB8"/>
    <w:rsid w:val="00AB3C38"/>
    <w:rsid w:val="00AB45B4"/>
    <w:rsid w:val="00AB4669"/>
    <w:rsid w:val="00AB4A1F"/>
    <w:rsid w:val="00AB5F10"/>
    <w:rsid w:val="00AB5FCC"/>
    <w:rsid w:val="00AB65EA"/>
    <w:rsid w:val="00AB6B5B"/>
    <w:rsid w:val="00AB7D31"/>
    <w:rsid w:val="00AC0170"/>
    <w:rsid w:val="00AC227D"/>
    <w:rsid w:val="00AC28DF"/>
    <w:rsid w:val="00AC2D8B"/>
    <w:rsid w:val="00AC319F"/>
    <w:rsid w:val="00AC3EB7"/>
    <w:rsid w:val="00AC4080"/>
    <w:rsid w:val="00AC4145"/>
    <w:rsid w:val="00AC431B"/>
    <w:rsid w:val="00AC4AE3"/>
    <w:rsid w:val="00AC4DE3"/>
    <w:rsid w:val="00AC5371"/>
    <w:rsid w:val="00AC5B66"/>
    <w:rsid w:val="00AC5F57"/>
    <w:rsid w:val="00AC60F6"/>
    <w:rsid w:val="00AC6351"/>
    <w:rsid w:val="00AC6DA8"/>
    <w:rsid w:val="00AC6F9B"/>
    <w:rsid w:val="00AD03B6"/>
    <w:rsid w:val="00AD0453"/>
    <w:rsid w:val="00AD0692"/>
    <w:rsid w:val="00AD0CF9"/>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5A5"/>
    <w:rsid w:val="00B06754"/>
    <w:rsid w:val="00B0747D"/>
    <w:rsid w:val="00B07F0B"/>
    <w:rsid w:val="00B105E2"/>
    <w:rsid w:val="00B1122A"/>
    <w:rsid w:val="00B1180A"/>
    <w:rsid w:val="00B1186A"/>
    <w:rsid w:val="00B1298D"/>
    <w:rsid w:val="00B12CF6"/>
    <w:rsid w:val="00B14897"/>
    <w:rsid w:val="00B152A0"/>
    <w:rsid w:val="00B15BD2"/>
    <w:rsid w:val="00B16A8B"/>
    <w:rsid w:val="00B16D48"/>
    <w:rsid w:val="00B16E1F"/>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1D05"/>
    <w:rsid w:val="00B32117"/>
    <w:rsid w:val="00B328A2"/>
    <w:rsid w:val="00B33287"/>
    <w:rsid w:val="00B335E8"/>
    <w:rsid w:val="00B33A1C"/>
    <w:rsid w:val="00B33D16"/>
    <w:rsid w:val="00B342A5"/>
    <w:rsid w:val="00B3550C"/>
    <w:rsid w:val="00B358A5"/>
    <w:rsid w:val="00B35C81"/>
    <w:rsid w:val="00B36706"/>
    <w:rsid w:val="00B36967"/>
    <w:rsid w:val="00B3696F"/>
    <w:rsid w:val="00B3746B"/>
    <w:rsid w:val="00B40019"/>
    <w:rsid w:val="00B405F2"/>
    <w:rsid w:val="00B4099E"/>
    <w:rsid w:val="00B41874"/>
    <w:rsid w:val="00B4226C"/>
    <w:rsid w:val="00B42B55"/>
    <w:rsid w:val="00B43EB3"/>
    <w:rsid w:val="00B442EC"/>
    <w:rsid w:val="00B44B8E"/>
    <w:rsid w:val="00B44EEF"/>
    <w:rsid w:val="00B450ED"/>
    <w:rsid w:val="00B468CF"/>
    <w:rsid w:val="00B46D98"/>
    <w:rsid w:val="00B4757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709"/>
    <w:rsid w:val="00B60F35"/>
    <w:rsid w:val="00B617E1"/>
    <w:rsid w:val="00B61953"/>
    <w:rsid w:val="00B625DE"/>
    <w:rsid w:val="00B626FA"/>
    <w:rsid w:val="00B62E4E"/>
    <w:rsid w:val="00B6437D"/>
    <w:rsid w:val="00B64A4D"/>
    <w:rsid w:val="00B64F03"/>
    <w:rsid w:val="00B659E1"/>
    <w:rsid w:val="00B65A42"/>
    <w:rsid w:val="00B675F8"/>
    <w:rsid w:val="00B70690"/>
    <w:rsid w:val="00B7111C"/>
    <w:rsid w:val="00B715BF"/>
    <w:rsid w:val="00B71805"/>
    <w:rsid w:val="00B71937"/>
    <w:rsid w:val="00B7206C"/>
    <w:rsid w:val="00B725D6"/>
    <w:rsid w:val="00B73787"/>
    <w:rsid w:val="00B739E8"/>
    <w:rsid w:val="00B74570"/>
    <w:rsid w:val="00B747F8"/>
    <w:rsid w:val="00B75120"/>
    <w:rsid w:val="00B751A0"/>
    <w:rsid w:val="00B800C7"/>
    <w:rsid w:val="00B81339"/>
    <w:rsid w:val="00B825BE"/>
    <w:rsid w:val="00B82712"/>
    <w:rsid w:val="00B82CE9"/>
    <w:rsid w:val="00B82F54"/>
    <w:rsid w:val="00B84777"/>
    <w:rsid w:val="00B84A8A"/>
    <w:rsid w:val="00B8512D"/>
    <w:rsid w:val="00B869A5"/>
    <w:rsid w:val="00B86CE5"/>
    <w:rsid w:val="00B8782B"/>
    <w:rsid w:val="00B90AD8"/>
    <w:rsid w:val="00B90EC9"/>
    <w:rsid w:val="00B91039"/>
    <w:rsid w:val="00B9144D"/>
    <w:rsid w:val="00B918D1"/>
    <w:rsid w:val="00B919F7"/>
    <w:rsid w:val="00B91B09"/>
    <w:rsid w:val="00B920B6"/>
    <w:rsid w:val="00B925F5"/>
    <w:rsid w:val="00B92997"/>
    <w:rsid w:val="00B93299"/>
    <w:rsid w:val="00B9394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E69"/>
    <w:rsid w:val="00BA1F9F"/>
    <w:rsid w:val="00BA2735"/>
    <w:rsid w:val="00BA2782"/>
    <w:rsid w:val="00BA2CD7"/>
    <w:rsid w:val="00BA3606"/>
    <w:rsid w:val="00BA360B"/>
    <w:rsid w:val="00BA409B"/>
    <w:rsid w:val="00BA42DE"/>
    <w:rsid w:val="00BA4B88"/>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27A5"/>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A8B"/>
    <w:rsid w:val="00BC7E5A"/>
    <w:rsid w:val="00BD0892"/>
    <w:rsid w:val="00BD0EFA"/>
    <w:rsid w:val="00BD0F8E"/>
    <w:rsid w:val="00BD12F3"/>
    <w:rsid w:val="00BD189B"/>
    <w:rsid w:val="00BD20E0"/>
    <w:rsid w:val="00BD3203"/>
    <w:rsid w:val="00BD32D1"/>
    <w:rsid w:val="00BD3EFA"/>
    <w:rsid w:val="00BD3FD0"/>
    <w:rsid w:val="00BD499C"/>
    <w:rsid w:val="00BD4A52"/>
    <w:rsid w:val="00BD4A8C"/>
    <w:rsid w:val="00BD5251"/>
    <w:rsid w:val="00BD5385"/>
    <w:rsid w:val="00BD6D82"/>
    <w:rsid w:val="00BD7C32"/>
    <w:rsid w:val="00BE0333"/>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6F26"/>
    <w:rsid w:val="00BE7070"/>
    <w:rsid w:val="00BE7E16"/>
    <w:rsid w:val="00BF1FED"/>
    <w:rsid w:val="00BF3A52"/>
    <w:rsid w:val="00BF3B08"/>
    <w:rsid w:val="00BF3BF0"/>
    <w:rsid w:val="00BF3D2F"/>
    <w:rsid w:val="00BF3E68"/>
    <w:rsid w:val="00BF48BE"/>
    <w:rsid w:val="00BF5ADC"/>
    <w:rsid w:val="00BF699A"/>
    <w:rsid w:val="00C0073F"/>
    <w:rsid w:val="00C00B9F"/>
    <w:rsid w:val="00C00CFD"/>
    <w:rsid w:val="00C0119C"/>
    <w:rsid w:val="00C03453"/>
    <w:rsid w:val="00C03484"/>
    <w:rsid w:val="00C03521"/>
    <w:rsid w:val="00C038C0"/>
    <w:rsid w:val="00C05B08"/>
    <w:rsid w:val="00C05E88"/>
    <w:rsid w:val="00C05FE1"/>
    <w:rsid w:val="00C065AE"/>
    <w:rsid w:val="00C07265"/>
    <w:rsid w:val="00C0733A"/>
    <w:rsid w:val="00C07857"/>
    <w:rsid w:val="00C07D2D"/>
    <w:rsid w:val="00C10444"/>
    <w:rsid w:val="00C1053A"/>
    <w:rsid w:val="00C1061E"/>
    <w:rsid w:val="00C10786"/>
    <w:rsid w:val="00C11B15"/>
    <w:rsid w:val="00C11DEB"/>
    <w:rsid w:val="00C120D9"/>
    <w:rsid w:val="00C13CAC"/>
    <w:rsid w:val="00C146F6"/>
    <w:rsid w:val="00C150AE"/>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41E"/>
    <w:rsid w:val="00C32B29"/>
    <w:rsid w:val="00C32DA2"/>
    <w:rsid w:val="00C33503"/>
    <w:rsid w:val="00C337DB"/>
    <w:rsid w:val="00C33E84"/>
    <w:rsid w:val="00C34134"/>
    <w:rsid w:val="00C34E2D"/>
    <w:rsid w:val="00C35F4C"/>
    <w:rsid w:val="00C37231"/>
    <w:rsid w:val="00C37657"/>
    <w:rsid w:val="00C37F6B"/>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192C"/>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4EEE"/>
    <w:rsid w:val="00C75062"/>
    <w:rsid w:val="00C757E9"/>
    <w:rsid w:val="00C75C2A"/>
    <w:rsid w:val="00C76DCA"/>
    <w:rsid w:val="00C77585"/>
    <w:rsid w:val="00C805EE"/>
    <w:rsid w:val="00C81EC4"/>
    <w:rsid w:val="00C81FFE"/>
    <w:rsid w:val="00C82D06"/>
    <w:rsid w:val="00C82E06"/>
    <w:rsid w:val="00C836C1"/>
    <w:rsid w:val="00C83F90"/>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0B65"/>
    <w:rsid w:val="00CA1543"/>
    <w:rsid w:val="00CA2C46"/>
    <w:rsid w:val="00CA2F9E"/>
    <w:rsid w:val="00CA385D"/>
    <w:rsid w:val="00CA4B60"/>
    <w:rsid w:val="00CA5CAB"/>
    <w:rsid w:val="00CA6A8E"/>
    <w:rsid w:val="00CB059C"/>
    <w:rsid w:val="00CB0E3C"/>
    <w:rsid w:val="00CB14ED"/>
    <w:rsid w:val="00CB2057"/>
    <w:rsid w:val="00CB3268"/>
    <w:rsid w:val="00CB5279"/>
    <w:rsid w:val="00CB56EF"/>
    <w:rsid w:val="00CB58E7"/>
    <w:rsid w:val="00CB5D9D"/>
    <w:rsid w:val="00CB6276"/>
    <w:rsid w:val="00CB6CA2"/>
    <w:rsid w:val="00CB71DF"/>
    <w:rsid w:val="00CB75DA"/>
    <w:rsid w:val="00CC06F7"/>
    <w:rsid w:val="00CC1443"/>
    <w:rsid w:val="00CC1702"/>
    <w:rsid w:val="00CC1D3E"/>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2D4"/>
    <w:rsid w:val="00CD3330"/>
    <w:rsid w:val="00CD4A36"/>
    <w:rsid w:val="00CD4E20"/>
    <w:rsid w:val="00CD60A1"/>
    <w:rsid w:val="00CD66AE"/>
    <w:rsid w:val="00CE0DCE"/>
    <w:rsid w:val="00CE149E"/>
    <w:rsid w:val="00CE1708"/>
    <w:rsid w:val="00CE1DDE"/>
    <w:rsid w:val="00CE3836"/>
    <w:rsid w:val="00CE4FA6"/>
    <w:rsid w:val="00CE59B6"/>
    <w:rsid w:val="00CE5C81"/>
    <w:rsid w:val="00CE5EE1"/>
    <w:rsid w:val="00CE6130"/>
    <w:rsid w:val="00CE62D7"/>
    <w:rsid w:val="00CF1030"/>
    <w:rsid w:val="00CF1617"/>
    <w:rsid w:val="00CF2502"/>
    <w:rsid w:val="00CF2597"/>
    <w:rsid w:val="00CF2F20"/>
    <w:rsid w:val="00CF391A"/>
    <w:rsid w:val="00CF4043"/>
    <w:rsid w:val="00CF480D"/>
    <w:rsid w:val="00CF54E0"/>
    <w:rsid w:val="00D015EB"/>
    <w:rsid w:val="00D024A5"/>
    <w:rsid w:val="00D025F1"/>
    <w:rsid w:val="00D02B40"/>
    <w:rsid w:val="00D03115"/>
    <w:rsid w:val="00D03258"/>
    <w:rsid w:val="00D0412C"/>
    <w:rsid w:val="00D04299"/>
    <w:rsid w:val="00D05F38"/>
    <w:rsid w:val="00D06836"/>
    <w:rsid w:val="00D0684C"/>
    <w:rsid w:val="00D06A9B"/>
    <w:rsid w:val="00D07680"/>
    <w:rsid w:val="00D079A0"/>
    <w:rsid w:val="00D109DE"/>
    <w:rsid w:val="00D10A98"/>
    <w:rsid w:val="00D11841"/>
    <w:rsid w:val="00D11EF9"/>
    <w:rsid w:val="00D1225E"/>
    <w:rsid w:val="00D12D3F"/>
    <w:rsid w:val="00D132E5"/>
    <w:rsid w:val="00D139F9"/>
    <w:rsid w:val="00D14143"/>
    <w:rsid w:val="00D15A90"/>
    <w:rsid w:val="00D169E7"/>
    <w:rsid w:val="00D16E7D"/>
    <w:rsid w:val="00D200B6"/>
    <w:rsid w:val="00D208EF"/>
    <w:rsid w:val="00D210BF"/>
    <w:rsid w:val="00D214D0"/>
    <w:rsid w:val="00D221D1"/>
    <w:rsid w:val="00D22E97"/>
    <w:rsid w:val="00D2399F"/>
    <w:rsid w:val="00D241DB"/>
    <w:rsid w:val="00D247F1"/>
    <w:rsid w:val="00D249D0"/>
    <w:rsid w:val="00D26615"/>
    <w:rsid w:val="00D26689"/>
    <w:rsid w:val="00D26A67"/>
    <w:rsid w:val="00D26BA2"/>
    <w:rsid w:val="00D27506"/>
    <w:rsid w:val="00D275A5"/>
    <w:rsid w:val="00D276DF"/>
    <w:rsid w:val="00D311E6"/>
    <w:rsid w:val="00D31487"/>
    <w:rsid w:val="00D33935"/>
    <w:rsid w:val="00D33AA5"/>
    <w:rsid w:val="00D33C5B"/>
    <w:rsid w:val="00D346AB"/>
    <w:rsid w:val="00D34AAD"/>
    <w:rsid w:val="00D34E80"/>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47513"/>
    <w:rsid w:val="00D50FA3"/>
    <w:rsid w:val="00D51F65"/>
    <w:rsid w:val="00D52339"/>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3C8"/>
    <w:rsid w:val="00D64414"/>
    <w:rsid w:val="00D64539"/>
    <w:rsid w:val="00D65217"/>
    <w:rsid w:val="00D654FA"/>
    <w:rsid w:val="00D65F1E"/>
    <w:rsid w:val="00D671D1"/>
    <w:rsid w:val="00D676F0"/>
    <w:rsid w:val="00D7001F"/>
    <w:rsid w:val="00D70256"/>
    <w:rsid w:val="00D7265E"/>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98B"/>
    <w:rsid w:val="00D8304B"/>
    <w:rsid w:val="00D83664"/>
    <w:rsid w:val="00D83A28"/>
    <w:rsid w:val="00D8458A"/>
    <w:rsid w:val="00D84BD8"/>
    <w:rsid w:val="00D85329"/>
    <w:rsid w:val="00D85804"/>
    <w:rsid w:val="00D85A72"/>
    <w:rsid w:val="00D85A9B"/>
    <w:rsid w:val="00D85EFD"/>
    <w:rsid w:val="00D8602A"/>
    <w:rsid w:val="00D86407"/>
    <w:rsid w:val="00D865CE"/>
    <w:rsid w:val="00D8680E"/>
    <w:rsid w:val="00D8764F"/>
    <w:rsid w:val="00D90163"/>
    <w:rsid w:val="00D905D2"/>
    <w:rsid w:val="00D90DDC"/>
    <w:rsid w:val="00D90F14"/>
    <w:rsid w:val="00D91F1B"/>
    <w:rsid w:val="00D922F8"/>
    <w:rsid w:val="00D926B2"/>
    <w:rsid w:val="00D926BF"/>
    <w:rsid w:val="00D92D85"/>
    <w:rsid w:val="00D93259"/>
    <w:rsid w:val="00D932C7"/>
    <w:rsid w:val="00D93CEB"/>
    <w:rsid w:val="00D94545"/>
    <w:rsid w:val="00D947C0"/>
    <w:rsid w:val="00D9487E"/>
    <w:rsid w:val="00D95704"/>
    <w:rsid w:val="00D95EE2"/>
    <w:rsid w:val="00D9641B"/>
    <w:rsid w:val="00D96F27"/>
    <w:rsid w:val="00D97BF4"/>
    <w:rsid w:val="00DA01CB"/>
    <w:rsid w:val="00DA158D"/>
    <w:rsid w:val="00DA1772"/>
    <w:rsid w:val="00DA1FA8"/>
    <w:rsid w:val="00DA2CB7"/>
    <w:rsid w:val="00DA2CF1"/>
    <w:rsid w:val="00DA3AC7"/>
    <w:rsid w:val="00DA3EB0"/>
    <w:rsid w:val="00DA5AC2"/>
    <w:rsid w:val="00DA6194"/>
    <w:rsid w:val="00DA625C"/>
    <w:rsid w:val="00DA6E08"/>
    <w:rsid w:val="00DA70D9"/>
    <w:rsid w:val="00DA7E52"/>
    <w:rsid w:val="00DB0204"/>
    <w:rsid w:val="00DB0571"/>
    <w:rsid w:val="00DB0B10"/>
    <w:rsid w:val="00DB137D"/>
    <w:rsid w:val="00DB148E"/>
    <w:rsid w:val="00DB168F"/>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2D7C"/>
    <w:rsid w:val="00DC46F0"/>
    <w:rsid w:val="00DC4E4C"/>
    <w:rsid w:val="00DC59C7"/>
    <w:rsid w:val="00DC5C3D"/>
    <w:rsid w:val="00DC6A60"/>
    <w:rsid w:val="00DC77BB"/>
    <w:rsid w:val="00DC791B"/>
    <w:rsid w:val="00DD0B60"/>
    <w:rsid w:val="00DD14B6"/>
    <w:rsid w:val="00DD1B17"/>
    <w:rsid w:val="00DD1E22"/>
    <w:rsid w:val="00DD2072"/>
    <w:rsid w:val="00DD20D6"/>
    <w:rsid w:val="00DD238E"/>
    <w:rsid w:val="00DD4B34"/>
    <w:rsid w:val="00DD501A"/>
    <w:rsid w:val="00DD646B"/>
    <w:rsid w:val="00DD691C"/>
    <w:rsid w:val="00DD6F79"/>
    <w:rsid w:val="00DD7256"/>
    <w:rsid w:val="00DD7747"/>
    <w:rsid w:val="00DE059F"/>
    <w:rsid w:val="00DE0A1B"/>
    <w:rsid w:val="00DE0E0C"/>
    <w:rsid w:val="00DE0FB0"/>
    <w:rsid w:val="00DE2EFE"/>
    <w:rsid w:val="00DE33DB"/>
    <w:rsid w:val="00DE4E4E"/>
    <w:rsid w:val="00DE58F0"/>
    <w:rsid w:val="00DE7499"/>
    <w:rsid w:val="00DF0940"/>
    <w:rsid w:val="00DF109F"/>
    <w:rsid w:val="00DF14FD"/>
    <w:rsid w:val="00DF1841"/>
    <w:rsid w:val="00DF1B2C"/>
    <w:rsid w:val="00DF201F"/>
    <w:rsid w:val="00DF210D"/>
    <w:rsid w:val="00DF225A"/>
    <w:rsid w:val="00DF23F5"/>
    <w:rsid w:val="00DF280C"/>
    <w:rsid w:val="00DF5233"/>
    <w:rsid w:val="00DF6245"/>
    <w:rsid w:val="00DF74C1"/>
    <w:rsid w:val="00E000A9"/>
    <w:rsid w:val="00E002FA"/>
    <w:rsid w:val="00E0077F"/>
    <w:rsid w:val="00E009BA"/>
    <w:rsid w:val="00E00B84"/>
    <w:rsid w:val="00E00BCC"/>
    <w:rsid w:val="00E012C2"/>
    <w:rsid w:val="00E01BE8"/>
    <w:rsid w:val="00E021B9"/>
    <w:rsid w:val="00E0231C"/>
    <w:rsid w:val="00E02A59"/>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4D9"/>
    <w:rsid w:val="00E155B1"/>
    <w:rsid w:val="00E161A3"/>
    <w:rsid w:val="00E168A6"/>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106"/>
    <w:rsid w:val="00E25771"/>
    <w:rsid w:val="00E27035"/>
    <w:rsid w:val="00E2742B"/>
    <w:rsid w:val="00E27FBD"/>
    <w:rsid w:val="00E30E0A"/>
    <w:rsid w:val="00E312DB"/>
    <w:rsid w:val="00E31BD1"/>
    <w:rsid w:val="00E32E6E"/>
    <w:rsid w:val="00E33F0C"/>
    <w:rsid w:val="00E34532"/>
    <w:rsid w:val="00E35478"/>
    <w:rsid w:val="00E35CC0"/>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47D3C"/>
    <w:rsid w:val="00E50131"/>
    <w:rsid w:val="00E5056E"/>
    <w:rsid w:val="00E523FC"/>
    <w:rsid w:val="00E52D0E"/>
    <w:rsid w:val="00E52FA6"/>
    <w:rsid w:val="00E5479C"/>
    <w:rsid w:val="00E54F3E"/>
    <w:rsid w:val="00E5525E"/>
    <w:rsid w:val="00E55AA3"/>
    <w:rsid w:val="00E56769"/>
    <w:rsid w:val="00E56B94"/>
    <w:rsid w:val="00E56D9D"/>
    <w:rsid w:val="00E609D7"/>
    <w:rsid w:val="00E61465"/>
    <w:rsid w:val="00E61ED0"/>
    <w:rsid w:val="00E620AD"/>
    <w:rsid w:val="00E62835"/>
    <w:rsid w:val="00E62BDE"/>
    <w:rsid w:val="00E62FCB"/>
    <w:rsid w:val="00E62FF5"/>
    <w:rsid w:val="00E63A6D"/>
    <w:rsid w:val="00E63BC6"/>
    <w:rsid w:val="00E64528"/>
    <w:rsid w:val="00E648C1"/>
    <w:rsid w:val="00E65D6A"/>
    <w:rsid w:val="00E66303"/>
    <w:rsid w:val="00E66CC5"/>
    <w:rsid w:val="00E66E0C"/>
    <w:rsid w:val="00E66FB5"/>
    <w:rsid w:val="00E66FD5"/>
    <w:rsid w:val="00E670D0"/>
    <w:rsid w:val="00E67238"/>
    <w:rsid w:val="00E672E7"/>
    <w:rsid w:val="00E67565"/>
    <w:rsid w:val="00E67AE0"/>
    <w:rsid w:val="00E67E70"/>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3552"/>
    <w:rsid w:val="00E936E0"/>
    <w:rsid w:val="00E940DA"/>
    <w:rsid w:val="00E944AD"/>
    <w:rsid w:val="00E948DB"/>
    <w:rsid w:val="00E9514F"/>
    <w:rsid w:val="00E95DAD"/>
    <w:rsid w:val="00E95E3B"/>
    <w:rsid w:val="00E9600C"/>
    <w:rsid w:val="00E97A0C"/>
    <w:rsid w:val="00E97AB2"/>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22E"/>
    <w:rsid w:val="00EB1A5A"/>
    <w:rsid w:val="00EB1F3E"/>
    <w:rsid w:val="00EB20F6"/>
    <w:rsid w:val="00EB24FE"/>
    <w:rsid w:val="00EB2A0C"/>
    <w:rsid w:val="00EB34FB"/>
    <w:rsid w:val="00EB4302"/>
    <w:rsid w:val="00EB506D"/>
    <w:rsid w:val="00EB5F56"/>
    <w:rsid w:val="00EB62D9"/>
    <w:rsid w:val="00EB6E42"/>
    <w:rsid w:val="00EB7408"/>
    <w:rsid w:val="00EB7C15"/>
    <w:rsid w:val="00EC09D9"/>
    <w:rsid w:val="00EC1201"/>
    <w:rsid w:val="00EC1C95"/>
    <w:rsid w:val="00EC211D"/>
    <w:rsid w:val="00EC219D"/>
    <w:rsid w:val="00EC3693"/>
    <w:rsid w:val="00EC396B"/>
    <w:rsid w:val="00EC41E7"/>
    <w:rsid w:val="00EC4833"/>
    <w:rsid w:val="00EC4B46"/>
    <w:rsid w:val="00EC522E"/>
    <w:rsid w:val="00EC59F4"/>
    <w:rsid w:val="00EC5EDB"/>
    <w:rsid w:val="00EC621D"/>
    <w:rsid w:val="00EC73C5"/>
    <w:rsid w:val="00EC7A64"/>
    <w:rsid w:val="00ED03B6"/>
    <w:rsid w:val="00ED0766"/>
    <w:rsid w:val="00ED0C0C"/>
    <w:rsid w:val="00ED1055"/>
    <w:rsid w:val="00ED106D"/>
    <w:rsid w:val="00ED134C"/>
    <w:rsid w:val="00ED294D"/>
    <w:rsid w:val="00ED44C7"/>
    <w:rsid w:val="00ED58EC"/>
    <w:rsid w:val="00ED7B10"/>
    <w:rsid w:val="00EE00AE"/>
    <w:rsid w:val="00EE0F88"/>
    <w:rsid w:val="00EE12F2"/>
    <w:rsid w:val="00EE12F5"/>
    <w:rsid w:val="00EE1828"/>
    <w:rsid w:val="00EE2983"/>
    <w:rsid w:val="00EE47DE"/>
    <w:rsid w:val="00EE57AC"/>
    <w:rsid w:val="00EE6D7D"/>
    <w:rsid w:val="00EE71C8"/>
    <w:rsid w:val="00EE7FB6"/>
    <w:rsid w:val="00EF0008"/>
    <w:rsid w:val="00EF0762"/>
    <w:rsid w:val="00EF1382"/>
    <w:rsid w:val="00EF3020"/>
    <w:rsid w:val="00EF32FF"/>
    <w:rsid w:val="00EF42BB"/>
    <w:rsid w:val="00EF4630"/>
    <w:rsid w:val="00EF59CA"/>
    <w:rsid w:val="00EF7A4D"/>
    <w:rsid w:val="00EF7E0B"/>
    <w:rsid w:val="00F0145A"/>
    <w:rsid w:val="00F015E3"/>
    <w:rsid w:val="00F01A0F"/>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2BA"/>
    <w:rsid w:val="00F1779F"/>
    <w:rsid w:val="00F20A8C"/>
    <w:rsid w:val="00F226CF"/>
    <w:rsid w:val="00F23190"/>
    <w:rsid w:val="00F23891"/>
    <w:rsid w:val="00F23D39"/>
    <w:rsid w:val="00F24DA3"/>
    <w:rsid w:val="00F26044"/>
    <w:rsid w:val="00F26A38"/>
    <w:rsid w:val="00F26E80"/>
    <w:rsid w:val="00F27808"/>
    <w:rsid w:val="00F306DB"/>
    <w:rsid w:val="00F3078F"/>
    <w:rsid w:val="00F30B0C"/>
    <w:rsid w:val="00F3177B"/>
    <w:rsid w:val="00F31869"/>
    <w:rsid w:val="00F31F86"/>
    <w:rsid w:val="00F3350F"/>
    <w:rsid w:val="00F33FE8"/>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172"/>
    <w:rsid w:val="00F428D3"/>
    <w:rsid w:val="00F4383F"/>
    <w:rsid w:val="00F43DD3"/>
    <w:rsid w:val="00F44BDB"/>
    <w:rsid w:val="00F45AC4"/>
    <w:rsid w:val="00F4650B"/>
    <w:rsid w:val="00F46799"/>
    <w:rsid w:val="00F469D6"/>
    <w:rsid w:val="00F47291"/>
    <w:rsid w:val="00F51CB3"/>
    <w:rsid w:val="00F51F56"/>
    <w:rsid w:val="00F52484"/>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7A7"/>
    <w:rsid w:val="00F61BD9"/>
    <w:rsid w:val="00F629CF"/>
    <w:rsid w:val="00F62A36"/>
    <w:rsid w:val="00F62BFE"/>
    <w:rsid w:val="00F64A6B"/>
    <w:rsid w:val="00F64BC1"/>
    <w:rsid w:val="00F64BDA"/>
    <w:rsid w:val="00F65935"/>
    <w:rsid w:val="00F65ABA"/>
    <w:rsid w:val="00F66175"/>
    <w:rsid w:val="00F66363"/>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6A7D"/>
    <w:rsid w:val="00F778AF"/>
    <w:rsid w:val="00F77AD7"/>
    <w:rsid w:val="00F80471"/>
    <w:rsid w:val="00F80C3E"/>
    <w:rsid w:val="00F81F63"/>
    <w:rsid w:val="00F82599"/>
    <w:rsid w:val="00F82EB8"/>
    <w:rsid w:val="00F82EFB"/>
    <w:rsid w:val="00F82F18"/>
    <w:rsid w:val="00F83838"/>
    <w:rsid w:val="00F84273"/>
    <w:rsid w:val="00F84601"/>
    <w:rsid w:val="00F848A3"/>
    <w:rsid w:val="00F84932"/>
    <w:rsid w:val="00F8522F"/>
    <w:rsid w:val="00F859A1"/>
    <w:rsid w:val="00F86339"/>
    <w:rsid w:val="00F86911"/>
    <w:rsid w:val="00F86925"/>
    <w:rsid w:val="00F87533"/>
    <w:rsid w:val="00F903C5"/>
    <w:rsid w:val="00F9074D"/>
    <w:rsid w:val="00F9186E"/>
    <w:rsid w:val="00F919FF"/>
    <w:rsid w:val="00F9266D"/>
    <w:rsid w:val="00F93097"/>
    <w:rsid w:val="00F93182"/>
    <w:rsid w:val="00F93A56"/>
    <w:rsid w:val="00F942C9"/>
    <w:rsid w:val="00F952B4"/>
    <w:rsid w:val="00F96CCC"/>
    <w:rsid w:val="00F973CB"/>
    <w:rsid w:val="00F9765B"/>
    <w:rsid w:val="00F97691"/>
    <w:rsid w:val="00F97935"/>
    <w:rsid w:val="00FA0C29"/>
    <w:rsid w:val="00FA0CA0"/>
    <w:rsid w:val="00FA10A1"/>
    <w:rsid w:val="00FA157B"/>
    <w:rsid w:val="00FA20E8"/>
    <w:rsid w:val="00FA2349"/>
    <w:rsid w:val="00FA2359"/>
    <w:rsid w:val="00FA247F"/>
    <w:rsid w:val="00FA2F48"/>
    <w:rsid w:val="00FA2F68"/>
    <w:rsid w:val="00FA3CC8"/>
    <w:rsid w:val="00FA4046"/>
    <w:rsid w:val="00FA4740"/>
    <w:rsid w:val="00FA5309"/>
    <w:rsid w:val="00FA6529"/>
    <w:rsid w:val="00FA6551"/>
    <w:rsid w:val="00FA6C16"/>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3768"/>
    <w:rsid w:val="00FC3789"/>
    <w:rsid w:val="00FC48DE"/>
    <w:rsid w:val="00FC4948"/>
    <w:rsid w:val="00FC5365"/>
    <w:rsid w:val="00FC59D6"/>
    <w:rsid w:val="00FC61C5"/>
    <w:rsid w:val="00FC6242"/>
    <w:rsid w:val="00FC7019"/>
    <w:rsid w:val="00FC7053"/>
    <w:rsid w:val="00FC7352"/>
    <w:rsid w:val="00FC73E2"/>
    <w:rsid w:val="00FC773C"/>
    <w:rsid w:val="00FC78BE"/>
    <w:rsid w:val="00FD0664"/>
    <w:rsid w:val="00FD0AFD"/>
    <w:rsid w:val="00FD158C"/>
    <w:rsid w:val="00FD171C"/>
    <w:rsid w:val="00FD1B0B"/>
    <w:rsid w:val="00FD35D9"/>
    <w:rsid w:val="00FD41D2"/>
    <w:rsid w:val="00FD483E"/>
    <w:rsid w:val="00FD5483"/>
    <w:rsid w:val="00FD5A58"/>
    <w:rsid w:val="00FD5E91"/>
    <w:rsid w:val="00FD6309"/>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5E44"/>
    <w:rsid w:val="00FE628F"/>
    <w:rsid w:val="00FE65E9"/>
    <w:rsid w:val="00FE69A7"/>
    <w:rsid w:val="00FE7117"/>
    <w:rsid w:val="00FE74D6"/>
    <w:rsid w:val="00FE773A"/>
    <w:rsid w:val="00FF2B02"/>
    <w:rsid w:val="00FF357F"/>
    <w:rsid w:val="00FF35FB"/>
    <w:rsid w:val="00FF3F04"/>
    <w:rsid w:val="00FF5F4E"/>
    <w:rsid w:val="00FF71F1"/>
    <w:rsid w:val="00FF72B5"/>
    <w:rsid w:val="00FF7772"/>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1203457">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4362880">
      <w:bodyDiv w:val="1"/>
      <w:marLeft w:val="0"/>
      <w:marRight w:val="0"/>
      <w:marTop w:val="0"/>
      <w:marBottom w:val="0"/>
      <w:divBdr>
        <w:top w:val="none" w:sz="0" w:space="0" w:color="auto"/>
        <w:left w:val="none" w:sz="0" w:space="0" w:color="auto"/>
        <w:bottom w:val="none" w:sz="0" w:space="0" w:color="auto"/>
        <w:right w:val="none" w:sz="0" w:space="0" w:color="auto"/>
      </w:divBdr>
      <w:divsChild>
        <w:div w:id="1289241135">
          <w:marLeft w:val="0"/>
          <w:marRight w:val="0"/>
          <w:marTop w:val="0"/>
          <w:marBottom w:val="0"/>
          <w:divBdr>
            <w:top w:val="none" w:sz="0" w:space="0" w:color="auto"/>
            <w:left w:val="none" w:sz="0" w:space="0" w:color="auto"/>
            <w:bottom w:val="none" w:sz="0" w:space="0" w:color="auto"/>
            <w:right w:val="none" w:sz="0" w:space="0" w:color="auto"/>
          </w:divBdr>
          <w:divsChild>
            <w:div w:id="1660032672">
              <w:marLeft w:val="0"/>
              <w:marRight w:val="0"/>
              <w:marTop w:val="0"/>
              <w:marBottom w:val="0"/>
              <w:divBdr>
                <w:top w:val="none" w:sz="0" w:space="0" w:color="auto"/>
                <w:left w:val="none" w:sz="0" w:space="0" w:color="auto"/>
                <w:bottom w:val="none" w:sz="0" w:space="0" w:color="auto"/>
                <w:right w:val="none" w:sz="0" w:space="0" w:color="auto"/>
              </w:divBdr>
            </w:div>
            <w:div w:id="261840157">
              <w:marLeft w:val="0"/>
              <w:marRight w:val="0"/>
              <w:marTop w:val="0"/>
              <w:marBottom w:val="0"/>
              <w:divBdr>
                <w:top w:val="none" w:sz="0" w:space="0" w:color="auto"/>
                <w:left w:val="none" w:sz="0" w:space="0" w:color="auto"/>
                <w:bottom w:val="none" w:sz="0" w:space="0" w:color="auto"/>
                <w:right w:val="none" w:sz="0" w:space="0" w:color="auto"/>
              </w:divBdr>
            </w:div>
            <w:div w:id="1089696637">
              <w:marLeft w:val="0"/>
              <w:marRight w:val="0"/>
              <w:marTop w:val="0"/>
              <w:marBottom w:val="0"/>
              <w:divBdr>
                <w:top w:val="none" w:sz="0" w:space="0" w:color="auto"/>
                <w:left w:val="none" w:sz="0" w:space="0" w:color="auto"/>
                <w:bottom w:val="none" w:sz="0" w:space="0" w:color="auto"/>
                <w:right w:val="none" w:sz="0" w:space="0" w:color="auto"/>
              </w:divBdr>
            </w:div>
            <w:div w:id="638611704">
              <w:marLeft w:val="0"/>
              <w:marRight w:val="0"/>
              <w:marTop w:val="0"/>
              <w:marBottom w:val="0"/>
              <w:divBdr>
                <w:top w:val="none" w:sz="0" w:space="0" w:color="auto"/>
                <w:left w:val="none" w:sz="0" w:space="0" w:color="auto"/>
                <w:bottom w:val="none" w:sz="0" w:space="0" w:color="auto"/>
                <w:right w:val="none" w:sz="0" w:space="0" w:color="auto"/>
              </w:divBdr>
            </w:div>
            <w:div w:id="340208386">
              <w:marLeft w:val="0"/>
              <w:marRight w:val="0"/>
              <w:marTop w:val="0"/>
              <w:marBottom w:val="0"/>
              <w:divBdr>
                <w:top w:val="none" w:sz="0" w:space="0" w:color="auto"/>
                <w:left w:val="none" w:sz="0" w:space="0" w:color="auto"/>
                <w:bottom w:val="none" w:sz="0" w:space="0" w:color="auto"/>
                <w:right w:val="none" w:sz="0" w:space="0" w:color="auto"/>
              </w:divBdr>
            </w:div>
            <w:div w:id="2099476233">
              <w:marLeft w:val="0"/>
              <w:marRight w:val="0"/>
              <w:marTop w:val="0"/>
              <w:marBottom w:val="0"/>
              <w:divBdr>
                <w:top w:val="none" w:sz="0" w:space="0" w:color="auto"/>
                <w:left w:val="none" w:sz="0" w:space="0" w:color="auto"/>
                <w:bottom w:val="none" w:sz="0" w:space="0" w:color="auto"/>
                <w:right w:val="none" w:sz="0" w:space="0" w:color="auto"/>
              </w:divBdr>
            </w:div>
            <w:div w:id="1207446378">
              <w:marLeft w:val="0"/>
              <w:marRight w:val="0"/>
              <w:marTop w:val="0"/>
              <w:marBottom w:val="0"/>
              <w:divBdr>
                <w:top w:val="none" w:sz="0" w:space="0" w:color="auto"/>
                <w:left w:val="none" w:sz="0" w:space="0" w:color="auto"/>
                <w:bottom w:val="none" w:sz="0" w:space="0" w:color="auto"/>
                <w:right w:val="none" w:sz="0" w:space="0" w:color="auto"/>
              </w:divBdr>
            </w:div>
            <w:div w:id="225459739">
              <w:marLeft w:val="0"/>
              <w:marRight w:val="0"/>
              <w:marTop w:val="0"/>
              <w:marBottom w:val="0"/>
              <w:divBdr>
                <w:top w:val="none" w:sz="0" w:space="0" w:color="auto"/>
                <w:left w:val="none" w:sz="0" w:space="0" w:color="auto"/>
                <w:bottom w:val="none" w:sz="0" w:space="0" w:color="auto"/>
                <w:right w:val="none" w:sz="0" w:space="0" w:color="auto"/>
              </w:divBdr>
            </w:div>
            <w:div w:id="633219765">
              <w:marLeft w:val="0"/>
              <w:marRight w:val="0"/>
              <w:marTop w:val="0"/>
              <w:marBottom w:val="0"/>
              <w:divBdr>
                <w:top w:val="none" w:sz="0" w:space="0" w:color="auto"/>
                <w:left w:val="none" w:sz="0" w:space="0" w:color="auto"/>
                <w:bottom w:val="none" w:sz="0" w:space="0" w:color="auto"/>
                <w:right w:val="none" w:sz="0" w:space="0" w:color="auto"/>
              </w:divBdr>
            </w:div>
            <w:div w:id="1970427417">
              <w:marLeft w:val="0"/>
              <w:marRight w:val="0"/>
              <w:marTop w:val="0"/>
              <w:marBottom w:val="0"/>
              <w:divBdr>
                <w:top w:val="none" w:sz="0" w:space="0" w:color="auto"/>
                <w:left w:val="none" w:sz="0" w:space="0" w:color="auto"/>
                <w:bottom w:val="none" w:sz="0" w:space="0" w:color="auto"/>
                <w:right w:val="none" w:sz="0" w:space="0" w:color="auto"/>
              </w:divBdr>
            </w:div>
            <w:div w:id="800540502">
              <w:marLeft w:val="0"/>
              <w:marRight w:val="0"/>
              <w:marTop w:val="0"/>
              <w:marBottom w:val="0"/>
              <w:divBdr>
                <w:top w:val="none" w:sz="0" w:space="0" w:color="auto"/>
                <w:left w:val="none" w:sz="0" w:space="0" w:color="auto"/>
                <w:bottom w:val="none" w:sz="0" w:space="0" w:color="auto"/>
                <w:right w:val="none" w:sz="0" w:space="0" w:color="auto"/>
              </w:divBdr>
            </w:div>
            <w:div w:id="1399089468">
              <w:marLeft w:val="0"/>
              <w:marRight w:val="0"/>
              <w:marTop w:val="0"/>
              <w:marBottom w:val="0"/>
              <w:divBdr>
                <w:top w:val="none" w:sz="0" w:space="0" w:color="auto"/>
                <w:left w:val="none" w:sz="0" w:space="0" w:color="auto"/>
                <w:bottom w:val="none" w:sz="0" w:space="0" w:color="auto"/>
                <w:right w:val="none" w:sz="0" w:space="0" w:color="auto"/>
              </w:divBdr>
            </w:div>
            <w:div w:id="1190027507">
              <w:marLeft w:val="0"/>
              <w:marRight w:val="0"/>
              <w:marTop w:val="0"/>
              <w:marBottom w:val="0"/>
              <w:divBdr>
                <w:top w:val="none" w:sz="0" w:space="0" w:color="auto"/>
                <w:left w:val="none" w:sz="0" w:space="0" w:color="auto"/>
                <w:bottom w:val="none" w:sz="0" w:space="0" w:color="auto"/>
                <w:right w:val="none" w:sz="0" w:space="0" w:color="auto"/>
              </w:divBdr>
            </w:div>
            <w:div w:id="2105029723">
              <w:marLeft w:val="0"/>
              <w:marRight w:val="0"/>
              <w:marTop w:val="0"/>
              <w:marBottom w:val="0"/>
              <w:divBdr>
                <w:top w:val="none" w:sz="0" w:space="0" w:color="auto"/>
                <w:left w:val="none" w:sz="0" w:space="0" w:color="auto"/>
                <w:bottom w:val="none" w:sz="0" w:space="0" w:color="auto"/>
                <w:right w:val="none" w:sz="0" w:space="0" w:color="auto"/>
              </w:divBdr>
            </w:div>
            <w:div w:id="791245413">
              <w:marLeft w:val="0"/>
              <w:marRight w:val="0"/>
              <w:marTop w:val="0"/>
              <w:marBottom w:val="0"/>
              <w:divBdr>
                <w:top w:val="none" w:sz="0" w:space="0" w:color="auto"/>
                <w:left w:val="none" w:sz="0" w:space="0" w:color="auto"/>
                <w:bottom w:val="none" w:sz="0" w:space="0" w:color="auto"/>
                <w:right w:val="none" w:sz="0" w:space="0" w:color="auto"/>
              </w:divBdr>
            </w:div>
            <w:div w:id="761755252">
              <w:marLeft w:val="0"/>
              <w:marRight w:val="0"/>
              <w:marTop w:val="0"/>
              <w:marBottom w:val="0"/>
              <w:divBdr>
                <w:top w:val="none" w:sz="0" w:space="0" w:color="auto"/>
                <w:left w:val="none" w:sz="0" w:space="0" w:color="auto"/>
                <w:bottom w:val="none" w:sz="0" w:space="0" w:color="auto"/>
                <w:right w:val="none" w:sz="0" w:space="0" w:color="auto"/>
              </w:divBdr>
            </w:div>
            <w:div w:id="1556813664">
              <w:marLeft w:val="0"/>
              <w:marRight w:val="0"/>
              <w:marTop w:val="0"/>
              <w:marBottom w:val="0"/>
              <w:divBdr>
                <w:top w:val="none" w:sz="0" w:space="0" w:color="auto"/>
                <w:left w:val="none" w:sz="0" w:space="0" w:color="auto"/>
                <w:bottom w:val="none" w:sz="0" w:space="0" w:color="auto"/>
                <w:right w:val="none" w:sz="0" w:space="0" w:color="auto"/>
              </w:divBdr>
            </w:div>
            <w:div w:id="1288588556">
              <w:marLeft w:val="0"/>
              <w:marRight w:val="0"/>
              <w:marTop w:val="0"/>
              <w:marBottom w:val="0"/>
              <w:divBdr>
                <w:top w:val="none" w:sz="0" w:space="0" w:color="auto"/>
                <w:left w:val="none" w:sz="0" w:space="0" w:color="auto"/>
                <w:bottom w:val="none" w:sz="0" w:space="0" w:color="auto"/>
                <w:right w:val="none" w:sz="0" w:space="0" w:color="auto"/>
              </w:divBdr>
            </w:div>
            <w:div w:id="1630086449">
              <w:marLeft w:val="0"/>
              <w:marRight w:val="0"/>
              <w:marTop w:val="0"/>
              <w:marBottom w:val="0"/>
              <w:divBdr>
                <w:top w:val="none" w:sz="0" w:space="0" w:color="auto"/>
                <w:left w:val="none" w:sz="0" w:space="0" w:color="auto"/>
                <w:bottom w:val="none" w:sz="0" w:space="0" w:color="auto"/>
                <w:right w:val="none" w:sz="0" w:space="0" w:color="auto"/>
              </w:divBdr>
            </w:div>
            <w:div w:id="1859270393">
              <w:marLeft w:val="0"/>
              <w:marRight w:val="0"/>
              <w:marTop w:val="0"/>
              <w:marBottom w:val="0"/>
              <w:divBdr>
                <w:top w:val="none" w:sz="0" w:space="0" w:color="auto"/>
                <w:left w:val="none" w:sz="0" w:space="0" w:color="auto"/>
                <w:bottom w:val="none" w:sz="0" w:space="0" w:color="auto"/>
                <w:right w:val="none" w:sz="0" w:space="0" w:color="auto"/>
              </w:divBdr>
            </w:div>
            <w:div w:id="2043086965">
              <w:marLeft w:val="0"/>
              <w:marRight w:val="0"/>
              <w:marTop w:val="0"/>
              <w:marBottom w:val="0"/>
              <w:divBdr>
                <w:top w:val="none" w:sz="0" w:space="0" w:color="auto"/>
                <w:left w:val="none" w:sz="0" w:space="0" w:color="auto"/>
                <w:bottom w:val="none" w:sz="0" w:space="0" w:color="auto"/>
                <w:right w:val="none" w:sz="0" w:space="0" w:color="auto"/>
              </w:divBdr>
            </w:div>
            <w:div w:id="20936926">
              <w:marLeft w:val="0"/>
              <w:marRight w:val="0"/>
              <w:marTop w:val="0"/>
              <w:marBottom w:val="0"/>
              <w:divBdr>
                <w:top w:val="none" w:sz="0" w:space="0" w:color="auto"/>
                <w:left w:val="none" w:sz="0" w:space="0" w:color="auto"/>
                <w:bottom w:val="none" w:sz="0" w:space="0" w:color="auto"/>
                <w:right w:val="none" w:sz="0" w:space="0" w:color="auto"/>
              </w:divBdr>
            </w:div>
            <w:div w:id="374156467">
              <w:marLeft w:val="0"/>
              <w:marRight w:val="0"/>
              <w:marTop w:val="0"/>
              <w:marBottom w:val="0"/>
              <w:divBdr>
                <w:top w:val="none" w:sz="0" w:space="0" w:color="auto"/>
                <w:left w:val="none" w:sz="0" w:space="0" w:color="auto"/>
                <w:bottom w:val="none" w:sz="0" w:space="0" w:color="auto"/>
                <w:right w:val="none" w:sz="0" w:space="0" w:color="auto"/>
              </w:divBdr>
            </w:div>
            <w:div w:id="1474369937">
              <w:marLeft w:val="0"/>
              <w:marRight w:val="0"/>
              <w:marTop w:val="0"/>
              <w:marBottom w:val="0"/>
              <w:divBdr>
                <w:top w:val="none" w:sz="0" w:space="0" w:color="auto"/>
                <w:left w:val="none" w:sz="0" w:space="0" w:color="auto"/>
                <w:bottom w:val="none" w:sz="0" w:space="0" w:color="auto"/>
                <w:right w:val="none" w:sz="0" w:space="0" w:color="auto"/>
              </w:divBdr>
            </w:div>
            <w:div w:id="1584879338">
              <w:marLeft w:val="0"/>
              <w:marRight w:val="0"/>
              <w:marTop w:val="0"/>
              <w:marBottom w:val="0"/>
              <w:divBdr>
                <w:top w:val="none" w:sz="0" w:space="0" w:color="auto"/>
                <w:left w:val="none" w:sz="0" w:space="0" w:color="auto"/>
                <w:bottom w:val="none" w:sz="0" w:space="0" w:color="auto"/>
                <w:right w:val="none" w:sz="0" w:space="0" w:color="auto"/>
              </w:divBdr>
            </w:div>
            <w:div w:id="1766025788">
              <w:marLeft w:val="0"/>
              <w:marRight w:val="0"/>
              <w:marTop w:val="0"/>
              <w:marBottom w:val="0"/>
              <w:divBdr>
                <w:top w:val="none" w:sz="0" w:space="0" w:color="auto"/>
                <w:left w:val="none" w:sz="0" w:space="0" w:color="auto"/>
                <w:bottom w:val="none" w:sz="0" w:space="0" w:color="auto"/>
                <w:right w:val="none" w:sz="0" w:space="0" w:color="auto"/>
              </w:divBdr>
            </w:div>
            <w:div w:id="713118288">
              <w:marLeft w:val="0"/>
              <w:marRight w:val="0"/>
              <w:marTop w:val="0"/>
              <w:marBottom w:val="0"/>
              <w:divBdr>
                <w:top w:val="none" w:sz="0" w:space="0" w:color="auto"/>
                <w:left w:val="none" w:sz="0" w:space="0" w:color="auto"/>
                <w:bottom w:val="none" w:sz="0" w:space="0" w:color="auto"/>
                <w:right w:val="none" w:sz="0" w:space="0" w:color="auto"/>
              </w:divBdr>
            </w:div>
            <w:div w:id="1801075580">
              <w:marLeft w:val="0"/>
              <w:marRight w:val="0"/>
              <w:marTop w:val="0"/>
              <w:marBottom w:val="0"/>
              <w:divBdr>
                <w:top w:val="none" w:sz="0" w:space="0" w:color="auto"/>
                <w:left w:val="none" w:sz="0" w:space="0" w:color="auto"/>
                <w:bottom w:val="none" w:sz="0" w:space="0" w:color="auto"/>
                <w:right w:val="none" w:sz="0" w:space="0" w:color="auto"/>
              </w:divBdr>
            </w:div>
            <w:div w:id="628781216">
              <w:marLeft w:val="0"/>
              <w:marRight w:val="0"/>
              <w:marTop w:val="0"/>
              <w:marBottom w:val="0"/>
              <w:divBdr>
                <w:top w:val="none" w:sz="0" w:space="0" w:color="auto"/>
                <w:left w:val="none" w:sz="0" w:space="0" w:color="auto"/>
                <w:bottom w:val="none" w:sz="0" w:space="0" w:color="auto"/>
                <w:right w:val="none" w:sz="0" w:space="0" w:color="auto"/>
              </w:divBdr>
            </w:div>
            <w:div w:id="1187138843">
              <w:marLeft w:val="0"/>
              <w:marRight w:val="0"/>
              <w:marTop w:val="0"/>
              <w:marBottom w:val="0"/>
              <w:divBdr>
                <w:top w:val="none" w:sz="0" w:space="0" w:color="auto"/>
                <w:left w:val="none" w:sz="0" w:space="0" w:color="auto"/>
                <w:bottom w:val="none" w:sz="0" w:space="0" w:color="auto"/>
                <w:right w:val="none" w:sz="0" w:space="0" w:color="auto"/>
              </w:divBdr>
            </w:div>
            <w:div w:id="762577670">
              <w:marLeft w:val="0"/>
              <w:marRight w:val="0"/>
              <w:marTop w:val="0"/>
              <w:marBottom w:val="0"/>
              <w:divBdr>
                <w:top w:val="none" w:sz="0" w:space="0" w:color="auto"/>
                <w:left w:val="none" w:sz="0" w:space="0" w:color="auto"/>
                <w:bottom w:val="none" w:sz="0" w:space="0" w:color="auto"/>
                <w:right w:val="none" w:sz="0" w:space="0" w:color="auto"/>
              </w:divBdr>
            </w:div>
            <w:div w:id="2075859134">
              <w:marLeft w:val="0"/>
              <w:marRight w:val="0"/>
              <w:marTop w:val="0"/>
              <w:marBottom w:val="0"/>
              <w:divBdr>
                <w:top w:val="none" w:sz="0" w:space="0" w:color="auto"/>
                <w:left w:val="none" w:sz="0" w:space="0" w:color="auto"/>
                <w:bottom w:val="none" w:sz="0" w:space="0" w:color="auto"/>
                <w:right w:val="none" w:sz="0" w:space="0" w:color="auto"/>
              </w:divBdr>
            </w:div>
            <w:div w:id="1325356300">
              <w:marLeft w:val="0"/>
              <w:marRight w:val="0"/>
              <w:marTop w:val="0"/>
              <w:marBottom w:val="0"/>
              <w:divBdr>
                <w:top w:val="none" w:sz="0" w:space="0" w:color="auto"/>
                <w:left w:val="none" w:sz="0" w:space="0" w:color="auto"/>
                <w:bottom w:val="none" w:sz="0" w:space="0" w:color="auto"/>
                <w:right w:val="none" w:sz="0" w:space="0" w:color="auto"/>
              </w:divBdr>
            </w:div>
            <w:div w:id="1071730008">
              <w:marLeft w:val="0"/>
              <w:marRight w:val="0"/>
              <w:marTop w:val="0"/>
              <w:marBottom w:val="0"/>
              <w:divBdr>
                <w:top w:val="none" w:sz="0" w:space="0" w:color="auto"/>
                <w:left w:val="none" w:sz="0" w:space="0" w:color="auto"/>
                <w:bottom w:val="none" w:sz="0" w:space="0" w:color="auto"/>
                <w:right w:val="none" w:sz="0" w:space="0" w:color="auto"/>
              </w:divBdr>
            </w:div>
            <w:div w:id="122279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6227550">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2988347">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88064032">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78756731">
      <w:bodyDiv w:val="1"/>
      <w:marLeft w:val="0"/>
      <w:marRight w:val="0"/>
      <w:marTop w:val="0"/>
      <w:marBottom w:val="0"/>
      <w:divBdr>
        <w:top w:val="none" w:sz="0" w:space="0" w:color="auto"/>
        <w:left w:val="none" w:sz="0" w:space="0" w:color="auto"/>
        <w:bottom w:val="none" w:sz="0" w:space="0" w:color="auto"/>
        <w:right w:val="none" w:sz="0" w:space="0" w:color="auto"/>
      </w:divBdr>
      <w:divsChild>
        <w:div w:id="1998067804">
          <w:marLeft w:val="0"/>
          <w:marRight w:val="0"/>
          <w:marTop w:val="0"/>
          <w:marBottom w:val="0"/>
          <w:divBdr>
            <w:top w:val="none" w:sz="0" w:space="0" w:color="auto"/>
            <w:left w:val="none" w:sz="0" w:space="0" w:color="auto"/>
            <w:bottom w:val="none" w:sz="0" w:space="0" w:color="auto"/>
            <w:right w:val="none" w:sz="0" w:space="0" w:color="auto"/>
          </w:divBdr>
          <w:divsChild>
            <w:div w:id="1061441273">
              <w:marLeft w:val="0"/>
              <w:marRight w:val="0"/>
              <w:marTop w:val="0"/>
              <w:marBottom w:val="0"/>
              <w:divBdr>
                <w:top w:val="none" w:sz="0" w:space="0" w:color="auto"/>
                <w:left w:val="none" w:sz="0" w:space="0" w:color="auto"/>
                <w:bottom w:val="none" w:sz="0" w:space="0" w:color="auto"/>
                <w:right w:val="none" w:sz="0" w:space="0" w:color="auto"/>
              </w:divBdr>
            </w:div>
            <w:div w:id="1174883149">
              <w:marLeft w:val="0"/>
              <w:marRight w:val="0"/>
              <w:marTop w:val="0"/>
              <w:marBottom w:val="0"/>
              <w:divBdr>
                <w:top w:val="none" w:sz="0" w:space="0" w:color="auto"/>
                <w:left w:val="none" w:sz="0" w:space="0" w:color="auto"/>
                <w:bottom w:val="none" w:sz="0" w:space="0" w:color="auto"/>
                <w:right w:val="none" w:sz="0" w:space="0" w:color="auto"/>
              </w:divBdr>
            </w:div>
            <w:div w:id="1578319175">
              <w:marLeft w:val="0"/>
              <w:marRight w:val="0"/>
              <w:marTop w:val="0"/>
              <w:marBottom w:val="0"/>
              <w:divBdr>
                <w:top w:val="none" w:sz="0" w:space="0" w:color="auto"/>
                <w:left w:val="none" w:sz="0" w:space="0" w:color="auto"/>
                <w:bottom w:val="none" w:sz="0" w:space="0" w:color="auto"/>
                <w:right w:val="none" w:sz="0" w:space="0" w:color="auto"/>
              </w:divBdr>
            </w:div>
            <w:div w:id="1799689603">
              <w:marLeft w:val="0"/>
              <w:marRight w:val="0"/>
              <w:marTop w:val="0"/>
              <w:marBottom w:val="0"/>
              <w:divBdr>
                <w:top w:val="none" w:sz="0" w:space="0" w:color="auto"/>
                <w:left w:val="none" w:sz="0" w:space="0" w:color="auto"/>
                <w:bottom w:val="none" w:sz="0" w:space="0" w:color="auto"/>
                <w:right w:val="none" w:sz="0" w:space="0" w:color="auto"/>
              </w:divBdr>
            </w:div>
            <w:div w:id="1547065155">
              <w:marLeft w:val="0"/>
              <w:marRight w:val="0"/>
              <w:marTop w:val="0"/>
              <w:marBottom w:val="0"/>
              <w:divBdr>
                <w:top w:val="none" w:sz="0" w:space="0" w:color="auto"/>
                <w:left w:val="none" w:sz="0" w:space="0" w:color="auto"/>
                <w:bottom w:val="none" w:sz="0" w:space="0" w:color="auto"/>
                <w:right w:val="none" w:sz="0" w:space="0" w:color="auto"/>
              </w:divBdr>
            </w:div>
            <w:div w:id="1421945812">
              <w:marLeft w:val="0"/>
              <w:marRight w:val="0"/>
              <w:marTop w:val="0"/>
              <w:marBottom w:val="0"/>
              <w:divBdr>
                <w:top w:val="none" w:sz="0" w:space="0" w:color="auto"/>
                <w:left w:val="none" w:sz="0" w:space="0" w:color="auto"/>
                <w:bottom w:val="none" w:sz="0" w:space="0" w:color="auto"/>
                <w:right w:val="none" w:sz="0" w:space="0" w:color="auto"/>
              </w:divBdr>
            </w:div>
            <w:div w:id="3410175">
              <w:marLeft w:val="0"/>
              <w:marRight w:val="0"/>
              <w:marTop w:val="0"/>
              <w:marBottom w:val="0"/>
              <w:divBdr>
                <w:top w:val="none" w:sz="0" w:space="0" w:color="auto"/>
                <w:left w:val="none" w:sz="0" w:space="0" w:color="auto"/>
                <w:bottom w:val="none" w:sz="0" w:space="0" w:color="auto"/>
                <w:right w:val="none" w:sz="0" w:space="0" w:color="auto"/>
              </w:divBdr>
            </w:div>
            <w:div w:id="981353309">
              <w:marLeft w:val="0"/>
              <w:marRight w:val="0"/>
              <w:marTop w:val="0"/>
              <w:marBottom w:val="0"/>
              <w:divBdr>
                <w:top w:val="none" w:sz="0" w:space="0" w:color="auto"/>
                <w:left w:val="none" w:sz="0" w:space="0" w:color="auto"/>
                <w:bottom w:val="none" w:sz="0" w:space="0" w:color="auto"/>
                <w:right w:val="none" w:sz="0" w:space="0" w:color="auto"/>
              </w:divBdr>
            </w:div>
            <w:div w:id="1480616565">
              <w:marLeft w:val="0"/>
              <w:marRight w:val="0"/>
              <w:marTop w:val="0"/>
              <w:marBottom w:val="0"/>
              <w:divBdr>
                <w:top w:val="none" w:sz="0" w:space="0" w:color="auto"/>
                <w:left w:val="none" w:sz="0" w:space="0" w:color="auto"/>
                <w:bottom w:val="none" w:sz="0" w:space="0" w:color="auto"/>
                <w:right w:val="none" w:sz="0" w:space="0" w:color="auto"/>
              </w:divBdr>
            </w:div>
            <w:div w:id="996149771">
              <w:marLeft w:val="0"/>
              <w:marRight w:val="0"/>
              <w:marTop w:val="0"/>
              <w:marBottom w:val="0"/>
              <w:divBdr>
                <w:top w:val="none" w:sz="0" w:space="0" w:color="auto"/>
                <w:left w:val="none" w:sz="0" w:space="0" w:color="auto"/>
                <w:bottom w:val="none" w:sz="0" w:space="0" w:color="auto"/>
                <w:right w:val="none" w:sz="0" w:space="0" w:color="auto"/>
              </w:divBdr>
            </w:div>
            <w:div w:id="1592885078">
              <w:marLeft w:val="0"/>
              <w:marRight w:val="0"/>
              <w:marTop w:val="0"/>
              <w:marBottom w:val="0"/>
              <w:divBdr>
                <w:top w:val="none" w:sz="0" w:space="0" w:color="auto"/>
                <w:left w:val="none" w:sz="0" w:space="0" w:color="auto"/>
                <w:bottom w:val="none" w:sz="0" w:space="0" w:color="auto"/>
                <w:right w:val="none" w:sz="0" w:space="0" w:color="auto"/>
              </w:divBdr>
            </w:div>
            <w:div w:id="1144926111">
              <w:marLeft w:val="0"/>
              <w:marRight w:val="0"/>
              <w:marTop w:val="0"/>
              <w:marBottom w:val="0"/>
              <w:divBdr>
                <w:top w:val="none" w:sz="0" w:space="0" w:color="auto"/>
                <w:left w:val="none" w:sz="0" w:space="0" w:color="auto"/>
                <w:bottom w:val="none" w:sz="0" w:space="0" w:color="auto"/>
                <w:right w:val="none" w:sz="0" w:space="0" w:color="auto"/>
              </w:divBdr>
            </w:div>
            <w:div w:id="1946887891">
              <w:marLeft w:val="0"/>
              <w:marRight w:val="0"/>
              <w:marTop w:val="0"/>
              <w:marBottom w:val="0"/>
              <w:divBdr>
                <w:top w:val="none" w:sz="0" w:space="0" w:color="auto"/>
                <w:left w:val="none" w:sz="0" w:space="0" w:color="auto"/>
                <w:bottom w:val="none" w:sz="0" w:space="0" w:color="auto"/>
                <w:right w:val="none" w:sz="0" w:space="0" w:color="auto"/>
              </w:divBdr>
            </w:div>
            <w:div w:id="1898276609">
              <w:marLeft w:val="0"/>
              <w:marRight w:val="0"/>
              <w:marTop w:val="0"/>
              <w:marBottom w:val="0"/>
              <w:divBdr>
                <w:top w:val="none" w:sz="0" w:space="0" w:color="auto"/>
                <w:left w:val="none" w:sz="0" w:space="0" w:color="auto"/>
                <w:bottom w:val="none" w:sz="0" w:space="0" w:color="auto"/>
                <w:right w:val="none" w:sz="0" w:space="0" w:color="auto"/>
              </w:divBdr>
            </w:div>
            <w:div w:id="853417159">
              <w:marLeft w:val="0"/>
              <w:marRight w:val="0"/>
              <w:marTop w:val="0"/>
              <w:marBottom w:val="0"/>
              <w:divBdr>
                <w:top w:val="none" w:sz="0" w:space="0" w:color="auto"/>
                <w:left w:val="none" w:sz="0" w:space="0" w:color="auto"/>
                <w:bottom w:val="none" w:sz="0" w:space="0" w:color="auto"/>
                <w:right w:val="none" w:sz="0" w:space="0" w:color="auto"/>
              </w:divBdr>
            </w:div>
            <w:div w:id="45687098">
              <w:marLeft w:val="0"/>
              <w:marRight w:val="0"/>
              <w:marTop w:val="0"/>
              <w:marBottom w:val="0"/>
              <w:divBdr>
                <w:top w:val="none" w:sz="0" w:space="0" w:color="auto"/>
                <w:left w:val="none" w:sz="0" w:space="0" w:color="auto"/>
                <w:bottom w:val="none" w:sz="0" w:space="0" w:color="auto"/>
                <w:right w:val="none" w:sz="0" w:space="0" w:color="auto"/>
              </w:divBdr>
            </w:div>
            <w:div w:id="1064794424">
              <w:marLeft w:val="0"/>
              <w:marRight w:val="0"/>
              <w:marTop w:val="0"/>
              <w:marBottom w:val="0"/>
              <w:divBdr>
                <w:top w:val="none" w:sz="0" w:space="0" w:color="auto"/>
                <w:left w:val="none" w:sz="0" w:space="0" w:color="auto"/>
                <w:bottom w:val="none" w:sz="0" w:space="0" w:color="auto"/>
                <w:right w:val="none" w:sz="0" w:space="0" w:color="auto"/>
              </w:divBdr>
            </w:div>
            <w:div w:id="2053337618">
              <w:marLeft w:val="0"/>
              <w:marRight w:val="0"/>
              <w:marTop w:val="0"/>
              <w:marBottom w:val="0"/>
              <w:divBdr>
                <w:top w:val="none" w:sz="0" w:space="0" w:color="auto"/>
                <w:left w:val="none" w:sz="0" w:space="0" w:color="auto"/>
                <w:bottom w:val="none" w:sz="0" w:space="0" w:color="auto"/>
                <w:right w:val="none" w:sz="0" w:space="0" w:color="auto"/>
              </w:divBdr>
            </w:div>
            <w:div w:id="105744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5258440">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26029461">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4134596">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3206933">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35332224">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0625457">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2848277">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03403392">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16074984">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79628953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0996432">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39310300">
      <w:bodyDiv w:val="1"/>
      <w:marLeft w:val="0"/>
      <w:marRight w:val="0"/>
      <w:marTop w:val="0"/>
      <w:marBottom w:val="0"/>
      <w:divBdr>
        <w:top w:val="none" w:sz="0" w:space="0" w:color="auto"/>
        <w:left w:val="none" w:sz="0" w:space="0" w:color="auto"/>
        <w:bottom w:val="none" w:sz="0" w:space="0" w:color="auto"/>
        <w:right w:val="none" w:sz="0" w:space="0" w:color="auto"/>
      </w:divBdr>
      <w:divsChild>
        <w:div w:id="762341009">
          <w:marLeft w:val="0"/>
          <w:marRight w:val="0"/>
          <w:marTop w:val="0"/>
          <w:marBottom w:val="0"/>
          <w:divBdr>
            <w:top w:val="none" w:sz="0" w:space="0" w:color="auto"/>
            <w:left w:val="none" w:sz="0" w:space="0" w:color="auto"/>
            <w:bottom w:val="none" w:sz="0" w:space="0" w:color="auto"/>
            <w:right w:val="none" w:sz="0" w:space="0" w:color="auto"/>
          </w:divBdr>
          <w:divsChild>
            <w:div w:id="1406027280">
              <w:marLeft w:val="0"/>
              <w:marRight w:val="0"/>
              <w:marTop w:val="0"/>
              <w:marBottom w:val="0"/>
              <w:divBdr>
                <w:top w:val="none" w:sz="0" w:space="0" w:color="auto"/>
                <w:left w:val="none" w:sz="0" w:space="0" w:color="auto"/>
                <w:bottom w:val="none" w:sz="0" w:space="0" w:color="auto"/>
                <w:right w:val="none" w:sz="0" w:space="0" w:color="auto"/>
              </w:divBdr>
            </w:div>
            <w:div w:id="1773279669">
              <w:marLeft w:val="0"/>
              <w:marRight w:val="0"/>
              <w:marTop w:val="0"/>
              <w:marBottom w:val="0"/>
              <w:divBdr>
                <w:top w:val="none" w:sz="0" w:space="0" w:color="auto"/>
                <w:left w:val="none" w:sz="0" w:space="0" w:color="auto"/>
                <w:bottom w:val="none" w:sz="0" w:space="0" w:color="auto"/>
                <w:right w:val="none" w:sz="0" w:space="0" w:color="auto"/>
              </w:divBdr>
            </w:div>
            <w:div w:id="1229730879">
              <w:marLeft w:val="0"/>
              <w:marRight w:val="0"/>
              <w:marTop w:val="0"/>
              <w:marBottom w:val="0"/>
              <w:divBdr>
                <w:top w:val="none" w:sz="0" w:space="0" w:color="auto"/>
                <w:left w:val="none" w:sz="0" w:space="0" w:color="auto"/>
                <w:bottom w:val="none" w:sz="0" w:space="0" w:color="auto"/>
                <w:right w:val="none" w:sz="0" w:space="0" w:color="auto"/>
              </w:divBdr>
            </w:div>
            <w:div w:id="1514488359">
              <w:marLeft w:val="0"/>
              <w:marRight w:val="0"/>
              <w:marTop w:val="0"/>
              <w:marBottom w:val="0"/>
              <w:divBdr>
                <w:top w:val="none" w:sz="0" w:space="0" w:color="auto"/>
                <w:left w:val="none" w:sz="0" w:space="0" w:color="auto"/>
                <w:bottom w:val="none" w:sz="0" w:space="0" w:color="auto"/>
                <w:right w:val="none" w:sz="0" w:space="0" w:color="auto"/>
              </w:divBdr>
            </w:div>
            <w:div w:id="1579823661">
              <w:marLeft w:val="0"/>
              <w:marRight w:val="0"/>
              <w:marTop w:val="0"/>
              <w:marBottom w:val="0"/>
              <w:divBdr>
                <w:top w:val="none" w:sz="0" w:space="0" w:color="auto"/>
                <w:left w:val="none" w:sz="0" w:space="0" w:color="auto"/>
                <w:bottom w:val="none" w:sz="0" w:space="0" w:color="auto"/>
                <w:right w:val="none" w:sz="0" w:space="0" w:color="auto"/>
              </w:divBdr>
            </w:div>
            <w:div w:id="2136946872">
              <w:marLeft w:val="0"/>
              <w:marRight w:val="0"/>
              <w:marTop w:val="0"/>
              <w:marBottom w:val="0"/>
              <w:divBdr>
                <w:top w:val="none" w:sz="0" w:space="0" w:color="auto"/>
                <w:left w:val="none" w:sz="0" w:space="0" w:color="auto"/>
                <w:bottom w:val="none" w:sz="0" w:space="0" w:color="auto"/>
                <w:right w:val="none" w:sz="0" w:space="0" w:color="auto"/>
              </w:divBdr>
            </w:div>
            <w:div w:id="142358549">
              <w:marLeft w:val="0"/>
              <w:marRight w:val="0"/>
              <w:marTop w:val="0"/>
              <w:marBottom w:val="0"/>
              <w:divBdr>
                <w:top w:val="none" w:sz="0" w:space="0" w:color="auto"/>
                <w:left w:val="none" w:sz="0" w:space="0" w:color="auto"/>
                <w:bottom w:val="none" w:sz="0" w:space="0" w:color="auto"/>
                <w:right w:val="none" w:sz="0" w:space="0" w:color="auto"/>
              </w:divBdr>
            </w:div>
            <w:div w:id="632175166">
              <w:marLeft w:val="0"/>
              <w:marRight w:val="0"/>
              <w:marTop w:val="0"/>
              <w:marBottom w:val="0"/>
              <w:divBdr>
                <w:top w:val="none" w:sz="0" w:space="0" w:color="auto"/>
                <w:left w:val="none" w:sz="0" w:space="0" w:color="auto"/>
                <w:bottom w:val="none" w:sz="0" w:space="0" w:color="auto"/>
                <w:right w:val="none" w:sz="0" w:space="0" w:color="auto"/>
              </w:divBdr>
            </w:div>
            <w:div w:id="1707900494">
              <w:marLeft w:val="0"/>
              <w:marRight w:val="0"/>
              <w:marTop w:val="0"/>
              <w:marBottom w:val="0"/>
              <w:divBdr>
                <w:top w:val="none" w:sz="0" w:space="0" w:color="auto"/>
                <w:left w:val="none" w:sz="0" w:space="0" w:color="auto"/>
                <w:bottom w:val="none" w:sz="0" w:space="0" w:color="auto"/>
                <w:right w:val="none" w:sz="0" w:space="0" w:color="auto"/>
              </w:divBdr>
            </w:div>
            <w:div w:id="401950959">
              <w:marLeft w:val="0"/>
              <w:marRight w:val="0"/>
              <w:marTop w:val="0"/>
              <w:marBottom w:val="0"/>
              <w:divBdr>
                <w:top w:val="none" w:sz="0" w:space="0" w:color="auto"/>
                <w:left w:val="none" w:sz="0" w:space="0" w:color="auto"/>
                <w:bottom w:val="none" w:sz="0" w:space="0" w:color="auto"/>
                <w:right w:val="none" w:sz="0" w:space="0" w:color="auto"/>
              </w:divBdr>
            </w:div>
            <w:div w:id="323627675">
              <w:marLeft w:val="0"/>
              <w:marRight w:val="0"/>
              <w:marTop w:val="0"/>
              <w:marBottom w:val="0"/>
              <w:divBdr>
                <w:top w:val="none" w:sz="0" w:space="0" w:color="auto"/>
                <w:left w:val="none" w:sz="0" w:space="0" w:color="auto"/>
                <w:bottom w:val="none" w:sz="0" w:space="0" w:color="auto"/>
                <w:right w:val="none" w:sz="0" w:space="0" w:color="auto"/>
              </w:divBdr>
            </w:div>
            <w:div w:id="129371963">
              <w:marLeft w:val="0"/>
              <w:marRight w:val="0"/>
              <w:marTop w:val="0"/>
              <w:marBottom w:val="0"/>
              <w:divBdr>
                <w:top w:val="none" w:sz="0" w:space="0" w:color="auto"/>
                <w:left w:val="none" w:sz="0" w:space="0" w:color="auto"/>
                <w:bottom w:val="none" w:sz="0" w:space="0" w:color="auto"/>
                <w:right w:val="none" w:sz="0" w:space="0" w:color="auto"/>
              </w:divBdr>
            </w:div>
            <w:div w:id="1701079126">
              <w:marLeft w:val="0"/>
              <w:marRight w:val="0"/>
              <w:marTop w:val="0"/>
              <w:marBottom w:val="0"/>
              <w:divBdr>
                <w:top w:val="none" w:sz="0" w:space="0" w:color="auto"/>
                <w:left w:val="none" w:sz="0" w:space="0" w:color="auto"/>
                <w:bottom w:val="none" w:sz="0" w:space="0" w:color="auto"/>
                <w:right w:val="none" w:sz="0" w:space="0" w:color="auto"/>
              </w:divBdr>
            </w:div>
            <w:div w:id="1162545052">
              <w:marLeft w:val="0"/>
              <w:marRight w:val="0"/>
              <w:marTop w:val="0"/>
              <w:marBottom w:val="0"/>
              <w:divBdr>
                <w:top w:val="none" w:sz="0" w:space="0" w:color="auto"/>
                <w:left w:val="none" w:sz="0" w:space="0" w:color="auto"/>
                <w:bottom w:val="none" w:sz="0" w:space="0" w:color="auto"/>
                <w:right w:val="none" w:sz="0" w:space="0" w:color="auto"/>
              </w:divBdr>
            </w:div>
            <w:div w:id="1763990917">
              <w:marLeft w:val="0"/>
              <w:marRight w:val="0"/>
              <w:marTop w:val="0"/>
              <w:marBottom w:val="0"/>
              <w:divBdr>
                <w:top w:val="none" w:sz="0" w:space="0" w:color="auto"/>
                <w:left w:val="none" w:sz="0" w:space="0" w:color="auto"/>
                <w:bottom w:val="none" w:sz="0" w:space="0" w:color="auto"/>
                <w:right w:val="none" w:sz="0" w:space="0" w:color="auto"/>
              </w:divBdr>
            </w:div>
            <w:div w:id="1326088019">
              <w:marLeft w:val="0"/>
              <w:marRight w:val="0"/>
              <w:marTop w:val="0"/>
              <w:marBottom w:val="0"/>
              <w:divBdr>
                <w:top w:val="none" w:sz="0" w:space="0" w:color="auto"/>
                <w:left w:val="none" w:sz="0" w:space="0" w:color="auto"/>
                <w:bottom w:val="none" w:sz="0" w:space="0" w:color="auto"/>
                <w:right w:val="none" w:sz="0" w:space="0" w:color="auto"/>
              </w:divBdr>
            </w:div>
            <w:div w:id="1130636909">
              <w:marLeft w:val="0"/>
              <w:marRight w:val="0"/>
              <w:marTop w:val="0"/>
              <w:marBottom w:val="0"/>
              <w:divBdr>
                <w:top w:val="none" w:sz="0" w:space="0" w:color="auto"/>
                <w:left w:val="none" w:sz="0" w:space="0" w:color="auto"/>
                <w:bottom w:val="none" w:sz="0" w:space="0" w:color="auto"/>
                <w:right w:val="none" w:sz="0" w:space="0" w:color="auto"/>
              </w:divBdr>
            </w:div>
            <w:div w:id="837159429">
              <w:marLeft w:val="0"/>
              <w:marRight w:val="0"/>
              <w:marTop w:val="0"/>
              <w:marBottom w:val="0"/>
              <w:divBdr>
                <w:top w:val="none" w:sz="0" w:space="0" w:color="auto"/>
                <w:left w:val="none" w:sz="0" w:space="0" w:color="auto"/>
                <w:bottom w:val="none" w:sz="0" w:space="0" w:color="auto"/>
                <w:right w:val="none" w:sz="0" w:space="0" w:color="auto"/>
              </w:divBdr>
            </w:div>
            <w:div w:id="175920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23189365">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hyperlink" Target="https://hubs.mozilla.com/bBJ9sxc?hub_invite_id=Lr9efka" TargetMode="External"/><Relationship Id="rId68" Type="http://schemas.openxmlformats.org/officeDocument/2006/relationships/image" Target="media/image42.png"/><Relationship Id="rId16" Type="http://schemas.microsoft.com/office/2016/09/relationships/commentsIds" Target="commentsIds.xml"/><Relationship Id="rId11" Type="http://schemas.openxmlformats.org/officeDocument/2006/relationships/footer" Target="footer1.xml"/><Relationship Id="rId32" Type="http://schemas.openxmlformats.org/officeDocument/2006/relationships/hyperlink" Target="https://github.com/pka/awesome-3d-tiles" TargetMode="External"/><Relationship Id="rId37" Type="http://schemas.openxmlformats.org/officeDocument/2006/relationships/image" Target="media/image21.svg"/><Relationship Id="rId53" Type="http://schemas.openxmlformats.org/officeDocument/2006/relationships/image" Target="media/image36.png"/><Relationship Id="rId58" Type="http://schemas.openxmlformats.org/officeDocument/2006/relationships/hyperlink" Target="https://interesting-parallel-bit.glitch.me" TargetMode="External"/><Relationship Id="rId74" Type="http://schemas.openxmlformats.org/officeDocument/2006/relationships/image" Target="media/image47.png"/><Relationship Id="rId79" Type="http://schemas.openxmlformats.org/officeDocument/2006/relationships/header" Target="header2.xml"/><Relationship Id="rId5" Type="http://schemas.openxmlformats.org/officeDocument/2006/relationships/numbering" Target="numbering.xml"/><Relationship Id="rId61" Type="http://schemas.openxmlformats.org/officeDocument/2006/relationships/image" Target="media/image39.png"/><Relationship Id="rId82" Type="http://schemas.openxmlformats.org/officeDocument/2006/relationships/theme" Target="theme/theme1.xml"/><Relationship Id="rId19" Type="http://schemas.openxmlformats.org/officeDocument/2006/relationships/image" Target="media/image4.svg"/><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hyperlink" Target="https://jendahorak.github.io/a3sixty/" TargetMode="External"/><Relationship Id="rId64" Type="http://schemas.openxmlformats.org/officeDocument/2006/relationships/hyperlink" Target="https://hubs.mozilla.com/jkemrr4" TargetMode="External"/><Relationship Id="rId69" Type="http://schemas.openxmlformats.org/officeDocument/2006/relationships/image" Target="media/image43.png"/><Relationship Id="rId77" Type="http://schemas.openxmlformats.org/officeDocument/2006/relationships/header" Target="header1.xml"/><Relationship Id="rId8" Type="http://schemas.openxmlformats.org/officeDocument/2006/relationships/webSettings" Target="webSettings.xml"/><Relationship Id="rId51" Type="http://schemas.openxmlformats.org/officeDocument/2006/relationships/hyperlink" Target="https://akela.mendelu.cz/~xmitter/spatial_data_visualisation_in_metaverse.pdf" TargetMode="External"/><Relationship Id="rId72" Type="http://schemas.openxmlformats.org/officeDocument/2006/relationships/image" Target="media/image45.emf"/><Relationship Id="rId80"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emf"/><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hyperlink" Target="https://glitch.com/edit/" TargetMode="External"/><Relationship Id="rId67" Type="http://schemas.openxmlformats.org/officeDocument/2006/relationships/image" Target="media/image41.png"/><Relationship Id="rId20" Type="http://schemas.openxmlformats.org/officeDocument/2006/relationships/image" Target="media/image5.png"/><Relationship Id="rId41" Type="http://schemas.openxmlformats.org/officeDocument/2006/relationships/image" Target="media/image25.png"/><Relationship Id="rId54" Type="http://schemas.openxmlformats.org/officeDocument/2006/relationships/image" Target="media/image37.svg"/><Relationship Id="rId62" Type="http://schemas.openxmlformats.org/officeDocument/2006/relationships/image" Target="media/image40.png"/><Relationship Id="rId70" Type="http://schemas.openxmlformats.org/officeDocument/2006/relationships/image" Target="media/image44.png"/><Relationship Id="rId75" Type="http://schemas.openxmlformats.org/officeDocument/2006/relationships/hyperlink" Target="https://developers.google.com/maps/documentation/tile/use-renderer" TargetMode="Externa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hyperlink" Target="https://foam-jumpy-dianella.glitch.me" TargetMode="External"/><Relationship Id="rId10" Type="http://schemas.openxmlformats.org/officeDocument/2006/relationships/endnotes" Target="endnotes.xml"/><Relationship Id="rId31" Type="http://schemas.openxmlformats.org/officeDocument/2006/relationships/image" Target="media/image16.jpeg"/><Relationship Id="rId44" Type="http://schemas.openxmlformats.org/officeDocument/2006/relationships/image" Target="media/image28.png"/><Relationship Id="rId52" Type="http://schemas.openxmlformats.org/officeDocument/2006/relationships/image" Target="media/image35.png"/><Relationship Id="rId60" Type="http://schemas.openxmlformats.org/officeDocument/2006/relationships/image" Target="media/image38.png"/><Relationship Id="rId65" Type="http://schemas.openxmlformats.org/officeDocument/2006/relationships/hyperlink" Target="https://hubs.mozilla.com/link/v3xSqDE" TargetMode="External"/><Relationship Id="rId73" Type="http://schemas.openxmlformats.org/officeDocument/2006/relationships/image" Target="media/image46.png"/><Relationship Id="rId78" Type="http://schemas.openxmlformats.org/officeDocument/2006/relationships/footer" Target="footer2.xml"/><Relationship Id="rId81"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image" Target="media/image3.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hyperlink" Target="https://jendahorak.github.io/disc3vr/" TargetMode="External"/><Relationship Id="rId76" Type="http://schemas.openxmlformats.org/officeDocument/2006/relationships/image" Target="media/image48.png"/><Relationship Id="rId7" Type="http://schemas.openxmlformats.org/officeDocument/2006/relationships/settings" Target="settings.xml"/><Relationship Id="rId71" Type="http://schemas.openxmlformats.org/officeDocument/2006/relationships/hyperlink" Target="https://github.com/jendahorak/kam-topgis-batch-loader.git" TargetMode="External"/><Relationship Id="rId2" Type="http://schemas.openxmlformats.org/officeDocument/2006/relationships/customXml" Target="../customXml/item2.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hyperlink" Target="https://hubs.mozilla.com/link/PFhZqGd" TargetMode="Externa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2.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3.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8109</TotalTime>
  <Pages>95</Pages>
  <Words>77380</Words>
  <Characters>441072</Characters>
  <Application>Microsoft Office Word</Application>
  <DocSecurity>0</DocSecurity>
  <Lines>3675</Lines>
  <Paragraphs>1034</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517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215</cp:revision>
  <cp:lastPrinted>2023-11-02T09:14:00Z</cp:lastPrinted>
  <dcterms:created xsi:type="dcterms:W3CDTF">2023-08-27T13:40:00Z</dcterms:created>
  <dcterms:modified xsi:type="dcterms:W3CDTF">2023-12-09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cMclNLs"/&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